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F3468F" w14:textId="51A9FA8A" w:rsidR="00895866" w:rsidRDefault="00895866">
      <w:r>
        <w:t xml:space="preserve">Supplementary Table S1. </w:t>
      </w:r>
      <w:r w:rsidR="00137B39">
        <w:t>Dicot and monocot species</w:t>
      </w:r>
      <w:r w:rsidR="00075674">
        <w:t xml:space="preserve"> </w:t>
      </w:r>
      <w:r w:rsidR="00540DC7">
        <w:t>modeled in the 98-paper data set.</w:t>
      </w:r>
    </w:p>
    <w:p w14:paraId="7428D1E7" w14:textId="77777777" w:rsidR="00895866" w:rsidRDefault="00895866"/>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592"/>
        <w:gridCol w:w="4032"/>
      </w:tblGrid>
      <w:tr w:rsidR="00860F61" w14:paraId="2C836D1B" w14:textId="77777777" w:rsidTr="00860F61">
        <w:tc>
          <w:tcPr>
            <w:tcW w:w="2592" w:type="dxa"/>
            <w:tcBorders>
              <w:top w:val="single" w:sz="4" w:space="0" w:color="auto"/>
              <w:bottom w:val="single" w:sz="4" w:space="0" w:color="auto"/>
            </w:tcBorders>
          </w:tcPr>
          <w:p w14:paraId="7D6294F6" w14:textId="1E46DA14" w:rsidR="00132360" w:rsidRPr="007709E2" w:rsidRDefault="00132360" w:rsidP="007E531A">
            <w:pPr>
              <w:rPr>
                <w:b/>
                <w:bCs/>
              </w:rPr>
            </w:pPr>
            <w:r w:rsidRPr="007709E2">
              <w:rPr>
                <w:b/>
                <w:bCs/>
              </w:rPr>
              <w:t>Scientific name</w:t>
            </w:r>
          </w:p>
        </w:tc>
        <w:tc>
          <w:tcPr>
            <w:tcW w:w="2592" w:type="dxa"/>
            <w:tcBorders>
              <w:top w:val="single" w:sz="4" w:space="0" w:color="auto"/>
              <w:bottom w:val="single" w:sz="4" w:space="0" w:color="auto"/>
            </w:tcBorders>
          </w:tcPr>
          <w:p w14:paraId="49F9AD68" w14:textId="01BAF960" w:rsidR="00132360" w:rsidRPr="007709E2" w:rsidRDefault="00132360" w:rsidP="007E531A">
            <w:pPr>
              <w:rPr>
                <w:b/>
                <w:bCs/>
              </w:rPr>
            </w:pPr>
            <w:r w:rsidRPr="007709E2">
              <w:rPr>
                <w:b/>
                <w:bCs/>
              </w:rPr>
              <w:t>Common name</w:t>
            </w:r>
          </w:p>
        </w:tc>
        <w:tc>
          <w:tcPr>
            <w:tcW w:w="4032" w:type="dxa"/>
            <w:tcBorders>
              <w:top w:val="single" w:sz="4" w:space="0" w:color="auto"/>
              <w:bottom w:val="single" w:sz="4" w:space="0" w:color="auto"/>
            </w:tcBorders>
          </w:tcPr>
          <w:p w14:paraId="0A7E5B5B" w14:textId="5A889287" w:rsidR="00132360" w:rsidRPr="007709E2" w:rsidRDefault="00132360" w:rsidP="007E531A">
            <w:pPr>
              <w:rPr>
                <w:b/>
                <w:bCs/>
              </w:rPr>
            </w:pPr>
            <w:r w:rsidRPr="007709E2">
              <w:rPr>
                <w:b/>
                <w:bCs/>
              </w:rPr>
              <w:t>References</w:t>
            </w:r>
          </w:p>
        </w:tc>
      </w:tr>
      <w:tr w:rsidR="007709E2" w14:paraId="35089EA5" w14:textId="77777777" w:rsidTr="00860F61">
        <w:trPr>
          <w:gridAfter w:val="2"/>
          <w:wAfter w:w="6624" w:type="dxa"/>
        </w:trPr>
        <w:tc>
          <w:tcPr>
            <w:tcW w:w="2592" w:type="dxa"/>
            <w:tcBorders>
              <w:top w:val="single" w:sz="4" w:space="0" w:color="auto"/>
              <w:bottom w:val="single" w:sz="4" w:space="0" w:color="auto"/>
            </w:tcBorders>
          </w:tcPr>
          <w:p w14:paraId="6238B870" w14:textId="260580B0" w:rsidR="007709E2" w:rsidRDefault="009F4A0D" w:rsidP="007E531A">
            <w:r>
              <w:t>Dicot species</w:t>
            </w:r>
          </w:p>
        </w:tc>
      </w:tr>
      <w:tr w:rsidR="00860F61" w14:paraId="40894AD0" w14:textId="77777777" w:rsidTr="00860F61">
        <w:tc>
          <w:tcPr>
            <w:tcW w:w="2592" w:type="dxa"/>
            <w:tcBorders>
              <w:top w:val="single" w:sz="4" w:space="0" w:color="auto"/>
            </w:tcBorders>
          </w:tcPr>
          <w:p w14:paraId="48FD5D61" w14:textId="08B82F98" w:rsidR="00132360" w:rsidRPr="00685734" w:rsidRDefault="00132360" w:rsidP="007E531A">
            <w:pPr>
              <w:rPr>
                <w:i/>
                <w:iCs/>
              </w:rPr>
            </w:pPr>
            <w:r w:rsidRPr="00685734">
              <w:rPr>
                <w:i/>
                <w:iCs/>
              </w:rPr>
              <w:t xml:space="preserve">Abutilon </w:t>
            </w:r>
            <w:proofErr w:type="spellStart"/>
            <w:r w:rsidRPr="00685734">
              <w:rPr>
                <w:i/>
                <w:iCs/>
              </w:rPr>
              <w:t>theophrasti</w:t>
            </w:r>
            <w:proofErr w:type="spellEnd"/>
          </w:p>
        </w:tc>
        <w:tc>
          <w:tcPr>
            <w:tcW w:w="2592" w:type="dxa"/>
            <w:tcBorders>
              <w:top w:val="single" w:sz="4" w:space="0" w:color="auto"/>
            </w:tcBorders>
          </w:tcPr>
          <w:p w14:paraId="3AF43166" w14:textId="1C7C8625" w:rsidR="00132360" w:rsidRDefault="00132360" w:rsidP="007E531A">
            <w:r>
              <w:t>Velvetleaf</w:t>
            </w:r>
          </w:p>
        </w:tc>
        <w:tc>
          <w:tcPr>
            <w:tcW w:w="4032" w:type="dxa"/>
            <w:tcBorders>
              <w:top w:val="single" w:sz="4" w:space="0" w:color="auto"/>
            </w:tcBorders>
          </w:tcPr>
          <w:p w14:paraId="4517E3C1" w14:textId="5C9DEB8F" w:rsidR="00132360" w:rsidRDefault="00132360" w:rsidP="007E531A">
            <w:r>
              <w:fldChar w:fldCharType="begin"/>
            </w:r>
            <w:r w:rsidR="0061629F">
              <w:instrText xml:space="preserve"> ADDIN ZOTERO_ITEM CSL_CITATION {"citationID":"tReBMptK","properties":{"formattedCitation":"(Dorado et al. 2009; Egea-Cobrero et al. 2020; Forcella et al. 1997; Loddo et al. 2019; Masin et al. 2010, 2012, 2014; Myers et al. 2004; Webster et al. 1998; Werle et al. 2014b)","plainCitation":"(Dorado et al. 2009; Egea-Cobrero et al. 2020; Forcella et al. 1997; Loddo et al. 2019; Masin et al. 2010, 2012, 2014; Myers et al. 2004; Webster et al. 1998; Werle et al. 2014b)","noteIndex":0},"citationItems":[{"id":53418,"uris":["http://zotero.org/users/5308373/items/UJLNJCRX","http://zotero.org/users/5308373/items/7IGS9XQ5"],"itemData":{"id":53418,"type":"article-journal","container-title":"Weed Research","issue":"3","journalAbbreviation":"Weed Res","note":"publisher: Wiley Online Library","page":"251–260","source":"Google Scholar","title":"Predicting weed emergence in maize crops under two contrasting climatic conditions","volume":"49","author":[{"family":"Dorado","given":"José"},{"family":"Sousa","given":"E."},{"family":"Calha","given":"Isabel M."},{"family":"González-Andújar","given":"José Luis"},{"family":"Fernández-Quintanilla","given":"César"}],"issued":{"date-parts":[["2009"]]}},"label":"page"},{"id":53420,"uris":["http://zotero.org/users/5308373/items/KW9QVV6B","http://zotero.org/users/5308373/items/YT3EUTA9"],"itemData":{"id":53420,"type":"article-journal","container-title":"Weed Research","issue":"4","journalAbbreviation":"Weed Res","note":"publisher: Wiley Online Library","page":"297–302","source":"Google Scholar","title":"Validation of predictive empirical weed emergence models of &lt;i&gt;Abutilon theophrasti&lt;/i&gt; Medik based on intercontinental data","volume":"60","author":[{"family":"Egea-Cobrero","given":"Valle"},{"family":"Bradley","given":"Kevin"},{"family":"Calha","given":"Isabel M."},{"family":"Davis","given":"Adam S."},{"family":"Dorado","given":"Jose"},{"family":"Forcella","given":"Frank"},{"family":"Lindquist","given":"John L."},{"family":"Sprague","given":"Christy L."},{"family":"González-Andújar","given":"Jose L."}],"issued":{"date-parts":[["2020"]]}},"label":"page"},{"id":53427,"uris":["http://zotero.org/users/5308373/items/GQ8GDKUG"],"itemData":{"id":53427,"type":"article-journal","container-title":"Weed Science","issue":"1","journalAbbreviation":"Weed Sci","note":"publisher: Cambridge University Press","page":"67–76","source":"Google Scholar","title":"Weed seed bank emergence across the Corn Belt","volume":"45","author":[{"family":"Forcella","given":"Frank"},{"family":"Wilson","given":"Robert G."},{"family":"Dekker","given":"Jack"},{"family":"Kremer","given":"Robert J."},{"family":"Cardina","given":"John"},{"family":"Anderson","given":"Randy L."},{"family":"Alm","given":"David"},{"family":"Renner","given":"Karen A."},{"family":"Harvey","given":"R. Gordon"},{"family":"Clay","given":"Sharon"}],"issued":{"date-parts":[["1997"]]}},"label":"page"},{"id":53483,"uris":["http://zotero.org/users/5308373/items/EZYL4Q9M","http://zotero.org/users/5308373/items/ZA43V4Z9"],"itemData":{"id":53483,"type":"article-journal","container-title":"Weed Research","issue":"1","journalAbbreviation":"Weed Res","note":"publisher: Wiley Online Library","page":"15–27","source":"Google Scholar","title":"Variability in seedling emergence for European and North American populations of &lt;i&gt;Abutilon theophrasti&lt;/i&gt;","volume":"59","author":[{"family":"Loddo","given":"Donato"},{"family":"Bozic","given":"Dragana"},{"family":"Calha","given":"Isabel M."},{"family":"Dorado","given":"José"},{"family":"Izquierdo","given":"J."},{"family":"Šćepanović","given":"M."},{"family":"Barić","given":"K."},{"family":"Carlesi","given":"Stefano"},{"family":"Leskovsek","given":"Robert"},{"family":"Peterson","given":"Dean"}],"issued":{"date-parts":[["2019"]]}},"label":"page"},{"id":53494,"uris":["http://zotero.org/users/5308373/items/4CJ2A5P8","http://zotero.org/users/5308373/items/4HXLH62D"],"itemData":{"id":53494,"type":"article-journal","abstract":"Predicting weed emergence dynamics can help farmers to plan more effective\n                        weed control. The hydrothermal time concept has been used to model emergence\n                        as a function of temperature and water potential. Application of this\n                        concept is possible if the specific biological thresholds are known. This\n                        article provides a data set of base temperature and water potential of eight\n                        maize weeds (velvetleaf, redroot pigweed, common lambsquarters, large\n                        crabgrass, barnyardgrass, yellow foxtail, green foxtail, and johnsongrass).\n                        For five of these species, two ecotypes from two extreme regions of the\n                        predominant maize-growing area in Italy (Veneto and Tuscany), were collected\n                        and compared to check possible differences that may arise from using the\n                        same thresholds for different populations. Seedling emergence of velvetleaf\n                        and johnsongrass were modeled using three different approaches: (1) thermal\n                        time calculated assuming 5 C as base temperature for both species; (2)\n                        thermal time using the specific estimated base temperatures; and (3)\n                        hydrothermal time using the specific, estimated base temperatures and water\n                        potentials. All the species had base temperatures greater than 10 C, with\n                        the exception of velvetleaf (3.9 to 4.4 C) and common lambsquarters (2.0 to\n                        2.6 C). All species showed a calculated base-water potential equal or up to\n                        −1.00 MPa. The thresholds of the two ecotypes were similar for all the\n                        studied species, with the exception of redroot pigweed, for which the Veneto\n                        ecotype showed a water potential lower than −0.41 MPa, whereas it was −0.62\n                        MPa for the Tuscany ecotype. Similar thresholds have been found to be useful\n                        in hydrothermal time models covering two climatic regions where maize is\n                        grown in Italy. Furthermore, a comparison between the use of specific,\n                        estimated, and common thresholds for modeling weed emergence showed that,\n                        for a better determination of weed control timing, it is often necessary to\n                        estimate the specific thresholds.","container-title":"Weed Science","DOI":"10.1614/WS-D-09-00066.1","ISSN":"0043-1745, 1550-2759","issue":"3","journalAbbreviation":"Weed Sci","language":"en","note":"publisher: Cambridge University Press","page":"216-222","source":"Cambridge University Press","title":"Temperature and water potential as parameters for modeling weed emergence in central-northern Italy","URL":"https://www.cambridge.org/core/journals/weed-science/article/abs/temperature-and-water-potential-as-parameters-for-modeling-weed-emergence-in-centralnorthern-italy/012DB6F878F714C329779C4D4877B0F7","volume":"58","author":[{"family":"Masin","given":"Roberta"},{"family":"Loddo","given":"Donato"},{"family":"Benvenuti","given":"Stefano"},{"family":"Zuin","given":"Maria Clara"},{"family":"Macchia","given":"Mario"},{"family":"Zanin","given":"Giuseppe"}],"accessed":{"date-parts":[["2023",9,10]]},"issued":{"date-parts":[["2010",9]]}},"label":"page"},{"id":53493,"uris":["http://zotero.org/users/5308373/items/ADSF5F64"],"itemData":{"id":53493,"type":"article-journal","abstract":"A hydrothermal time model was developed to simulate field emergence for three weed species in maize (common lambsquarters, johnsongrass, and velvetleaf). Models predicting weed emergence facilitate well-timed and efficient POST weed control strategies (e.g., chemical and mechanical control methods). The model, called AlertInf, was created by monitoring seedling emergence from 2002 to 2008 in field experiments at three sites located in the Veneto region in northeastern Italy. Hydrothermal time was calculated using threshold parameters of temperature and water potential for germination estimated in previous laboratory studies with seeds of populations collected in Veneto. AlertInf was validated with datasets from independent field experiments conducted in Veneto and in Tuscany (west central Italy). Model validation resulted in both sites in efficiency index values ranging from 0.96 to 0.99. AlertInf, based on parameters estimated in a single region, was able to predict the timing of emergence in several sites located at the two extremes of the Italian maize growing area.","container-title":"Weed Science","DOI":"10.1614/WS-D-11-00124.1","ISSN":"0043-1745, 1550-2759","issue":"2","language":"en","note":"publisher: Cambridge University Press","page":"254-259","source":"Cambridge University Press","title":"Modeling weed emergence in Italian maize fields","URL":"https://www.cambridge.org/core/journals/weed-science/article/abs/modeling-weed-emergence-in-italian-maize-fields/2C91F042778D3134B0DB61C314221D9F","volume":"60","author":[{"family":"Masin","given":"Roberta"},{"family":"Loddo","given":"Donato"},{"family":"Benvenuti","given":"Stefano"},{"family":"Otto","given":"Stefan"},{"family":"Zanin","given":"Giuseppe"}],"accessed":{"date-parts":[["2023",9,10]]},"issued":{"date-parts":[["2012",6]]}},"label":"page"},{"id":53495,"uris":["http://zotero.org/users/5308373/items/MFXV4IV6","http://zotero.org/users/5308373/items/W9VZK64X"],"itemData":{"id":53495,"type":"article-journal","container-title":"Weed Science","issue":"2","journalAbbreviation":"Weed Sci","note":"publisher: Cambridge University Press","page":"360–369","source":"Google Scholar","title":"Evaluation of weed emergence model AlertInf for maize in soybean","volume":"62","author":[{"family":"Masin","given":"Roberta"},{"family":"Loddo","given":"Donato"},{"family":"Gasparini","given":"Valentina"},{"family":"Otto","given":"Stefan"},{"family":"Zanin","given":"Giuseppe"}],"issued":{"date-parts":[["2014"]]}},"label":"page"},{"id":53506,"uris":["http://zotero.org/users/5308373/items/RA5SSV4H"],"itemData":{"id":53506,"type":"article-journal","container-title":"Weed Science","issue":"6","journalAbbreviation":"Weed Sci","note":"publisher: Cambridge University Press","page":"913–919","source":"Google Scholar","title":"Predicting weed emergence for eight annual species in the northeastern United States","volume":"52","author":[{"family":"Myers","given":"Matthew W."},{"family":"Curran","given":"William S."},{"family":"VanGessel","given":"Mark J."},{"family":"Calvin","given":"Dennis D."},{"family":"Mortensen","given":"David A."},{"family":"Majek","given":"Bradley A."},{"family":"Karsten","given":"Heather D."},{"family":"Roth","given":"Gregory W."}],"issued":{"date-parts":[["2004"]]}},"label":"page"},{"id":53577,"uris":["http://zotero.org/users/5308373/items/4IN54IY4"],"itemData":{"id":53577,"type":"article-journal","abstract":"Understanding patterns of weed seedling emergence within a growing season and over years is important to develop models to predict optimum timing of weed management practices. A study was conducted in a field with no previous velvetleaf infestations to describe emergence patterns following seed burial at three depths in two tillage systems. Freshly harvested velvetleaf seeds were planted 0, 2, and 6 cm deep in moldboard plowed (MP) and no-tillage (NT) corn stubble in October 1990. Velvetleaf seedling emergence was monitored over the following 4 yr in continuous corn. Emergence was higher in NT than in MP plots throughout 4 yr of observation. The first growing season following seeding, emerged seedlings represented 9.3 to 15.8% of the seeds sown in NT, compared with 0.1 to 0.8% of seeds sown in MP. After four growing seasons, emerged seedlings were 12.5 to 25% of seeds sown in NT but only 6 to 7.4 % of seeds sown in MP. Emergence was consistently higher from the 0-cm depth than from the 6-cm depth in NT, but seeding depth did not influence emergence in MP due to mixing of the soil during tillage. Velvetleaf emergence was related to growing degree days (base 7.5 C), with greater consistency in NT than in MP. Averaged over years and planting depths, 50% velvetleaf emergence occurred within 8 and 13 d of the predicted date in NT and MP systems, respectively.","container-title":"Weed Science","DOI":"10.1017/S0043174500090202","ISSN":"0043-1745, 1550-2759","issue":"1","journalAbbreviation":"Weed Sci","language":"en","note":"publisher: Cambridge University Press","page":"76-82","source":"Cambridge University Press","title":"Tillage and seed depth effects on velvetleaf (&lt;i&gt;Abutilon theophrasti&lt;/i&gt;) emergence","URL":"https://www.cambridge.org/core/journals/weed-science/article/abs/tillage-and-seed-depth-effects-on-velvetleaf-abutilon-theophrasti-emergence/52D2F5A71D0C76FB227A753C0A7068C0","volume":"46","author":[{"family":"Webster","given":"Theodore M."},{"family":"Cardina","given":"John"},{"family":"Norquay","given":"Heather M."}],"accessed":{"date-parts":[["2023",9,10]]},"issued":{"date-parts":[["1998",2]]}},"label":"page"},{"id":53579,"uris":["http://zotero.org/users/5308373/items/G3ZPNFXN"],"itemData":{"id":53579,"type":"article-journal","abstract":"First- and second-year seedbank emergence of 23 summer annual weed species\n                        common to U.S. corn production systems was studied. Field experiments were\n                        conducted between 1996 and 1999 at the Iowa State University Johnson Farm in\n                        Story County, Iowa. In the fall of 1996 and again in 1997, 1,000 seeds for\n                        most species were planted in plastic crates. Seedling emergence was counted\n                        weekly for a 2-yr period following seed burial (starting in early spring).\n                        Soil temperature at 2 cm depth was estimated using soil temperature and\n                        moisture model software (STM2). The Weibull function was fit to\n                        cumulative emergence (%) on cumulative thermal time (TT), hydrothermal time\n                        (HTT), and day of year (DOY). To identify optimum base temperature\n                           (Tbase) and base matric potential (ψbase) for\n                        calculating TT or HTT, Tbase and ψbase values ranging\n                        from 2 to 17 C and −33 to −1,500 kPa, respectively, were evaluated for each\n                        species. The search for the optimal model for each species was based on the\n                        Akaike's Information Criterion (AIC), whereas an extra penalty cost was\n                        added to HTT models. In general, fewer seedlings emerged during the first\n                        year of the first experimental run (approximately 18% across all species)\n                        than during the second experimental run (approximately 30%). However,\n                        second-year seedbank emergence was similar for both experimental runs\n                        (approximately 6%). Environmental effects may be the cause of differences in\n                        total seedling emergence among years. Based on the AIC criterion, for 17\n                        species, the best fit of the model occurred using Tbase ranging\n                        from 2 to 15 C with four species also responding to ψbase = −750\n                        kPa. For six species, a simple model using DOY resulted in the best fit.\n                        Adding penalty costs to AIC calculation allowed us to compare TT and HTT\n                        when both models behaved similarly. Using a constant Tbase,\n                        species were plotted and classified as early-, middle-, and late-emerging\n                        species, resulting in a practical tool for forecasting time of emergence.\n                        The results of this research provide robust information on the prediction of\n                        the time of summer annual weed emergence, which can be used to schedule weed\n                        and crop management.","container-title":"Weed Science","DOI":"10.1614/WS-D-13-00116.1","ISSN":"0043-1745, 1550-2759","issue":"2","journalAbbreviation":"Weed Sci","language":"en","note":"publisher: Cambridge University Press","page":"267-279","source":"Cambridge University Press","title":"Predicting emergence of 23 summer annual weed species","URL":"https://www.cambridge.org/core/journals/weed-science/article/abs/predicting-emergence-of-23-summer-annual-weed-species/A18669CDB9459D5A936B2EC51EA99ECD","volume":"62","author":[{"family":"Werle","given":"Rodrigo"},{"family":"Sandell","given":"Lowell D."},{"family":"Buhler","given":"Douglas D."},{"family":"Hartzler","given":"Robert G."},{"family":"Lindquist","given":"John L."}],"accessed":{"date-parts":[["2023",9,10]]},"issued":{"date-parts":[["2014",6]]}},"label":"page"}],"schema":"https://github.com/citation-style-language/schema/raw/master/csl-citation.json"} </w:instrText>
            </w:r>
            <w:r>
              <w:fldChar w:fldCharType="separate"/>
            </w:r>
            <w:r w:rsidR="00DB0EB3" w:rsidRPr="00DB0EB3">
              <w:rPr>
                <w:rFonts w:ascii="Calibri" w:hAnsi="Calibri" w:cs="Calibri"/>
              </w:rPr>
              <w:t>(Dorado et al. 2009; Egea-Cobrero et al. 2020; Forcella et al. 1997; Loddo et al. 2019; Masin et al. 2010, 2012, 2014; Myers et al. 2004; Webster et al. 1998; Werle et al. 2014b)</w:t>
            </w:r>
            <w:r>
              <w:fldChar w:fldCharType="end"/>
            </w:r>
          </w:p>
        </w:tc>
      </w:tr>
      <w:tr w:rsidR="00860F61" w14:paraId="4AA6A0E8" w14:textId="77777777" w:rsidTr="00860F61">
        <w:tc>
          <w:tcPr>
            <w:tcW w:w="2592" w:type="dxa"/>
          </w:tcPr>
          <w:p w14:paraId="6E07F662" w14:textId="7865650D" w:rsidR="00132360" w:rsidRPr="00481D8A" w:rsidRDefault="00132360" w:rsidP="007E531A">
            <w:pPr>
              <w:rPr>
                <w:i/>
                <w:iCs/>
              </w:rPr>
            </w:pPr>
            <w:r w:rsidRPr="00481D8A">
              <w:rPr>
                <w:i/>
                <w:iCs/>
              </w:rPr>
              <w:t xml:space="preserve">Ageratum </w:t>
            </w:r>
            <w:proofErr w:type="spellStart"/>
            <w:r w:rsidRPr="00481D8A">
              <w:rPr>
                <w:i/>
                <w:iCs/>
              </w:rPr>
              <w:t>conyzoides</w:t>
            </w:r>
            <w:proofErr w:type="spellEnd"/>
          </w:p>
        </w:tc>
        <w:tc>
          <w:tcPr>
            <w:tcW w:w="2592" w:type="dxa"/>
          </w:tcPr>
          <w:p w14:paraId="4284123A" w14:textId="188ACB97" w:rsidR="00132360" w:rsidRDefault="00132360" w:rsidP="007E531A">
            <w:r>
              <w:t>Tropic ageratum</w:t>
            </w:r>
          </w:p>
        </w:tc>
        <w:tc>
          <w:tcPr>
            <w:tcW w:w="4032" w:type="dxa"/>
          </w:tcPr>
          <w:p w14:paraId="5FBC0207" w14:textId="6A0D347D" w:rsidR="00132360" w:rsidRDefault="00132360" w:rsidP="007E531A">
            <w:r>
              <w:fldChar w:fldCharType="begin"/>
            </w:r>
            <w:r w:rsidR="00FB1059">
              <w:instrText xml:space="preserve"> ADDIN ZOTERO_ITEM CSL_CITATION {"citationID":"TNtNBq2d","properties":{"formattedCitation":"(Ekeleme et al. 2005)","plainCitation":"(Ekeleme et al. 2005)","noteIndex":0},"citationItems":[{"id":53422,"uris":["http://zotero.org/users/5308373/items/7SPAKNQQ"],"itemData":{"id":53422,"type":"article-journal","container-title":"Weed Science","issue":"1","journalAbbreviation":"Weed Sci","note":"publisher: Cambridge University Press","page":"55–61","source":"Google Scholar","title":"Seedling emergence model for tropic ageratum (&lt;i&gt;Ageratum conyzoides&lt;/i&gt;)","volume":"53","author":[{"family":"Ekeleme","given":"Friday"},{"family":"Forcella","given":"Frank"},{"family":"Archer","given":"Dave W."},{"family":"Akobundu","given":"I. Okezie"},{"family":"Chikoye","given":"David"}],"issued":{"date-parts":[["2005"]]}}}],"schema":"https://github.com/citation-style-language/schema/raw/master/csl-citation.json"} </w:instrText>
            </w:r>
            <w:r>
              <w:fldChar w:fldCharType="separate"/>
            </w:r>
            <w:r w:rsidRPr="00132360">
              <w:rPr>
                <w:rFonts w:ascii="Calibri" w:hAnsi="Calibri" w:cs="Calibri"/>
              </w:rPr>
              <w:t>(Ekeleme et al. 2005)</w:t>
            </w:r>
            <w:r>
              <w:fldChar w:fldCharType="end"/>
            </w:r>
          </w:p>
        </w:tc>
      </w:tr>
      <w:tr w:rsidR="00860F61" w14:paraId="388A904A" w14:textId="77777777" w:rsidTr="00860F61">
        <w:tc>
          <w:tcPr>
            <w:tcW w:w="2592" w:type="dxa"/>
          </w:tcPr>
          <w:p w14:paraId="7577C05D" w14:textId="46AADA5C" w:rsidR="00132360" w:rsidRPr="008471C8" w:rsidRDefault="00132360" w:rsidP="007E531A">
            <w:pPr>
              <w:rPr>
                <w:i/>
                <w:iCs/>
              </w:rPr>
            </w:pPr>
            <w:r w:rsidRPr="008471C8">
              <w:rPr>
                <w:i/>
                <w:iCs/>
              </w:rPr>
              <w:t xml:space="preserve">Amaranthus </w:t>
            </w:r>
            <w:proofErr w:type="spellStart"/>
            <w:r w:rsidRPr="008471C8">
              <w:rPr>
                <w:i/>
                <w:iCs/>
              </w:rPr>
              <w:t>blitoides</w:t>
            </w:r>
            <w:proofErr w:type="spellEnd"/>
          </w:p>
        </w:tc>
        <w:tc>
          <w:tcPr>
            <w:tcW w:w="2592" w:type="dxa"/>
          </w:tcPr>
          <w:p w14:paraId="0E1BB90F" w14:textId="6BB709BF" w:rsidR="00132360" w:rsidRDefault="00132360" w:rsidP="007E531A">
            <w:r>
              <w:t>Prostrate pigweed</w:t>
            </w:r>
          </w:p>
        </w:tc>
        <w:tc>
          <w:tcPr>
            <w:tcW w:w="4032" w:type="dxa"/>
          </w:tcPr>
          <w:p w14:paraId="58971EEF" w14:textId="1888687D" w:rsidR="00132360" w:rsidRDefault="00132360" w:rsidP="007E531A">
            <w:r>
              <w:fldChar w:fldCharType="begin"/>
            </w:r>
            <w:r w:rsidR="005177BD">
              <w:instrText xml:space="preserve"> ADDIN ZOTERO_ITEM CSL_CITATION {"citationID":"Ii5kw8xU","properties":{"formattedCitation":"(Hadi and Gonz\\uc0\\u225{}lez-And\\uc0\\u250{}jar 2009)","plainCitation":"(Hadi and González-Andújar 2009)","noteIndex":0},"citationItems":[{"id":53450,"uris":["http://zotero.org/users/5308373/items/669DF8WM","http://zotero.org/users/5308373/items/FICIDAJ6"],"itemData":{"id":53450,"type":"article-journal","container-title":"Computers and Electronics in Agriculture","issue":"1","journalAbbreviation":"Comput Electron Agric","note":"publisher: Elsevier","page":"19–25","source":"Google Scholar","title":"Comparison of fitting weed seedling emergence models with nonlinear regression and genetic algorithm","volume":"65","author":[{"family":"Hadi","given":"MR Haj Seyed"},{"family":"González-Andújar","given":"J. L."}],"issued":{"date-parts":[["2009"]]}}}],"schema":"https://github.com/citation-style-language/schema/raw/master/csl-citation.json"} </w:instrText>
            </w:r>
            <w:r>
              <w:fldChar w:fldCharType="separate"/>
            </w:r>
            <w:r w:rsidR="005177BD" w:rsidRPr="005177BD">
              <w:rPr>
                <w:rFonts w:ascii="Calibri" w:hAnsi="Calibri" w:cs="Calibri"/>
                <w:kern w:val="0"/>
                <w:szCs w:val="24"/>
              </w:rPr>
              <w:t>(Hadi and González-Andújar 2009)</w:t>
            </w:r>
            <w:r>
              <w:fldChar w:fldCharType="end"/>
            </w:r>
          </w:p>
        </w:tc>
      </w:tr>
      <w:tr w:rsidR="00860F61" w14:paraId="42C49AA4" w14:textId="77777777" w:rsidTr="00860F61">
        <w:tc>
          <w:tcPr>
            <w:tcW w:w="2592" w:type="dxa"/>
          </w:tcPr>
          <w:p w14:paraId="36CE3C14" w14:textId="38B0F862" w:rsidR="00132360" w:rsidRPr="008471C8" w:rsidRDefault="00132360" w:rsidP="007E531A">
            <w:pPr>
              <w:rPr>
                <w:i/>
                <w:iCs/>
              </w:rPr>
            </w:pPr>
            <w:r w:rsidRPr="008471C8">
              <w:rPr>
                <w:i/>
                <w:iCs/>
              </w:rPr>
              <w:t>Amaranthus hybridus</w:t>
            </w:r>
          </w:p>
        </w:tc>
        <w:tc>
          <w:tcPr>
            <w:tcW w:w="2592" w:type="dxa"/>
          </w:tcPr>
          <w:p w14:paraId="20E392E6" w14:textId="4C1927F2" w:rsidR="00132360" w:rsidRDefault="00132360" w:rsidP="007E531A">
            <w:r>
              <w:t>Smooth pigweed</w:t>
            </w:r>
          </w:p>
        </w:tc>
        <w:tc>
          <w:tcPr>
            <w:tcW w:w="4032" w:type="dxa"/>
          </w:tcPr>
          <w:p w14:paraId="55874DE8" w14:textId="5180022E" w:rsidR="00132360" w:rsidRDefault="00132360" w:rsidP="007E531A">
            <w:r>
              <w:fldChar w:fldCharType="begin"/>
            </w:r>
            <w:r w:rsidR="00FB1059">
              <w:instrText xml:space="preserve"> ADDIN ZOTERO_ITEM CSL_CITATION {"citationID":"kYW4vlag","properties":{"formattedCitation":"(Myers et al. 2004; Tiwari et al. 2021)","plainCitation":"(Myers et al. 2004; Tiwari et al. 2021)","noteIndex":0},"citationItems":[{"id":53506,"uris":["http://zotero.org/users/5308373/items/RA5SSV4H"],"itemData":{"id":53506,"type":"article-journal","container-title":"Weed Science","issue":"6","journalAbbreviation":"Weed Sci","note":"publisher: Cambridge University Press","page":"913–919","source":"Google Scholar","title":"Predicting weed emergence for eight annual species in the northeastern United States","volume":"52","author":[{"family":"Myers","given":"Matthew W."},{"family":"Curran","given":"William S."},{"family":"VanGessel","given":"Mark J."},{"family":"Calvin","given":"Dennis D."},{"family":"Mortensen","given":"David A."},{"family":"Majek","given":"Bradley A."},{"family":"Karsten","given":"Heather D."},{"family":"Roth","given":"Gregory W."}],"issued":{"date-parts":[["2004"]]}},"label":"page"},{"id":53568,"uris":["http://zotero.org/users/5308373/items/T4J5IG5V"],"itemData":{"id":53568,"type":"article-journal","abstract":"Ethiopian mustard (Brassica carinata A. Braun) is a biofuel crop recently introduced in the southeastern United States. For this crop to be successful, integrated weed management strategies that complement its rotation with summer cash crops must be developed. The objectives of this research were to evaluate the effect of previous season summer crops on winter weed emergence patterns during Ethiopian mustard growing season and to assess the impact of planting Ethiopian mustard on the emergence patterns of summer weed species. Gompertz models were fit to winter and summer weed emergence patterns. All models represented more than 80% of the variation, with root mean-square error values less than 0.20. The emergence pattern for winter weed species was best described using growing degree-day accumulation, and this model can be utilized for implementing weed control strategies at the critical Ethiopian mustard growth stages. The results also showed that summer weeds can emerge during the winter in northern Florida but do not survive frost damage, which might create off-season seedbank reductions before the summer crop growing season.","container-title":"Weed Science","DOI":"10.1017/wsc.2021.20","ISSN":"0043-1745, 1550-2759","issue":"4","journalAbbreviation":"Weed Sci","language":"en","note":"publisher: Cambridge University Press","page":"446-453","source":"Cambridge University Press","title":"Emergence patterns of winter and summer annual weeds in Ethiopian mustard (&lt;i&gt;Brassica carinata&lt;/i&gt;) cropping system","URL":"https://www.cambridge.org/core/journals/weed-science/article/abs/emergence-patterns-of-winter-and-summer-annual-weeds-in-ethiopian-mustard-brassica-carinata-cropping-system/47060FDF4A8CAF0A08F9323DDD2361B3","volume":"69","author":[{"family":"Tiwari","given":"Ruby"},{"family":"Reinhardt Piskackova","given":"Theresa A."},{"family":"Devkota","given":"Pratap"},{"family":"Mulvaney","given":"Michael J."},{"family":"Ferrell","given":"Jason A."},{"family":"Leon","given":"Ramon G."}],"accessed":{"date-parts":[["2023",9,10]]},"issued":{"date-parts":[["2021",7]]}},"label":"page"}],"schema":"https://github.com/citation-style-language/schema/raw/master/csl-citation.json"} </w:instrText>
            </w:r>
            <w:r>
              <w:fldChar w:fldCharType="separate"/>
            </w:r>
            <w:r w:rsidR="00443BEE" w:rsidRPr="00443BEE">
              <w:rPr>
                <w:rFonts w:ascii="Calibri" w:hAnsi="Calibri" w:cs="Calibri"/>
              </w:rPr>
              <w:t>(Myers et al. 2004; Tiwari et al. 2021)</w:t>
            </w:r>
            <w:r>
              <w:fldChar w:fldCharType="end"/>
            </w:r>
          </w:p>
        </w:tc>
      </w:tr>
      <w:tr w:rsidR="00860F61" w14:paraId="4E88B26C" w14:textId="77777777" w:rsidTr="00860F61">
        <w:tc>
          <w:tcPr>
            <w:tcW w:w="2592" w:type="dxa"/>
          </w:tcPr>
          <w:p w14:paraId="0B6D6BDC" w14:textId="37EDE87B" w:rsidR="00132360" w:rsidRPr="008471C8" w:rsidRDefault="00132360" w:rsidP="007E531A">
            <w:pPr>
              <w:rPr>
                <w:i/>
                <w:iCs/>
              </w:rPr>
            </w:pPr>
            <w:r w:rsidRPr="008471C8">
              <w:rPr>
                <w:i/>
                <w:iCs/>
              </w:rPr>
              <w:t xml:space="preserve">Amaranthus </w:t>
            </w:r>
            <w:proofErr w:type="spellStart"/>
            <w:r w:rsidRPr="008471C8">
              <w:rPr>
                <w:i/>
                <w:iCs/>
              </w:rPr>
              <w:t>palmeri</w:t>
            </w:r>
            <w:proofErr w:type="spellEnd"/>
          </w:p>
        </w:tc>
        <w:tc>
          <w:tcPr>
            <w:tcW w:w="2592" w:type="dxa"/>
          </w:tcPr>
          <w:p w14:paraId="7FCF8812" w14:textId="3C05E5A0" w:rsidR="00132360" w:rsidRDefault="00132360" w:rsidP="007E531A">
            <w:r>
              <w:t>Palmer amaranth</w:t>
            </w:r>
          </w:p>
        </w:tc>
        <w:tc>
          <w:tcPr>
            <w:tcW w:w="4032" w:type="dxa"/>
          </w:tcPr>
          <w:p w14:paraId="57A420BC" w14:textId="4FAABE0F" w:rsidR="00132360" w:rsidRDefault="00132360" w:rsidP="007E531A">
            <w:r>
              <w:fldChar w:fldCharType="begin"/>
            </w:r>
            <w:r w:rsidR="005177BD">
              <w:instrText xml:space="preserve"> ADDIN ZOTERO_ITEM CSL_CITATION {"citationID":"IG0Mh6L3","properties":{"formattedCitation":"(Chahal et al. 2021; Reinhardt Piskackova et al. 2021)","plainCitation":"(Chahal et al. 2021; Reinhardt Piskackova et al. 2021)","noteIndex":0},"citationItems":[{"id":53401,"uris":["http://zotero.org/users/5308373/items/9AUNPVF2"],"itemData":{"id":53401,"type":"article-journal","abstract":"The evolution of multiple herbicide-resistant weeds, including Palmer amaranth, has necessitated the implementation of an integrated weed management (IWM) program. Understanding weed emergence patterns is critical for developing effective IWM strategies. The objective of this study was to evaluate the effect of tillage timings and residual herbicides on cumulative emergence and emergence pattern of Palmer amaranth. Field experiments were conducted in 2015 and 2016 in a field naturally infested with photosystem (PS) II and 4-hydroxyphenylpyruvate dioxygenase (HPPD) inhibitor-resistant Palmer amaranth near Shickley, Nebraska, in a bare ground study, with no crop planted in the plots, although residues from the preceding corn crop were present on the soil surface. Treatments consisted of shallow tillage timings (early, mid, and late), three premix corn or soybean residual herbicides, and a nontreated control. The Weibull function was fitted to cumulative Palmer amaranth emergence with day of year (DOY) and thermal time (TT) as independent variables. Year by treatment interaction was significant for time to 10%, 25%, 50%, 75%, and 90% Palmer amaranth emergence and cumulative emergence. The majority of Palmer amaranth seedlings emerged early, following early tillage with 90% cumulative emergence occurring on DOY 172 compared with DOY 210 to 212 for mid- and late-tillage, and DOY 194 for the nontreated control in 2015. In 2016, 90% of cumulative emergence following early-, mid-, and late-tillage (DOYs 201 to 211) were similar, and that of the nontreated control (DOY 188) was similar to that of early tillage. Nontreated control and PRE herbicide treatments had similar DOY values for 90% emergence in both years. The number of emerged Palmer amaranth seedlings over the season was higher with shallow tillage than no tillage or with the use of PRE herbicides.","container-title":"Weed Technology","DOI":"10.1017/wet.2020.136","ISSN":"0890-037X, 1550-2740","issue":"3","journalAbbreviation":"Weed Technol","language":"en","note":"publisher: Cambridge University Press","page":"433-439","source":"Cambridge University Press","title":"Emergence pattern of Palmer amaranth (&lt;i&gt;Amaranthus palmeri&lt;/i&gt;) influenced by tillage timings and residual herbicides","URL":"https://www.cambridge.org/core/journals/weed-technology/article/abs/emergence-pattern-of-palmer-amaranth-amaranthus-palmeri-influenced-by-tillage-timings-and-residual-herbicides/F937D42B995BEAD3C568CD6710A68BA8","volume":"35","author":[{"family":"Chahal","given":"Parminder S."},{"family":"Barnes","given":"Ethann R."},{"family":"Jhala","given":"Amit J."}],"accessed":{"date-parts":[["2023",9,10]]},"issued":{"date-parts":[["2021",6]]}},"label":"page"},{"id":53535,"uris":["http://zotero.org/users/5308373/items/WEWXD3Z4","http://zotero.org/users/5308373/items/5JQ3QEJH"],"itemData":{"id":53535,"type":"article-journal","abstract":"Amaranthus palmeri S. Watson is a competitive weed native to North America with many herbicide-resistant biotypes that have been spreading around the world. Due to its fast growth, farmers need to optimise control timing to reduce the risk of escapes. This study tracked A. palmeri emergence and phenology using days or growing degree days (GDD, Tbase = 15°C; thermal time or hydrothermal time). While A. palmeri has been observed emerging throughout the summer growing season, this study found that 90% of total season A. palmeri emerged before July in the absence of a crop canopy. Using thermal time, emergence could be predicted in different locations and years: reaching 10%, 50% and 90% at 77, 278 and 593 GDD from January 1, respectively. From the time of emergence, 10% of A. palmeri were 10 cm tall after 148 GDD, showed first signs of inflorescence by 212 GDD, and open florets by 419 GDD. Also, 50% of A. palmeri plants had reached the respective stages by 244, 394 and 796 GDD. Using the probability of A. palmeri to reach different phenological stages over time as a function of emergence prediction, critical control windows were determined based on thresholds for risk of escapes. Many tactics and times of action are important for managing this weed. Information about A. palmeri biology indicates these actions could be timed more effectively using weather data and predictive models.","container-title":"Weed Research","DOI":"10.1111/wre.12470","ISSN":"1365-3180","issue":"3","journalAbbreviation":"Weed Res","language":"en","license":"© 2021 European Weed Research Society","note":"_eprint: https://onlinelibrary.wiley.com/doi/pdf/10.1111/wre.12470","page":"188-198","source":"Wiley Online Library","title":"Windows of action for controlling palmer amaranth (&lt;i&gt;Amaranthus palmeri&lt;/i&gt;) using emergence and phenology models","URL":"https://onlinelibrary.wiley.com/doi/abs/10.1111/wre.12470","volume":"61","author":[{"family":"Reinhardt Piskackova","given":"Theresa A."},{"family":"Reberg-Horton","given":"Samuel Chris"},{"family":"Richardson","given":"Robert J."},{"family":"Jennings","given":"Katie M."},{"family":"Franca","given":"Lucas"},{"family":"Young","given":"Bryan G."},{"family":"Leon","given":"Ramon G."}],"accessed":{"date-parts":[["2023",9,10]]},"issued":{"date-parts":[["2021"]]}},"label":"page"}],"schema":"https://github.com/citation-style-language/schema/raw/master/csl-citation.json"} </w:instrText>
            </w:r>
            <w:r>
              <w:fldChar w:fldCharType="separate"/>
            </w:r>
            <w:r w:rsidR="00443BEE" w:rsidRPr="00443BEE">
              <w:rPr>
                <w:rFonts w:ascii="Calibri" w:hAnsi="Calibri" w:cs="Calibri"/>
              </w:rPr>
              <w:t>(Chahal et al. 2021; Reinhardt Piskackova et al. 2021)</w:t>
            </w:r>
            <w:r>
              <w:fldChar w:fldCharType="end"/>
            </w:r>
          </w:p>
        </w:tc>
      </w:tr>
      <w:tr w:rsidR="00860F61" w14:paraId="15A8DEA9" w14:textId="77777777" w:rsidTr="00860F61">
        <w:tc>
          <w:tcPr>
            <w:tcW w:w="2592" w:type="dxa"/>
          </w:tcPr>
          <w:p w14:paraId="6D31C92D" w14:textId="2702FA72" w:rsidR="00132360" w:rsidRPr="008471C8" w:rsidRDefault="001D44D8" w:rsidP="007E531A">
            <w:pPr>
              <w:rPr>
                <w:i/>
                <w:iCs/>
              </w:rPr>
            </w:pPr>
            <w:r w:rsidRPr="008471C8">
              <w:rPr>
                <w:i/>
                <w:iCs/>
              </w:rPr>
              <w:t xml:space="preserve">Amaranthus </w:t>
            </w:r>
            <w:proofErr w:type="spellStart"/>
            <w:r w:rsidRPr="008471C8">
              <w:rPr>
                <w:i/>
                <w:iCs/>
              </w:rPr>
              <w:t>retroflexus</w:t>
            </w:r>
            <w:proofErr w:type="spellEnd"/>
          </w:p>
        </w:tc>
        <w:tc>
          <w:tcPr>
            <w:tcW w:w="2592" w:type="dxa"/>
          </w:tcPr>
          <w:p w14:paraId="29FFAB6D" w14:textId="6B203725" w:rsidR="00132360" w:rsidRDefault="001D44D8" w:rsidP="007E531A">
            <w:r>
              <w:t>Redroot pigweed</w:t>
            </w:r>
          </w:p>
        </w:tc>
        <w:tc>
          <w:tcPr>
            <w:tcW w:w="4032" w:type="dxa"/>
          </w:tcPr>
          <w:p w14:paraId="5060339D" w14:textId="1EE3FDDB" w:rsidR="00132360" w:rsidRDefault="001D44D8" w:rsidP="007E531A">
            <w:r>
              <w:fldChar w:fldCharType="begin"/>
            </w:r>
            <w:r w:rsidR="005177BD">
              <w:instrText xml:space="preserve"> ADDIN ZOTERO_ITEM CSL_CITATION {"citationID":"wFFuaetZ","properties":{"formattedCitation":"(Bullied et al. 2003; Hadi and Gonz\\uc0\\u225{}lez-And\\uc0\\u250{}jar 2009; Werle et al. 2014b)","plainCitation":"(Bullied et al. 2003; Hadi and González-Andújar 2009; Werle et al. 2014b)","noteIndex":0},"citationItems":[{"id":53391,"uris":["http://zotero.org/users/5308373/items/NTSAZZNT","http://zotero.org/users/5308373/items/KXRMEJXW"],"itemData":{"id":53391,"type":"article-journal","abstract":"Variation in spring emergence periodicity (both before and after crop seeding) of summer annual weeds is a potentially exploitable attribute that may be applied to weed management in canola. Tillage intensity, which is decreasing in the Great Plains of North America, may influence emergence periodicity of summer annual weeds. Emergence periodicity of common lambsquarters, field pennycress, green foxtail, redroot pigweed, wild buckwheat, wild mustard, and wild oat were monitored during the spring of 2000 in 17 producers' canola fields across southern Manitoba, Canada. The fields represented a region of approximately 2 million ha and included a broad range of soil types, agronomic practices, environmental conditions, and seedbank distributions. Fields were grouped into one of two broad tillage classifications (conventional or conservation). For most species, except redroot pigweed and wild mustard, conservation tillage promoted earlier emergence than conventional tillage in terms of both thermal and chronological time. The differences were significant even though there was only a limited range of tillage intensity for the two tillage classes within this region. Onset of canola crop emergence preceded that of all but one weed species in the conservation-tillage fields and five weed species in the conventional-tillage fields. This suggests that canola seeded in conservation- vs. conventional-tillage systems may have a competitive advantage by way of an earlier relative time of crop emergence. The influence of tillage system on weed emergence periodicity is likely due to the influence of tillage on the vertical origin of weed seedling recruitment because measurements of soil temperature and soil moisture did not help to fully explain the differences in emergence periodicity between tillage systems. The results from this study will facilitate weed control timing decisions in canola and provide validation data for weed emergence models.","container-title":"Weed Science","DOI":"10.1614/P2002-117","ISSN":"0043-1745, 1550-2759","issue":"6","journalAbbreviation":"Weed Sci","language":"en","note":"publisher: Cambridge University Press","page":"886-897","source":"Cambridge University Press","title":"Conventional- and conservation-tillage systems influence emergence periodicity of annual weed species in canola","URL":"https://www.cambridge.org/core/journals/weed-science/article/abs/conventional-and-conservationtillage-systems-influence-emergence-periodicity-of-annual-weed-species-in-canola/32C320AC2237605365E0BBCAA4A224A1","volume":"51","author":[{"family":"Bullied","given":"W. John"},{"family":"Marginet","given":"Anastasia M."},{"family":"Acker","given":"Rene C. Van"}],"accessed":{"date-parts":[["2023",9,10]]},"issued":{"date-parts":[["2003",12]]}},"label":"page"},{"id":53450,"uris":["http://zotero.org/users/5308373/items/669DF8WM","http://zotero.org/users/5308373/items/FICIDAJ6"],"itemData":{"id":53450,"type":"article-journal","container-title":"Computers and Electronics in Agriculture","issue":"1","journalAbbreviation":"Comput Electron Agric","note":"publisher: Elsevier","page":"19–25","source":"Google Scholar","title":"Comparison of fitting weed seedling emergence models with nonlinear regression and genetic algorithm","volume":"65","author":[{"family":"Hadi","given":"MR Haj Seyed"},{"family":"González-Andújar","given":"J. L."}],"issued":{"date-parts":[["2009"]]}},"label":"page"},{"id":53579,"uris":["http://zotero.org/users/5308373/items/G3ZPNFXN"],"itemData":{"id":53579,"type":"article-journal","abstract":"First- and second-year seedbank emergence of 23 summer annual weed species\n                        common to U.S. corn production systems was studied. Field experiments were\n                        conducted between 1996 and 1999 at the Iowa State University Johnson Farm in\n                        Story County, Iowa. In the fall of 1996 and again in 1997, 1,000 seeds for\n                        most species were planted in plastic crates. Seedling emergence was counted\n                        weekly for a 2-yr period following seed burial (starting in early spring).\n                        Soil temperature at 2 cm depth was estimated using soil temperature and\n                        moisture model software (STM2). The Weibull function was fit to\n                        cumulative emergence (%) on cumulative thermal time (TT), hydrothermal time\n                        (HTT), and day of year (DOY). To identify optimum base temperature\n                           (Tbase) and base matric potential (ψbase) for\n                        calculating TT or HTT, Tbase and ψbase values ranging\n                        from 2 to 17 C and −33 to −1,500 kPa, respectively, were evaluated for each\n                        species. The search for the optimal model for each species was based on the\n                        Akaike's Information Criterion (AIC), whereas an extra penalty cost was\n                        added to HTT models. In general, fewer seedlings emerged during the first\n                        year of the first experimental run (approximately 18% across all species)\n                        than during the second experimental run (approximately 30%). However,\n                        second-year seedbank emergence was similar for both experimental runs\n                        (approximately 6%). Environmental effects may be the cause of differences in\n                        total seedling emergence among years. Based on the AIC criterion, for 17\n                        species, the best fit of the model occurred using Tbase ranging\n                        from 2 to 15 C with four species also responding to ψbase = −750\n                        kPa. For six species, a simple model using DOY resulted in the best fit.\n                        Adding penalty costs to AIC calculation allowed us to compare TT and HTT\n                        when both models behaved similarly. Using a constant Tbase,\n                        species were plotted and classified as early-, middle-, and late-emerging\n                        species, resulting in a practical tool for forecasting time of emergence.\n                        The results of this research provide robust information on the prediction of\n                        the time of summer annual weed emergence, which can be used to schedule weed\n                        and crop management.","container-title":"Weed Science","DOI":"10.1614/WS-D-13-00116.1","ISSN":"0043-1745, 1550-2759","issue":"2","journalAbbreviation":"Weed Sci","language":"en","note":"publisher: Cambridge University Press","page":"267-279","source":"Cambridge University Press","title":"Predicting emergence of 23 summer annual weed species","URL":"https://www.cambridge.org/core/journals/weed-science/article/abs/predicting-emergence-of-23-summer-annual-weed-species/A18669CDB9459D5A936B2EC51EA99ECD","volume":"62","author":[{"family":"Werle","given":"Rodrigo"},{"family":"Sandell","given":"Lowell D."},{"family":"Buhler","given":"Douglas D."},{"family":"Hartzler","given":"Robert G."},{"family":"Lindquist","given":"John L."}],"accessed":{"date-parts":[["2023",9,10]]},"issued":{"date-parts":[["2014",6]]}},"label":"page"}],"schema":"https://github.com/citation-style-language/schema/raw/master/csl-citation.json"} </w:instrText>
            </w:r>
            <w:r>
              <w:fldChar w:fldCharType="separate"/>
            </w:r>
            <w:r w:rsidR="005177BD" w:rsidRPr="005177BD">
              <w:rPr>
                <w:rFonts w:ascii="Calibri" w:hAnsi="Calibri" w:cs="Calibri"/>
                <w:kern w:val="0"/>
                <w:szCs w:val="24"/>
              </w:rPr>
              <w:t>(Bullied et al. 2003; Hadi and González-Andújar 2009; Werle et al. 2014b)</w:t>
            </w:r>
            <w:r>
              <w:fldChar w:fldCharType="end"/>
            </w:r>
          </w:p>
        </w:tc>
      </w:tr>
      <w:tr w:rsidR="00860F61" w14:paraId="013D4244" w14:textId="77777777" w:rsidTr="00860F61">
        <w:tc>
          <w:tcPr>
            <w:tcW w:w="2592" w:type="dxa"/>
          </w:tcPr>
          <w:p w14:paraId="0A72BDF5" w14:textId="72829617" w:rsidR="00132360" w:rsidRPr="008471C8" w:rsidRDefault="001D44D8" w:rsidP="007E531A">
            <w:pPr>
              <w:rPr>
                <w:i/>
                <w:iCs/>
              </w:rPr>
            </w:pPr>
            <w:r w:rsidRPr="008471C8">
              <w:rPr>
                <w:i/>
                <w:iCs/>
              </w:rPr>
              <w:t xml:space="preserve">Amaranthus </w:t>
            </w:r>
            <w:proofErr w:type="spellStart"/>
            <w:r w:rsidRPr="008471C8">
              <w:rPr>
                <w:i/>
                <w:iCs/>
              </w:rPr>
              <w:t>rudis</w:t>
            </w:r>
            <w:proofErr w:type="spellEnd"/>
          </w:p>
        </w:tc>
        <w:tc>
          <w:tcPr>
            <w:tcW w:w="2592" w:type="dxa"/>
          </w:tcPr>
          <w:p w14:paraId="6EEE1B32" w14:textId="1D8DEFE4" w:rsidR="00132360" w:rsidRDefault="001D44D8" w:rsidP="007E531A">
            <w:r>
              <w:t xml:space="preserve">Common </w:t>
            </w:r>
            <w:proofErr w:type="spellStart"/>
            <w:r>
              <w:t>waterhemp</w:t>
            </w:r>
            <w:proofErr w:type="spellEnd"/>
          </w:p>
        </w:tc>
        <w:tc>
          <w:tcPr>
            <w:tcW w:w="4032" w:type="dxa"/>
          </w:tcPr>
          <w:p w14:paraId="3F963A09" w14:textId="570581F4" w:rsidR="00132360" w:rsidRDefault="001D44D8" w:rsidP="007E531A">
            <w:r>
              <w:fldChar w:fldCharType="begin"/>
            </w:r>
            <w:r w:rsidR="00FB1059">
              <w:instrText xml:space="preserve"> ADDIN ZOTERO_ITEM CSL_CITATION {"citationID":"bFfcKwXf","properties":{"formattedCitation":"(Werle et al. 2014b)","plainCitation":"(Werle et al. 2014b)","noteIndex":0},"citationItems":[{"id":53579,"uris":["http://zotero.org/users/5308373/items/G3ZPNFXN"],"itemData":{"id":53579,"type":"article-journal","abstract":"First- and second-year seedbank emergence of 23 summer annual weed species\n                        common to U.S. corn production systems was studied. Field experiments were\n                        conducted between 1996 and 1999 at the Iowa State University Johnson Farm in\n                        Story County, Iowa. In the fall of 1996 and again in 1997, 1,000 seeds for\n                        most species were planted in plastic crates. Seedling emergence was counted\n                        weekly for a 2-yr period following seed burial (starting in early spring).\n                        Soil temperature at 2 cm depth was estimated using soil temperature and\n                        moisture model software (STM2). The Weibull function was fit to\n                        cumulative emergence (%) on cumulative thermal time (TT), hydrothermal time\n                        (HTT), and day of year (DOY). To identify optimum base temperature\n                           (Tbase) and base matric potential (ψbase) for\n                        calculating TT or HTT, Tbase and ψbase values ranging\n                        from 2 to 17 C and −33 to −1,500 kPa, respectively, were evaluated for each\n                        species. The search for the optimal model for each species was based on the\n                        Akaike's Information Criterion (AIC), whereas an extra penalty cost was\n                        added to HTT models. In general, fewer seedlings emerged during the first\n                        year of the first experimental run (approximately 18% across all species)\n                        than during the second experimental run (approximately 30%). However,\n                        second-year seedbank emergence was similar for both experimental runs\n                        (approximately 6%). Environmental effects may be the cause of differences in\n                        total seedling emergence among years. Based on the AIC criterion, for 17\n                        species, the best fit of the model occurred using Tbase ranging\n                        from 2 to 15 C with four species also responding to ψbase = −750\n                        kPa. For six species, a simple model using DOY resulted in the best fit.\n                        Adding penalty costs to AIC calculation allowed us to compare TT and HTT\n                        when both models behaved similarly. Using a constant Tbase,\n                        species were plotted and classified as early-, middle-, and late-emerging\n                        species, resulting in a practical tool for forecasting time of emergence.\n                        The results of this research provide robust information on the prediction of\n                        the time of summer annual weed emergence, which can be used to schedule weed\n                        and crop management.","container-title":"Weed Science","DOI":"10.1614/WS-D-13-00116.1","ISSN":"0043-1745, 1550-2759","issue":"2","journalAbbreviation":"Weed Sci","language":"en","note":"publisher: Cambridge University Press","page":"267-279","source":"Cambridge University Press","title":"Predicting emergence of 23 summer annual weed species","URL":"https://www.cambridge.org/core/journals/weed-science/article/abs/predicting-emergence-of-23-summer-annual-weed-species/A18669CDB9459D5A936B2EC51EA99ECD","volume":"62","author":[{"family":"Werle","given":"Rodrigo"},{"family":"Sandell","given":"Lowell D."},{"family":"Buhler","given":"Douglas D."},{"family":"Hartzler","given":"Robert G."},{"family":"Lindquist","given":"John L."}],"accessed":{"date-parts":[["2023",9,10]]},"issued":{"date-parts":[["2014",6]]}}}],"schema":"https://github.com/citation-style-language/schema/raw/master/csl-citation.json"} </w:instrText>
            </w:r>
            <w:r>
              <w:fldChar w:fldCharType="separate"/>
            </w:r>
            <w:r w:rsidRPr="001D44D8">
              <w:rPr>
                <w:rFonts w:ascii="Calibri" w:hAnsi="Calibri" w:cs="Calibri"/>
              </w:rPr>
              <w:t>(Werle et al. 2014b)</w:t>
            </w:r>
            <w:r>
              <w:fldChar w:fldCharType="end"/>
            </w:r>
          </w:p>
        </w:tc>
      </w:tr>
      <w:tr w:rsidR="00860F61" w14:paraId="34A32FAD" w14:textId="77777777" w:rsidTr="00860F61">
        <w:tc>
          <w:tcPr>
            <w:tcW w:w="2592" w:type="dxa"/>
          </w:tcPr>
          <w:p w14:paraId="2E9AEAC9" w14:textId="68D60500" w:rsidR="001D44D8" w:rsidRDefault="001D44D8" w:rsidP="007E531A">
            <w:r w:rsidRPr="00083E8C">
              <w:rPr>
                <w:i/>
                <w:iCs/>
              </w:rPr>
              <w:t>Amaranthus</w:t>
            </w:r>
            <w:r>
              <w:t xml:space="preserve"> spp.</w:t>
            </w:r>
          </w:p>
        </w:tc>
        <w:tc>
          <w:tcPr>
            <w:tcW w:w="2592" w:type="dxa"/>
          </w:tcPr>
          <w:p w14:paraId="082DE642" w14:textId="14415D00" w:rsidR="001D44D8" w:rsidRDefault="001D44D8" w:rsidP="007E531A">
            <w:r>
              <w:t>Pigweed spp.</w:t>
            </w:r>
          </w:p>
        </w:tc>
        <w:tc>
          <w:tcPr>
            <w:tcW w:w="4032" w:type="dxa"/>
          </w:tcPr>
          <w:p w14:paraId="63E71F28" w14:textId="0BA3C7F9" w:rsidR="001D44D8" w:rsidRDefault="001D44D8" w:rsidP="007E531A">
            <w:r>
              <w:fldChar w:fldCharType="begin"/>
            </w:r>
            <w:r w:rsidR="00C3156D">
              <w:instrText xml:space="preserve"> ADDIN ZOTERO_ITEM CSL_CITATION {"citationID":"FlD6IEAt","properties":{"formattedCitation":"(Forcella et al. 1997; Oryokot et al. 1997; Otto et al. 2007)","plainCitation":"(Forcella et al. 1997; Oryokot et al. 1997; Otto et al. 2007)","noteIndex":0},"citationItems":[{"id":53427,"uris":["http://zotero.org/users/5308373/items/GQ8GDKUG"],"itemData":{"id":53427,"type":"article-journal","container-title":"Weed Science","issue":"1","journalAbbreviation":"Weed Sci","note":"publisher: Cambridge University Press","page":"67–76","source":"Google Scholar","title":"Weed seed bank emergence across the Corn Belt","volume":"45","author":[{"family":"Forcella","given":"Frank"},{"family":"Wilson","given":"Robert G."},{"family":"Dekker","given":"Jack"},{"family":"Kremer","given":"Robert J."},{"family":"Cardina","given":"John"},{"family":"Anderson","given":"Randy L."},{"family":"Alm","given":"David"},{"family":"Renner","given":"Karen A."},{"family":"Harvey","given":"R. Gordon"},{"family":"Clay","given":"Sharon"}],"issued":{"date-parts":[["1997"]]}},"label":"page"},{"id":53511,"uris":["http://zotero.org/users/5308373/items/4AZN43YI","http://zotero.org/users/5308373/items/UKFMJCCH"],"itemData":{"id":53511,"type":"article-journal","container-title":"Weed Science","issue":"5","journalAbbreviation":"Weed Sci","note":"publisher: Cambridge University Press","page":"684–690","source":"Google Scholar","title":"Simulation of pigweed (&lt;i&gt;Amaranthus&lt;/i&gt; spp.) seedling emergence in different tillage systems","volume":"45","author":[{"family":"Oryokot","given":"Joseph OE"},{"family":"Hunt","given":"L. Anthony"},{"family":"Murphy","given":"Stephen"},{"family":"Swanton","given":"Clarence J."}],"issued":{"date-parts":[["1997"]]}},"label":"page"},{"id":53516,"uris":["http://zotero.org/users/5308373/items/BHDU8WY5"],"itemData":{"id":53516,"type":"article-journal","container-title":"Weed Research","issue":"6","journalAbbreviation":"Weed Res","note":"publisher: Wiley Online Library","page":"488–498","source":"Google Scholar","title":"Modelling the correlation between plant phenology and weed emergence for improving weed control","volume":"47","author":[{"family":"Otto","given":"S."},{"family":"Masin","given":"Roberta"},{"family":"Chiste","given":"G."},{"family":"Zanin","given":"Giuseppe"}],"issued":{"date-parts":[["2007"]]}},"label":"page"}],"schema":"https://github.com/citation-style-language/schema/raw/master/csl-citation.json"} </w:instrText>
            </w:r>
            <w:r>
              <w:fldChar w:fldCharType="separate"/>
            </w:r>
            <w:r w:rsidR="00443BEE" w:rsidRPr="00443BEE">
              <w:rPr>
                <w:rFonts w:ascii="Calibri" w:hAnsi="Calibri" w:cs="Calibri"/>
              </w:rPr>
              <w:t>(Forcella et al. 1997; Oryokot et al. 1997; Otto et al. 2007)</w:t>
            </w:r>
            <w:r>
              <w:fldChar w:fldCharType="end"/>
            </w:r>
          </w:p>
        </w:tc>
      </w:tr>
      <w:tr w:rsidR="00860F61" w14:paraId="5CDBCB5C" w14:textId="77777777" w:rsidTr="00860F61">
        <w:tc>
          <w:tcPr>
            <w:tcW w:w="2592" w:type="dxa"/>
          </w:tcPr>
          <w:p w14:paraId="4124DD41" w14:textId="1703299B" w:rsidR="001D44D8" w:rsidRPr="00083E8C" w:rsidRDefault="001D44D8" w:rsidP="007E531A">
            <w:pPr>
              <w:rPr>
                <w:i/>
                <w:iCs/>
              </w:rPr>
            </w:pPr>
            <w:r w:rsidRPr="00083E8C">
              <w:rPr>
                <w:i/>
                <w:iCs/>
              </w:rPr>
              <w:t>Ambrosia artemisiifolia</w:t>
            </w:r>
          </w:p>
        </w:tc>
        <w:tc>
          <w:tcPr>
            <w:tcW w:w="2592" w:type="dxa"/>
          </w:tcPr>
          <w:p w14:paraId="3E48E39A" w14:textId="41A9209C" w:rsidR="001D44D8" w:rsidRDefault="001D44D8" w:rsidP="007E531A">
            <w:r>
              <w:t>Common ragweed</w:t>
            </w:r>
          </w:p>
        </w:tc>
        <w:tc>
          <w:tcPr>
            <w:tcW w:w="4032" w:type="dxa"/>
          </w:tcPr>
          <w:p w14:paraId="0D504E62" w14:textId="38F5BD15" w:rsidR="001D44D8" w:rsidRDefault="001D44D8" w:rsidP="007E531A">
            <w:r>
              <w:fldChar w:fldCharType="begin"/>
            </w:r>
            <w:r w:rsidR="00F94144">
              <w:instrText xml:space="preserve"> ADDIN ZOTERO_ITEM CSL_CITATION {"citationID":"kRPMqzcA","properties":{"formattedCitation":"(Barnes et al. 2017; Forcella et al. 1997; Myers et al. 2004; Werle et al. 2014b)","plainCitation":"(Barnes et al. 2017; Forcella et al. 1997; Myers et al. 2004; Werle et al. 2014b)","noteIndex":0},"citationItems":[{"id":53385,"uris":["http://zotero.org/users/5308373/items/J6FYI5CI","http://zotero.org/users/5308373/items/X76T9RF9"],"itemData":{"id":53385,"type":"article-journal","abstract":"Spring tillage is a component of an integrated weed management strategy for control of early emerging glyphosate-resistant weeds such as common ragweed; however, the effect of tillage on common ragweed emergence pattern is unknown. The objectives of this study were to evaluate whether spring tillage during emergence would influence the emergence pattern or stimulate additional emergence of common ragweed and to characterize common ragweed emergence in southeast Nebraska. A field experiment was conducted for three years (2014 to 2016) in Gage County, Nebraska in a field naturally infested with glyphosate-resistant common ragweed. Treatments consisted of a no-tillage control and three spring tillage timings. The Soil Temperature and Moisture Model (STM2) software was used to estimate soil temperature and moisture at a 2-cm depth. The Weibull function was fit to total common ragweed emergence (%) with day of year (DOY), thermal time, and hydrothermal time as independent variables. Tillage treatments and year had no effect on total common ragweed emergence (P=0.88 and 0.35, respectively) and time to 10, 25, 50, 75, and 90% emergence (P=0.31). However, emergence pattern was affected by year (P=&lt;0.001) with 50% total emergence reached on May 5 in 2014, April 20 in 2015, and April 2 in 2016 and 90% total emergence reached on May 12, 2014, May 8, 2015, and April 30, 2016. According to the corrected information-theoretic model comparison criterion (AICc), the Weibull function with thermal time and base temperature of 3 C best explained the emergence pattern over three years. This study concludes that spring tillage does not stimulate additional emergence; therefore, after the majority of the common ragweed has emerged and before the crop has been planted, tillage could be used as an effective component of an integrated glyphosate-resistant common ragweed management program in Nebraska.","container-title":"Weed Technology","DOI":"10.1017/wet.2017.38","ISSN":"0890-037X, 1550-2740","issue":"4","journalAbbreviation":"Weed Technol","language":"en","note":"publisher: Cambridge University Press","page":"623-631","source":"Cambridge University Press","title":"Influence of tillage on common ragweed (&lt;i&gt;Ambrosia artemisiifolia&lt;/i&gt;) emergence pattern in Nebraska","URL":"https://www.cambridge.org/core/journals/weed-technology/article/abs/influence-of-tillage-on-common-ragweed-ambrosia-artemisiifolia-emergence-pattern-in-nebraska/2E09DDE7F9565B37794A4CF3D1177196","volume":"31","author":[{"family":"Barnes","given":"Ethann R."},{"family":"Werle","given":"Rodrigo"},{"family":"Sandell","given":"Lowell D."},{"family":"Lindquist","given":"John L."},{"family":"Knezevic","given":"Stevan Z."},{"family":"Sikkema","given":"Peter H."},{"family":"Jhala","given":"Amit J."}],"accessed":{"date-parts":[["2023",9,10]]},"issued":{"date-parts":[["2017",8]]}},"label":"page"},{"id":53427,"uris":["http://zotero.org/users/5308373/items/GQ8GDKUG"],"itemData":{"id":53427,"type":"article-journal","container-title":"Weed Science","issue":"1","journalAbbreviation":"Weed Sci","note":"publisher: Cambridge University Press","page":"67–76","source":"Google Scholar","title":"Weed seed bank emergence across the Corn Belt","volume":"45","author":[{"family":"Forcella","given":"Frank"},{"family":"Wilson","given":"Robert G."},{"family":"Dekker","given":"Jack"},{"family":"Kremer","given":"Robert J."},{"family":"Cardina","given":"John"},{"family":"Anderson","given":"Randy L."},{"family":"Alm","given":"David"},{"family":"Renner","given":"Karen A."},{"family":"Harvey","given":"R. Gordon"},{"family":"Clay","given":"Sharon"}],"issued":{"date-parts":[["1997"]]}},"label":"page"},{"id":53506,"uris":["http://zotero.org/users/5308373/items/RA5SSV4H"],"itemData":{"id":53506,"type":"article-journal","container-title":"Weed Science","issue":"6","journalAbbreviation":"Weed Sci","note":"publisher: Cambridge University Press","page":"913–919","source":"Google Scholar","title":"Predicting weed emergence for eight annual species in the northeastern United States","volume":"52","author":[{"family":"Myers","given":"Matthew W."},{"family":"Curran","given":"William S."},{"family":"VanGessel","given":"Mark J."},{"family":"Calvin","given":"Dennis D."},{"family":"Mortensen","given":"David A."},{"family":"Majek","given":"Bradley A."},{"family":"Karsten","given":"Heather D."},{"family":"Roth","given":"Gregory W."}],"issued":{"date-parts":[["2004"]]}},"label":"page"},{"id":53579,"uris":["http://zotero.org/users/5308373/items/G3ZPNFXN"],"itemData":{"id":53579,"type":"article-journal","abstract":"First- and second-year seedbank emergence of 23 summer annual weed species\n                        common to U.S. corn production systems was studied. Field experiments were\n                        conducted between 1996 and 1999 at the Iowa State University Johnson Farm in\n                        Story County, Iowa. In the fall of 1996 and again in 1997, 1,000 seeds for\n                        most species were planted in plastic crates. Seedling emergence was counted\n                        weekly for a 2-yr period following seed burial (starting in early spring).\n                        Soil temperature at 2 cm depth was estimated using soil temperature and\n                        moisture model software (STM2). The Weibull function was fit to\n                        cumulative emergence (%) on cumulative thermal time (TT), hydrothermal time\n                        (HTT), and day of year (DOY). To identify optimum base temperature\n                           (Tbase) and base matric potential (ψbase) for\n                        calculating TT or HTT, Tbase and ψbase values ranging\n                        from 2 to 17 C and −33 to −1,500 kPa, respectively, were evaluated for each\n                        species. The search for the optimal model for each species was based on the\n                        Akaike's Information Criterion (AIC), whereas an extra penalty cost was\n                        added to HTT models. In general, fewer seedlings emerged during the first\n                        year of the first experimental run (approximately 18% across all species)\n                        than during the second experimental run (approximately 30%). However,\n                        second-year seedbank emergence was similar for both experimental runs\n                        (approximately 6%). Environmental effects may be the cause of differences in\n                        total seedling emergence among years. Based on the AIC criterion, for 17\n                        species, the best fit of the model occurred using Tbase ranging\n                        from 2 to 15 C with four species also responding to ψbase = −750\n                        kPa. For six species, a simple model using DOY resulted in the best fit.\n                        Adding penalty costs to AIC calculation allowed us to compare TT and HTT\n                        when both models behaved similarly. Using a constant Tbase,\n                        species were plotted and classified as early-, middle-, and late-emerging\n                        species, resulting in a practical tool for forecasting time of emergence.\n                        The results of this research provide robust information on the prediction of\n                        the time of summer annual weed emergence, which can be used to schedule weed\n                        and crop management.","container-title":"Weed Science","DOI":"10.1614/WS-D-13-00116.1","ISSN":"0043-1745, 1550-2759","issue":"2","journalAbbreviation":"Weed Sci","language":"en","note":"publisher: Cambridge University Press","page":"267-279","source":"Cambridge University Press","title":"Predicting emergence of 23 summer annual weed species","URL":"https://www.cambridge.org/core/journals/weed-science/article/abs/predicting-emergence-of-23-summer-annual-weed-species/A18669CDB9459D5A936B2EC51EA99ECD","volume":"62","author":[{"family":"Werle","given":"Rodrigo"},{"family":"Sandell","given":"Lowell D."},{"family":"Buhler","given":"Douglas D."},{"family":"Hartzler","given":"Robert G."},{"family":"Lindquist","given":"John L."}],"accessed":{"date-parts":[["2023",9,10]]},"issued":{"date-parts":[["2014",6]]}},"label":"page"}],"schema":"https://github.com/citation-style-language/schema/raw/master/csl-citation.json"} </w:instrText>
            </w:r>
            <w:r>
              <w:fldChar w:fldCharType="separate"/>
            </w:r>
            <w:r w:rsidR="00443BEE" w:rsidRPr="00443BEE">
              <w:rPr>
                <w:rFonts w:ascii="Calibri" w:hAnsi="Calibri" w:cs="Calibri"/>
              </w:rPr>
              <w:t>(Barnes et al. 2017; Forcella et al. 1997; Myers et al. 2004; Werle et al. 2014b)</w:t>
            </w:r>
            <w:r>
              <w:fldChar w:fldCharType="end"/>
            </w:r>
          </w:p>
        </w:tc>
      </w:tr>
      <w:tr w:rsidR="00860F61" w14:paraId="15A530A8" w14:textId="77777777" w:rsidTr="00860F61">
        <w:tc>
          <w:tcPr>
            <w:tcW w:w="2592" w:type="dxa"/>
          </w:tcPr>
          <w:p w14:paraId="34FD99EF" w14:textId="51213837" w:rsidR="001D44D8" w:rsidRPr="00083E8C" w:rsidRDefault="001D44D8" w:rsidP="007E531A">
            <w:pPr>
              <w:rPr>
                <w:i/>
                <w:iCs/>
              </w:rPr>
            </w:pPr>
            <w:r w:rsidRPr="00083E8C">
              <w:rPr>
                <w:i/>
                <w:iCs/>
              </w:rPr>
              <w:t>Ambrosia trifida</w:t>
            </w:r>
          </w:p>
        </w:tc>
        <w:tc>
          <w:tcPr>
            <w:tcW w:w="2592" w:type="dxa"/>
          </w:tcPr>
          <w:p w14:paraId="00072B96" w14:textId="29D83190" w:rsidR="001D44D8" w:rsidRDefault="001D44D8" w:rsidP="007E531A">
            <w:r>
              <w:t>Giant ragweed</w:t>
            </w:r>
          </w:p>
        </w:tc>
        <w:tc>
          <w:tcPr>
            <w:tcW w:w="4032" w:type="dxa"/>
          </w:tcPr>
          <w:p w14:paraId="2E1FD117" w14:textId="6C7EAF83" w:rsidR="001D44D8" w:rsidRDefault="001D44D8" w:rsidP="007E531A">
            <w:r>
              <w:fldChar w:fldCharType="begin"/>
            </w:r>
            <w:r w:rsidR="003B69BB">
              <w:instrText xml:space="preserve"> ADDIN ZOTERO_ITEM CSL_CITATION {"citationID":"nJK2UbI2","properties":{"formattedCitation":"(Davis et al. 2013; Goplen et al. 2017, 2018; Harrison et al. 2007; Schutte et al. 2008; Werle et al. 2014b)","plainCitation":"(Davis et al. 2013; Goplen et al. 2017, 2018; Harrison et al. 2007; Schutte et al. 2008; Werle et al. 2014b)","noteIndex":0},"citationItems":[{"id":53413,"uris":["http://zotero.org/users/5308373/items/8GIU6KL5"],"itemData":{"id":53413,"type":"article-journal","container-title":"Weed Science","issue":"3","journalAbbreviation":"Weed Sci","note":"publisher: Cambridge University Press","page":"415–421","source":"Google Scholar","title":"Seed burial physical environment explains departures from regional hydrothermal model of giant ragweed (&lt;i&gt;Ambrosia trifida&lt;/i&gt;) seedling emergence in US Midwest","volume":"61","author":[{"family":"Davis","given":"Adam S."},{"family":"Clay","given":"Sharon"},{"family":"Cardina","given":"John"},{"family":"Dille","given":"Anita"},{"family":"Forcella","given":"Frank"},{"family":"Lindquist","given":"John"},{"family":"Sprague","given":"Christy"}],"issued":{"date-parts":[["2013"]]}},"label":"page"},{"id":53434,"uris":["http://zotero.org/users/5308373/items/JUAZIZGX"],"itemData":{"id":53434,"type":"article-journal","container-title":"Weed Science","issue":"1","journalAbbreviation":"Weed Sci","note":"publisher: Cambridge University Press","page":"52–60","source":"Google Scholar","title":"Seedbank depletion and emergence patterns of giant ragweed (&lt;i&gt;Ambrosia trifida&lt;/i&gt;) in Minnesota cropping systems","volume":"65","author":[{"family":"Goplen","given":"Jared J."},{"family":"Sheaffer","given":"Craig C."},{"family":"Becker","given":"Roger L."},{"family":"Coulter","given":"Jeffrey A."},{"family":"Breitenbach","given":"Fritz R."},{"family":"Behnken","given":"Lisa M."},{"family":"Johnson","given":"Gregg A."},{"family":"Gunsolus","given":"Jeffrey L."}],"issued":{"date-parts":[["2017"]]}},"label":"page"},{"id":53437,"uris":["http://zotero.org/users/5308373/items/Z394YNBJ"],"itemData":{"id":53437,"type":"article-journal","container-title":"Weed Science","issue":"1","journalAbbreviation":"Weed Sci","note":"publisher: Cambridge University Press","page":"36–46","source":"Google Scholar","title":"Giant ragweed (&lt;i&gt;Ambrosia trifida&lt;/i&gt;) emergence model performance evaluated in diverse cropping systems","volume":"66","author":[{"family":"Goplen","given":"Jared J."},{"family":"Sheaffer","given":"Craig C."},{"family":"Becker","given":"Roger L."},{"family":"Moon","given":"Roger D."},{"family":"Coulter","given":"Jeffrey A."},{"family":"Breitenbach","given":"Fritz R."},{"family":"Behnken","given":"Lisa M."},{"family":"Gunsolus","given":"Jeffrey L."}],"issued":{"date-parts":[["2018"]]}},"label":"page"},{"id":53451,"uris":["http://zotero.org/users/5308373/items/LVKTGCR2","http://zotero.org/users/5308373/items/VR4SAANG"],"itemData":{"id":53451,"type":"article-journal","container-title":"Weed Science","issue":"1","journalAbbreviation":"Weed Sci","note":"publisher: Cambridge University Press","page":"16–22","source":"Google Scholar","title":"Seed size and burial effects on giant ragweed (&lt;i&gt;Ambrosia trifida&lt;/i&gt;) emergence and seed demise","volume":"55","author":[{"family":"Harrison","given":"S. K."},{"family":"Regnier","given":"E. E."},{"family":"Schmoll","given":"J. T."},{"family":"Harrison","given":"J. M."}],"issued":{"date-parts":[["2007"]]}},"label":"page"},{"id":53513,"uris":["http://zotero.org/users/5308373/items/VPTMJA53"],"itemData":{"id":53513,"type":"article-journal","container-title":"Weed Science","issue":"4","journalAbbreviation":"Weed Sci","note":"publisher: Cambridge University Press","page":"555–560","source":"Google Scholar","title":"A hydrothermal seedling emergence model for giant ragweed (&lt;i&gt;Ambrosia trifida&lt;/i&gt;)","volume":"56","author":[{"family":"Schutte","given":"Brian J."},{"family":"Regnier","given":"Emilie E."},{"family":"Harrison","given":"S. Kent"},{"family":"Schmoll","given":"Jerron T."},{"family":"Spokas","given":"Kurt"},{"family":"Forcella","given":"Frank"}],"issued":{"date-parts":[["2008"]]}},"label":"page"},{"id":53579,"uris":["http://zotero.org/users/5308373/items/G3ZPNFXN"],"itemData":{"id":53579,"type":"article-journal","abstract":"First- and second-year seedbank emergence of 23 summer annual weed species\n                        common to U.S. corn production systems was studied. Field experiments were\n                        conducted between 1996 and 1999 at the Iowa State University Johnson Farm in\n                        Story County, Iowa. In the fall of 1996 and again in 1997, 1,000 seeds for\n                        most species were planted in plastic crates. Seedling emergence was counted\n                        weekly for a 2-yr period following seed burial (starting in early spring).\n                        Soil temperature at 2 cm depth was estimated using soil temperature and\n                        moisture model software (STM2). The Weibull function was fit to\n                        cumulative emergence (%) on cumulative thermal time (TT), hydrothermal time\n                        (HTT), and day of year (DOY). To identify optimum base temperature\n                           (Tbase) and base matric potential (ψbase) for\n                        calculating TT or HTT, Tbase and ψbase values ranging\n                        from 2 to 17 C and −33 to −1,500 kPa, respectively, were evaluated for each\n                        species. The search for the optimal model for each species was based on the\n                        Akaike's Information Criterion (AIC), whereas an extra penalty cost was\n                        added to HTT models. In general, fewer seedlings emerged during the first\n                        year of the first experimental run (approximately 18% across all species)\n                        than during the second experimental run (approximately 30%). However,\n                        second-year seedbank emergence was similar for both experimental runs\n                        (approximately 6%). Environmental effects may be the cause of differences in\n                        total seedling emergence among years. Based on the AIC criterion, for 17\n                        species, the best fit of the model occurred using Tbase ranging\n                        from 2 to 15 C with four species also responding to ψbase = −750\n                        kPa. For six species, a simple model using DOY resulted in the best fit.\n                        Adding penalty costs to AIC calculation allowed us to compare TT and HTT\n                        when both models behaved similarly. Using a constant Tbase,\n                        species were plotted and classified as early-, middle-, and late-emerging\n                        species, resulting in a practical tool for forecasting time of emergence.\n                        The results of this research provide robust information on the prediction of\n                        the time of summer annual weed emergence, which can be used to schedule weed\n                        and crop management.","container-title":"Weed Science","DOI":"10.1614/WS-D-13-00116.1","ISSN":"0043-1745, 1550-2759","issue":"2","journalAbbreviation":"Weed Sci","language":"en","note":"publisher: Cambridge University Press","page":"267-279","source":"Cambridge University Press","title":"Predicting emergence of 23 summer annual weed species","URL":"https://www.cambridge.org/core/journals/weed-science/article/abs/predicting-emergence-of-23-summer-annual-weed-species/A18669CDB9459D5A936B2EC51EA99ECD","volume":"62","author":[{"family":"Werle","given":"Rodrigo"},{"family":"Sandell","given":"Lowell D."},{"family":"Buhler","given":"Douglas D."},{"family":"Hartzler","given":"Robert G."},{"family":"Lindquist","given":"John L."}],"accessed":{"date-parts":[["2023",9,10]]},"issued":{"date-parts":[["2014",6]]}},"label":"page"}],"schema":"https://github.com/citation-style-language/schema/raw/master/csl-citation.json"} </w:instrText>
            </w:r>
            <w:r>
              <w:fldChar w:fldCharType="separate"/>
            </w:r>
            <w:r w:rsidR="00443BEE" w:rsidRPr="00443BEE">
              <w:rPr>
                <w:rFonts w:ascii="Calibri" w:hAnsi="Calibri" w:cs="Calibri"/>
              </w:rPr>
              <w:t>(Davis et al. 2013; Goplen et al. 2017, 2018; Harrison et al. 2007; Schutte et al. 2008; Werle et al. 2014b)</w:t>
            </w:r>
            <w:r>
              <w:fldChar w:fldCharType="end"/>
            </w:r>
          </w:p>
        </w:tc>
      </w:tr>
      <w:tr w:rsidR="00860F61" w14:paraId="528ABEC1" w14:textId="77777777" w:rsidTr="00860F61">
        <w:tc>
          <w:tcPr>
            <w:tcW w:w="2592" w:type="dxa"/>
          </w:tcPr>
          <w:p w14:paraId="1A1F1B3B" w14:textId="79FC1F98" w:rsidR="001D44D8" w:rsidRPr="00870B39" w:rsidRDefault="001D44D8" w:rsidP="007E531A">
            <w:pPr>
              <w:rPr>
                <w:i/>
                <w:iCs/>
              </w:rPr>
            </w:pPr>
            <w:proofErr w:type="spellStart"/>
            <w:r w:rsidRPr="00870B39">
              <w:rPr>
                <w:i/>
                <w:iCs/>
              </w:rPr>
              <w:t>Apocynum</w:t>
            </w:r>
            <w:proofErr w:type="spellEnd"/>
            <w:r w:rsidRPr="00870B39">
              <w:rPr>
                <w:i/>
                <w:iCs/>
              </w:rPr>
              <w:t xml:space="preserve"> </w:t>
            </w:r>
            <w:proofErr w:type="spellStart"/>
            <w:r w:rsidRPr="00870B39">
              <w:rPr>
                <w:i/>
                <w:iCs/>
              </w:rPr>
              <w:t>cannabinum</w:t>
            </w:r>
            <w:proofErr w:type="spellEnd"/>
          </w:p>
        </w:tc>
        <w:tc>
          <w:tcPr>
            <w:tcW w:w="2592" w:type="dxa"/>
          </w:tcPr>
          <w:p w14:paraId="36645C02" w14:textId="2DB62467" w:rsidR="001D44D8" w:rsidRDefault="001D44D8" w:rsidP="007E531A">
            <w:r>
              <w:t>Hemp dogbane</w:t>
            </w:r>
          </w:p>
        </w:tc>
        <w:tc>
          <w:tcPr>
            <w:tcW w:w="4032" w:type="dxa"/>
          </w:tcPr>
          <w:p w14:paraId="432A8DB2" w14:textId="136253C1" w:rsidR="001D44D8" w:rsidRDefault="001D44D8" w:rsidP="007E531A">
            <w:r>
              <w:fldChar w:fldCharType="begin"/>
            </w:r>
            <w:r w:rsidR="00FB1059">
              <w:instrText xml:space="preserve"> ADDIN ZOTERO_ITEM CSL_CITATION {"citationID":"PzC6Tie0","properties":{"formattedCitation":"(Webster and Cardina 1999)","plainCitation":"(Webster and Cardina 1999)","noteIndex":0},"citationItems":[{"id":53576,"uris":["http://zotero.org/users/5308373/items/VYEZR4GP"],"itemData":{"id":53576,"type":"article-journal","abstract":"Apocynum cannabinum is a native creeping perennial distributed throughout the U.S., with increasing importance in reduced tillage systems throughout the Midwest. Apocynum cannabinum has been shown to be a difficult species to control in field crops. Effective weed management is often a function of the timing of control practice. Knowledge of weed emergence patterns may be useful in predicting the optimum time of weed management. The objectives of these studies were to describe how temperature and moisture affect A. cannabinum seed germination and to describe the relationship between growing degree units (GDU) and A. cannabinum vegetative shoot emergence. At constant temperatures, seed germination was described as a sigmoidal function of temperature (r2 = 0.83), with maximum germination (32%) from 26 to 34 C. Under alternating temperatures, seed germination increased in a linear relationship between mean temperatures of 15 and 34 C (r2 = 0.85). Maximum seed germination (88%) occurred at a mean temperature of 34 C under alternating temperatures. The relationship between seed germination and osmotic potential between −1.0 and 0 MPa was described by a gompertz function (r2 = 0.98). Germination at −1.0 MPa was 4% and increased in a near linear manner to the nontreated control (0 MPa), which had 80% germination. Vegetative shoot emergence in 1997 and 1998 had a sigmoidal relationship to GDU using a base temperature of 6 C (r2 = 0.96). However, initial shoot appearance was not consistent over years, with first emergence recorded on May 21, 1997 (132 GDU), and May 5, 1998 (73 GDU). Approximately 50% of the shoots emerged before June 7, 1997 (282 GDU), and May 21, 1998 (285 GDU); therefore, optimal weed management programs will need to be initiated following this GDU accumulation.","container-title":"Weed Science","DOI":"10.1017/S0043174500092213","ISSN":"0043-1745, 1550-2759","issue":"5","journalAbbreviation":"Weed Sci","language":"en","note":"publisher: Cambridge University Press","page":"524-528","source":"Cambridge University Press","title":"&lt;i&gt;Apocynum cannabinum&lt;/i&gt; seed germination and vegetative shoot emergence","URL":"https://www.cambridge.org/core/journals/weed-science/article/abs/apocynum-cannabinum-seed-germination-and-vegetative-shoot-emergence/3BB870974700B33E6C0192359200B509","volume":"47","author":[{"family":"Webster","given":"Theodore M."},{"family":"Cardina","given":"John"}],"accessed":{"date-parts":[["2023",9,10]]},"issued":{"date-parts":[["1999",10]]}},"label":"page"}],"schema":"https://github.com/citation-style-language/schema/raw/master/csl-citation.json"} </w:instrText>
            </w:r>
            <w:r>
              <w:fldChar w:fldCharType="separate"/>
            </w:r>
            <w:r w:rsidR="00443BEE" w:rsidRPr="00443BEE">
              <w:rPr>
                <w:rFonts w:ascii="Calibri" w:hAnsi="Calibri" w:cs="Calibri"/>
              </w:rPr>
              <w:t>(Webster and Cardina 1999)</w:t>
            </w:r>
            <w:r>
              <w:fldChar w:fldCharType="end"/>
            </w:r>
          </w:p>
        </w:tc>
      </w:tr>
      <w:tr w:rsidR="00860F61" w14:paraId="1DDF889D" w14:textId="77777777" w:rsidTr="00860F61">
        <w:tc>
          <w:tcPr>
            <w:tcW w:w="2592" w:type="dxa"/>
          </w:tcPr>
          <w:p w14:paraId="31B0C85E" w14:textId="67C1B678" w:rsidR="0048459B" w:rsidRPr="00870B39" w:rsidRDefault="0048459B" w:rsidP="007E531A">
            <w:pPr>
              <w:rPr>
                <w:i/>
                <w:iCs/>
              </w:rPr>
            </w:pPr>
            <w:r w:rsidRPr="00870B39">
              <w:rPr>
                <w:i/>
                <w:iCs/>
              </w:rPr>
              <w:t>Bassia scoparia</w:t>
            </w:r>
          </w:p>
        </w:tc>
        <w:tc>
          <w:tcPr>
            <w:tcW w:w="2592" w:type="dxa"/>
          </w:tcPr>
          <w:p w14:paraId="6603973C" w14:textId="382FD64D" w:rsidR="0048459B" w:rsidRDefault="0048459B" w:rsidP="007E531A">
            <w:r>
              <w:t>Kochia</w:t>
            </w:r>
          </w:p>
        </w:tc>
        <w:tc>
          <w:tcPr>
            <w:tcW w:w="4032" w:type="dxa"/>
          </w:tcPr>
          <w:p w14:paraId="32CDD7E0" w14:textId="0229A1F8" w:rsidR="0048459B" w:rsidRDefault="0048459B" w:rsidP="007E531A">
            <w:r>
              <w:fldChar w:fldCharType="begin"/>
            </w:r>
            <w:r w:rsidR="00FB1059">
              <w:instrText xml:space="preserve"> ADDIN ZOTERO_ITEM CSL_CITATION {"citationID":"LOLHlipw","properties":{"formattedCitation":"(Dille et al. 2017; Forcella et al. 1997; Schwinghamer and Acker 2008; Werle et al. 2014b)","plainCitation":"(Dille et al. 2017; Forcella et al. 1997; Schwinghamer and Acker 2008; Werle et al. 2014b)","noteIndex":0},"citationItems":[{"id":53382,"uris":["http://zotero.org/users/5308373/items/5RNS4KH2"],"itemData":{"id":53382,"type":"article-journal","abstract":"Timing of weed emergence and seed persistence in the soil influence the ability to implement timely and effective control practices. Emergence patterns and seed persistence of kochia populations were monitored in 2010 and 2011 at sites in Kansas, Colorado, Wyoming, Nebraska, and South Dakota. Weekly observations of emergence were initiated in March and continued until no new emergence occurred. Seed was harvested from each site, placed into 100-seed mesh packets, and buried at depths of 0, 2.5, and 10 cm in fall of 2010 and 2011. Packets were exhumed at 6-mo intervals over 2 yr. Viability of exhumed seeds was evaluated. Nonlinear mixed-effects Weibull models were fit to cumulative emergence (%) across growing degree days (GDD) and to viable seed (%) across burial time to describe their fixed and random effects across site-years. Final emergence densities varied among site-years and ranged from as few as 4 to almost 380,000 seedlings m−2. Across 11 site-years in Kansas, cumulative GDD needed for 10% emergence were 168, while across 6 site-years in Wyoming and Nebraska, only 90 GDD were needed; on the calendar, this date shifted from early to late March. The majority (&gt;95%) of kochia seed did not persist for more than 2 yr. Remaining seed viability was generally &gt;80% when seeds were exhumed within 6 mo after burial in March, and declined to &lt;5% by October of the first year after burial. Burial did not appear to increase or decrease seed viability over time but placed seed in a position from which seedling emergence would not be possible. High seedling emergence that occurs very early in the spring emphasizes the need for fall or early spring PRE weed control such as tillage, herbicides, and cover crops, while continued emergence into midsummer emphasizes the need for extended periods of kochia management.","container-title":"Weed Science","DOI":"10.1017/wsc.2017.18","ISSN":"1550-2759","issue":"5","journalAbbreviation":"Weed Sci","language":"en","note":"publisher: Cambridge University Press","page":"614-625","source":"Cambridge University Press","title":"Kochia (&lt;i&gt;Kochia scoparia&lt;/i&gt;) emergence profiles and seed persistence across the central Great Plains","URL":"https://www.cambridge.org/core/journals/weed-science/article/kochia-kochia-scoparia-emergence-profiles-and-seed-persistence-across-the-central-great-plains/1437F0271F6416CCF41B890ACA684DBB","volume":"65","author":[{"family":"Dille","given":"J. Anita"},{"family":"Stahlman","given":"Phillip W."},{"family":"Du","given":"Juan"},{"family":"Geier","given":"Patrick W."},{"family":"Riffel","given":"Jarrett D."},{"family":"Currie","given":"Randall S."},{"family":"Wilson","given":"Robert G."},{"family":"Sbatella","given":"Gustavo M."},{"family":"Westra","given":"Philip"},{"family":"Kniss","given":"Andrew R."},{"family":"Moechnig","given":"Michael J."},{"family":"Cole","given":"Richard M."}],"accessed":{"date-parts":[["2023",9,10]]},"issued":{"date-parts":[["2017",9]]}},"label":"page"},{"id":53427,"uris":["http://zotero.org/users/5308373/items/GQ8GDKUG"],"itemData":{"id":53427,"type":"article-journal","container-title":"Weed Science","issue":"1","journalAbbreviation":"Weed Sci","note":"publisher: Cambridge University Press","page":"67–76","source":"Google Scholar","title":"Weed seed bank emergence across the Corn Belt","volume":"45","author":[{"family":"Forcella","given":"Frank"},{"family":"Wilson","given":"Robert G."},{"family":"Dekker","given":"Jack"},{"family":"Kremer","given":"Robert J."},{"family":"Cardina","given":"John"},{"family":"Anderson","given":"Randy L."},{"family":"Alm","given":"David"},{"family":"Renner","given":"Karen A."},{"family":"Harvey","given":"R. Gordon"},{"family":"Clay","given":"Sharon"}],"issued":{"date-parts":[["1997"]]}},"label":"page"},{"id":53557,"uris":["http://zotero.org/users/5308373/items/IUENNMUP"],"itemData":{"id":53557,"type":"article-journal","abstract":"The predictability of the spring emergence period of kochia is a potentially exploitable attribute that may be applied to weed management. The emergence timing of kochia was monitored, during the spring and summer of 2005 and 2006, in 12 farmed fields in the northern region of the Northern Great Plains (NGP) of North America. Kochia emergence began at 50 cumulative growing-degree days (GDD Tbase 0 C, starting January 1) and continued into late summer. The onset of kochia emergence occurred well before the emergence onset of other weed species common to this region. Fall soil samples revealed few kochia seeds remained in the seedbank. In growth room studies, kochia seed placed at the soil surface had greater emergence compared with seed burial to a 10 mm or greater depth. Kochia did not emerge from seed planted 80 mm deep; however, radical emergence was evident indicating fatal germination. Kochia should be controlled early in the growing season, and burying seed will greatly reduce future kochia populations.","container-title":"Weed Science","DOI":"10.1614/WS-07-098.1","ISSN":"0043-1745, 1550-2759","issue":"1","journalAbbreviation":"Weed Sci","language":"en","note":"publisher: Cambridge University Press","page":"37-41","source":"Cambridge University Press","title":"Emergence timing and persistence of kochia (&lt;i&gt;Kochia scoparia&lt;/i&gt;)","URL":"https://www.cambridge.org/core/journals/weed-science/article/abs/emergence-timing-and-persistence-of-kochia-kochia-scoparia/7BD2F070B72850C0364C4A7980534811","volume":"56","author":[{"family":"Schwinghamer","given":"Timothy D."},{"family":"Acker","given":"Rene C. Van"}],"accessed":{"date-parts":[["2023",9,10]]},"issued":{"date-parts":[["2008",2]]}},"label":"page"},{"id":53579,"uris":["http://zotero.org/users/5308373/items/G3ZPNFXN"],"itemData":{"id":53579,"type":"article-journal","abstract":"First- and second-year seedbank emergence of 23 summer annual weed species\n                        common to U.S. corn production systems was studied. Field experiments were\n                        conducted between 1996 and 1999 at the Iowa State University Johnson Farm in\n                        Story County, Iowa. In the fall of 1996 and again in 1997, 1,000 seeds for\n                        most species were planted in plastic crates. Seedling emergence was counted\n                        weekly for a 2-yr period following seed burial (starting in early spring).\n                        Soil temperature at 2 cm depth was estimated using soil temperature and\n                        moisture model software (STM2). The Weibull function was fit to\n                        cumulative emergence (%) on cumulative thermal time (TT), hydrothermal time\n                        (HTT), and day of year (DOY). To identify optimum base temperature\n                           (Tbase) and base matric potential (ψbase) for\n                        calculating TT or HTT, Tbase and ψbase values ranging\n                        from 2 to 17 C and −33 to −1,500 kPa, respectively, were evaluated for each\n                        species. The search for the optimal model for each species was based on the\n                        Akaike's Information Criterion (AIC), whereas an extra penalty cost was\n                        added to HTT models. In general, fewer seedlings emerged during the first\n                        year of the first experimental run (approximately 18% across all species)\n                        than during the second experimental run (approximately 30%). However,\n                        second-year seedbank emergence was similar for both experimental runs\n                        (approximately 6%). Environmental effects may be the cause of differences in\n                        total seedling emergence among years. Based on the AIC criterion, for 17\n                        species, the best fit of the model occurred using Tbase ranging\n                        from 2 to 15 C with four species also responding to ψbase = −750\n                        kPa. For six species, a simple model using DOY resulted in the best fit.\n                        Adding penalty costs to AIC calculation allowed us to compare TT and HTT\n                        when both models behaved similarly. Using a constant Tbase,\n                        species were plotted and classified as early-, middle-, and late-emerging\n                        species, resulting in a practical tool for forecasting time of emergence.\n                        The results of this research provide robust information on the prediction of\n                        the time of summer annual weed emergence, which can be used to schedule weed\n                        and crop management.","container-title":"Weed Science","DOI":"10.1614/WS-D-13-00116.1","ISSN":"0043-1745, 1550-2759","issue":"2","journalAbbreviation":"Weed Sci","language":"en","note":"publisher: Cambridge University Press","page":"267-279","source":"Cambridge University Press","title":"Predicting emergence of 23 summer annual weed species","URL":"https://www.cambridge.org/core/journals/weed-science/article/abs/predicting-emergence-of-23-summer-annual-weed-species/A18669CDB9459D5A936B2EC51EA99ECD","volume":"62","author":[{"family":"Werle","given":"Rodrigo"},{"family":"Sandell","given":"Lowell D."},{"family":"Buhler","given":"Douglas D."},{"family":"Hartzler","given":"Robert G."},{"family":"Lindquist","given":"John L."}],"accessed":{"date-parts":[["2023",9,10]]},"issued":{"date-parts":[["2014",6]]}},"label":"page"}],"schema":"https://github.com/citation-style-language/schema/raw/master/csl-citation.json"} </w:instrText>
            </w:r>
            <w:r>
              <w:fldChar w:fldCharType="separate"/>
            </w:r>
            <w:r w:rsidR="00443BEE" w:rsidRPr="00443BEE">
              <w:rPr>
                <w:rFonts w:ascii="Calibri" w:hAnsi="Calibri" w:cs="Calibri"/>
              </w:rPr>
              <w:t>(Dille et al. 2017; Forcella et al. 1997; Schwinghamer and Acker 2008; Werle et al. 2014b)</w:t>
            </w:r>
            <w:r>
              <w:fldChar w:fldCharType="end"/>
            </w:r>
          </w:p>
        </w:tc>
      </w:tr>
      <w:tr w:rsidR="00860F61" w14:paraId="6B4DF0C1" w14:textId="77777777" w:rsidTr="00860F61">
        <w:tc>
          <w:tcPr>
            <w:tcW w:w="2592" w:type="dxa"/>
          </w:tcPr>
          <w:p w14:paraId="5CFF2453" w14:textId="6EB8D8DD" w:rsidR="001D44D8" w:rsidRPr="00DE4577" w:rsidRDefault="001D44D8" w:rsidP="007E531A">
            <w:pPr>
              <w:rPr>
                <w:i/>
                <w:iCs/>
              </w:rPr>
            </w:pPr>
            <w:r w:rsidRPr="00DE4577">
              <w:rPr>
                <w:i/>
                <w:iCs/>
              </w:rPr>
              <w:t>Brassica napus</w:t>
            </w:r>
          </w:p>
        </w:tc>
        <w:tc>
          <w:tcPr>
            <w:tcW w:w="2592" w:type="dxa"/>
          </w:tcPr>
          <w:p w14:paraId="43215E5E" w14:textId="4E5067C6" w:rsidR="001D44D8" w:rsidRDefault="001D44D8" w:rsidP="007E531A">
            <w:r>
              <w:t>Canola</w:t>
            </w:r>
          </w:p>
        </w:tc>
        <w:tc>
          <w:tcPr>
            <w:tcW w:w="4032" w:type="dxa"/>
          </w:tcPr>
          <w:p w14:paraId="722E0A4C" w14:textId="087C188B" w:rsidR="001D44D8" w:rsidRDefault="001D44D8" w:rsidP="007E531A">
            <w:r>
              <w:fldChar w:fldCharType="begin"/>
            </w:r>
            <w:r w:rsidR="005177BD">
              <w:instrText xml:space="preserve"> ADDIN ZOTERO_ITEM CSL_CITATION {"citationID":"4giJjb1b","properties":{"formattedCitation":"(Bullied et al. 2003; Lawson et al. 2006; Soltani et al. 2018)","plainCitation":"(Bullied et al. 2003; Lawson et al. 2006; Soltani et al. 2018)","noteIndex":0},"citationItems":[{"id":53391,"uris":["http://zotero.org/users/5308373/items/NTSAZZNT","http://zotero.org/users/5308373/items/KXRMEJXW"],"itemData":{"id":53391,"type":"article-journal","abstract":"Variation in spring emergence periodicity (both before and after crop seeding) of summer annual weeds is a potentially exploitable attribute that may be applied to weed management in canola. Tillage intensity, which is decreasing in the Great Plains of North America, may influence emergence periodicity of summer annual weeds. Emergence periodicity of common lambsquarters, field pennycress, green foxtail, redroot pigweed, wild buckwheat, wild mustard, and wild oat were monitored during the spring of 2000 in 17 producers' canola fields across southern Manitoba, Canada. The fields represented a region of approximately 2 million ha and included a broad range of soil types, agronomic practices, environmental conditions, and seedbank distributions. Fields were grouped into one of two broad tillage classifications (conventional or conservation). For most species, except redroot pigweed and wild mustard, conservation tillage promoted earlier emergence than conventional tillage in terms of both thermal and chronological time. The differences were significant even though there was only a limited range of tillage intensity for the two tillage classes within this region. Onset of canola crop emergence preceded that of all but one weed species in the conservation-tillage fields and five weed species in the conventional-tillage fields. This suggests that canola seeded in conservation- vs. conventional-tillage systems may have a competitive advantage by way of an earlier relative time of crop emergence. The influence of tillage system on weed emergence periodicity is likely due to the influence of tillage on the vertical origin of weed seedling recruitment because measurements of soil temperature and soil moisture did not help to fully explain the differences in emergence periodicity between tillage systems. The results from this study will facilitate weed control timing decisions in canola and provide validation data for weed emergence models.","container-title":"Weed Science","DOI":"10.1614/P2002-117","ISSN":"0043-1745, 1550-2759","issue":"6","journalAbbreviation":"Weed Sci","language":"en","note":"publisher: Cambridge University Press","page":"886-897","source":"Cambridge University Press","title":"Conventional- and conservation-tillage systems influence emergence periodicity of annual weed species in canola","URL":"https://www.cambridge.org/core/journals/weed-science/article/abs/conventional-and-conservationtillage-systems-influence-emergence-periodicity-of-annual-weed-species-in-canola/32C320AC2237605365E0BBCAA4A224A1","volume":"51","author":[{"family":"Bullied","given":"W. John"},{"family":"Marginet","given":"Anastasia M."},{"family":"Acker","given":"Rene C. Van"}],"accessed":{"date-parts":[["2023",9,10]]},"issued":{"date-parts":[["2003",12]]}},"label":"page"},{"id":53465,"uris":["http://zotero.org/users/5308373/items/5PU3L4CM"],"itemData":{"id":53465,"type":"article-journal","container-title":"Weed Science","issue":"5","journalAbbreviation":"Weed Sci","note":"publisher: Cambridge University Press","page":"873–882","source":"Google Scholar","title":"Emergence timing of volunteer canola in spring wheat fields in Manitoba","volume":"54","author":[{"family":"Lawson","given":"Arvel N."},{"family":"Van Acker","given":"Rene C."},{"family":"Friesen","given":"Lyle F."}],"issued":{"date-parts":[["2006"]]}},"label":"page"},{"id":53559,"uris":["http://zotero.org/users/5308373/items/77R3VZBP"],"itemData":{"id":53559,"type":"article-journal","abstract":"Volunteer canola (Brassica napus L.) can damage the production of subsequent canola crops and other crops. Timely and more accurate control could be developed if there is a better understanding of its temporal emergence patterns. The objectives of this study were to develop and validate a predictive model of emergence for B. napus under semi-arid conditions based on thermal time (TT). Experiments were conducted during 3 years to obtain cumulative seedling emergence data and used to develop and validate the model. A Weibull function was fitted to cumulative seedling emergence and TT. The model closely fitted the observed emergence patterns, accounting for 99% of the variation observed. According to this model, seedling emergence of B. napus started at 56.1 TT and increased to 50 and 95% of maximum seedling emergence at 86.3 and 105.4 TT, respectively. Validation was performed with the Weibull model and two logistics models (taken from the literature) developed under different climate conditions. The validation indicated that the Weibull model performed better than the logistic models. The Weibull model proposed is robust enough and could be useful as a predictive tool for effective control of B. napus under semi-arid climate.","container-title":"International Journal of Plant Production","DOI":"10.1007/s42106-017-0006-7","ISSN":"1735-6814","issue":"1","journalAbbreviation":"Int J Plant Prod","language":"en","page":"53-60","source":"Springer Link","title":"Development and validation of a predictive  model for seedling emergence of volunteer canola (&lt;i&gt;Brassica napus&lt;/i&gt;) under semi-arid climate","URL":"https://doi.org/10.1007/s42106-017-0006-7","volume":"12","author":[{"family":"Soltani","given":"Elias"},{"family":"González-Andújar","given":"Jose L."},{"family":"Oveisi","given":"Mostafa"},{"family":"Salehi","given":"Nader"}],"accessed":{"date-parts":[["2023",9,10]]},"issued":{"date-parts":[["2018",3,1]]}},"label":"page"}],"schema":"https://github.com/citation-style-language/schema/raw/master/csl-citation.json"} </w:instrText>
            </w:r>
            <w:r>
              <w:fldChar w:fldCharType="separate"/>
            </w:r>
            <w:r w:rsidR="00443BEE" w:rsidRPr="00443BEE">
              <w:rPr>
                <w:rFonts w:ascii="Calibri" w:hAnsi="Calibri" w:cs="Calibri"/>
              </w:rPr>
              <w:t>(Bullied et al. 2003; Lawson et al. 2006; Soltani et al. 2018)</w:t>
            </w:r>
            <w:r>
              <w:fldChar w:fldCharType="end"/>
            </w:r>
          </w:p>
        </w:tc>
      </w:tr>
      <w:tr w:rsidR="00860F61" w14:paraId="4D7CCB4B" w14:textId="77777777" w:rsidTr="00860F61">
        <w:tc>
          <w:tcPr>
            <w:tcW w:w="2592" w:type="dxa"/>
          </w:tcPr>
          <w:p w14:paraId="6FB0611E" w14:textId="48A7DFF2" w:rsidR="001D44D8" w:rsidRPr="00712DDD" w:rsidRDefault="001D44D8" w:rsidP="007E531A">
            <w:pPr>
              <w:rPr>
                <w:i/>
                <w:iCs/>
              </w:rPr>
            </w:pPr>
            <w:r w:rsidRPr="00712DDD">
              <w:rPr>
                <w:i/>
                <w:iCs/>
              </w:rPr>
              <w:t xml:space="preserve">Camelina </w:t>
            </w:r>
            <w:proofErr w:type="spellStart"/>
            <w:r w:rsidRPr="00712DDD">
              <w:rPr>
                <w:i/>
                <w:iCs/>
              </w:rPr>
              <w:t>microcarpa</w:t>
            </w:r>
            <w:proofErr w:type="spellEnd"/>
          </w:p>
        </w:tc>
        <w:tc>
          <w:tcPr>
            <w:tcW w:w="2592" w:type="dxa"/>
          </w:tcPr>
          <w:p w14:paraId="5C8AA4CC" w14:textId="7B68767B" w:rsidR="001D44D8" w:rsidRDefault="00222CE9" w:rsidP="007E531A">
            <w:proofErr w:type="spellStart"/>
            <w:r>
              <w:t>Littlepod</w:t>
            </w:r>
            <w:proofErr w:type="spellEnd"/>
            <w:r>
              <w:t xml:space="preserve"> false flax</w:t>
            </w:r>
          </w:p>
        </w:tc>
        <w:tc>
          <w:tcPr>
            <w:tcW w:w="4032" w:type="dxa"/>
          </w:tcPr>
          <w:p w14:paraId="4DE10B56" w14:textId="563E64FE" w:rsidR="001D44D8" w:rsidRDefault="001D44D8" w:rsidP="007E531A">
            <w:r>
              <w:fldChar w:fldCharType="begin"/>
            </w:r>
            <w:r w:rsidR="00FC65A4">
              <w:instrText xml:space="preserve"> ADDIN ZOTERO_ITEM CSL_CITATION {"citationID":"rhEgmR4O","properties":{"formattedCitation":"(Royo-Esnal et al. 2015b)","plainCitation":"(Royo-Esnal et al. 2015b)","noteIndex":0},"citationItems":[{"id":53548,"uris":["http://zotero.org/users/5308373/items/6U9RAU97","http://zotero.org/users/5308373/items/HSF46RN8"],"itemData":{"id":53548,"type":"article-journal","abstract":"When modelling the emergence of weeds, two main factors are considered that condition this process: temperature and soil moisture. Optimum temperature is necessary for metabolic processes that generate energy for growth, while turgor pressure is necessary for root and shoot elongation which eventually leads to seedling emergence from the soil. Most emergence models do not usually consider light as a residual factor, but it could have an important role as it can alter directly or indirectly the dormancy and germination of seeds. In this paper, inclusion of light as an additional factor to photoperiod and radiation in emergence models is explored and compared with the classical hydrothermal time (HTT) model using Camelina microcarpa as an example. HTT based on hourly estimates is also compared with that based on daily estimates. Results suggest that, although HTT based models are accurate enough for local applications, the precision of these models is improved when HTT is estimated hourly and solar radiation is included as a factor.","container-title":"PLoS One","DOI":"10.1371/journal.pone.0146079","ISSN":"1932-6203","issue":"12","journalAbbreviation":"PLoS One","language":"en","note":"publisher: Public Library of Science","page":"e0146079","source":"PLoS Journals","title":"The role of light in the emergence of weeds: using &lt;i&gt;Camelina microcarpa&lt;/i&gt; as an example","title-short":"The Role of Light in the Emergence of Weeds","URL":"https://journals.plos.org/plosone/article?id=10.1371/journal.pone.0146079","volume":"10","author":[{"family":"Royo-Esnal","given":"Aritz"},{"family":"Gesch","given":"Russell W."},{"family":"Forcella","given":"Frank"},{"family":"Torra","given":"Joel"},{"family":"Recasens","given":"Jordi"},{"family":"Necajeva","given":"Jevgenija"}],"accessed":{"date-parts":[["2023",9,10]]},"issued":{"date-parts":[["2015",12,30]]}},"label":"page"}],"schema":"https://github.com/citation-style-language/schema/raw/master/csl-citation.json"} </w:instrText>
            </w:r>
            <w:r>
              <w:fldChar w:fldCharType="separate"/>
            </w:r>
            <w:r w:rsidR="00443BEE" w:rsidRPr="00443BEE">
              <w:rPr>
                <w:rFonts w:ascii="Calibri" w:hAnsi="Calibri" w:cs="Calibri"/>
              </w:rPr>
              <w:t>(Royo-Esnal et al. 2015b)</w:t>
            </w:r>
            <w:r>
              <w:fldChar w:fldCharType="end"/>
            </w:r>
          </w:p>
        </w:tc>
      </w:tr>
      <w:tr w:rsidR="00860F61" w14:paraId="11B6EF9D" w14:textId="77777777" w:rsidTr="00860F61">
        <w:tc>
          <w:tcPr>
            <w:tcW w:w="2592" w:type="dxa"/>
          </w:tcPr>
          <w:p w14:paraId="598116D2" w14:textId="0B359CA8" w:rsidR="001D44D8" w:rsidRPr="00712DDD" w:rsidRDefault="001D44D8" w:rsidP="007E531A">
            <w:pPr>
              <w:rPr>
                <w:i/>
                <w:iCs/>
              </w:rPr>
            </w:pPr>
            <w:proofErr w:type="spellStart"/>
            <w:r w:rsidRPr="00712DDD">
              <w:rPr>
                <w:i/>
                <w:iCs/>
              </w:rPr>
              <w:t>Capsella</w:t>
            </w:r>
            <w:proofErr w:type="spellEnd"/>
            <w:r w:rsidRPr="00712DDD">
              <w:rPr>
                <w:i/>
                <w:iCs/>
              </w:rPr>
              <w:t xml:space="preserve"> bursa-pastoris</w:t>
            </w:r>
          </w:p>
        </w:tc>
        <w:tc>
          <w:tcPr>
            <w:tcW w:w="2592" w:type="dxa"/>
          </w:tcPr>
          <w:p w14:paraId="48556E66" w14:textId="6931E3AB" w:rsidR="001D44D8" w:rsidRDefault="001D44D8" w:rsidP="007E531A">
            <w:r>
              <w:t>Shepherd’s purse</w:t>
            </w:r>
          </w:p>
        </w:tc>
        <w:tc>
          <w:tcPr>
            <w:tcW w:w="4032" w:type="dxa"/>
          </w:tcPr>
          <w:p w14:paraId="10791F6A" w14:textId="365BFB45" w:rsidR="001D44D8" w:rsidRDefault="001D44D8" w:rsidP="007E531A">
            <w:r>
              <w:fldChar w:fldCharType="begin"/>
            </w:r>
            <w:r w:rsidR="00FB1059">
              <w:instrText xml:space="preserve"> ADDIN ZOTERO_ITEM CSL_CITATION {"citationID":"8tcBNFPp","properties":{"formattedCitation":"(Grundy and Mead 2000; Hill et al. 2014; Otto et al. 2007; Werle et al. 2014a)","plainCitation":"(Grundy and Mead 2000; Hill et al. 2014; Otto et al. 2007; Werle et al. 2014a)","noteIndex":0},"citationItems":[{"id":53441,"uris":["http://zotero.org/users/5308373/items/F3HHDUS5"],"itemData":{"id":53441,"type":"article-journal","container-title":"Weed Science","issue":"5","journalAbbreviation":"Weed Sci","note":"publisher: Cambridge University Press","page":"594–603","source":"Google Scholar","title":"Modeling weed emergence as a function of meteorological records","volume":"48","author":[{"family":"Grundy","given":"Andrea C."},{"family":"Mead","given":"Andrew"}],"issued":{"date-parts":[["2000"]]}},"label":"page"},{"id":53454,"uris":["http://zotero.org/users/5308373/items/ZM2ZX9JX"],"itemData":{"id":53454,"type":"article-journal","container-title":"Weed Science","issue":"1","journalAbbreviation":"Weed Sci","note":"publisher: Cambridge University Press","page":"97–106","source":"Google Scholar","title":"Henbit (&lt;i&gt;Lamium amplexicaule&lt;/i&gt;), common chickweed (&lt;i&gt;Stellaria media&lt;/i&gt;), shepherd's-purse (&lt;i&gt;Capsella bursa-pastoris&lt;/i&gt;), and field pennycress (&lt;i&gt;Thlaspi arvense&lt;/i&gt;): fecundity, seed dispersal, dormancy, and emergence","title-short":"Henbit (Lamium amplexicaule), common chickweed (Stellaria media), shepherd's-purse (Capsella bursa-pastoris), and field pennycress (Thlaspi arvense)","volume":"62","author":[{"family":"Hill","given":"Erin C."},{"family":"Renner","given":"Karen A."},{"family":"Sprague","given":"Christy L."}],"issued":{"date-parts":[["2014"]]}},"label":"page"},{"id":53516,"uris":["http://zotero.org/users/5308373/items/BHDU8WY5"],"itemData":{"id":53516,"type":"article-journal","container-title":"Weed Research","issue":"6","journalAbbreviation":"Weed Res","note":"publisher: Wiley Online Library","page":"488–498","source":"Google Scholar","title":"Modelling the correlation between plant phenology and weed emergence for improving weed control","volume":"47","author":[{"family":"Otto","given":"S."},{"family":"Masin","given":"Roberta"},{"family":"Chiste","given":"G."},{"family":"Zanin","given":"Giuseppe"}],"issued":{"date-parts":[["2007"]]}},"label":"page"},{"id":53578,"uris":["http://zotero.org/users/5308373/items/8K3ARKJR"],"itemData":{"id":53578,"type":"article-journal","abstract":"Winter annual weeds are becoming prolific in agricultural fields in the midwestern United States. The objectives of this research were to understand the roles of soil temperature (daily average and fluctuation) and moisture on the emergence of nine winter annual weed species and dandelion and to develop predictive models for weed emergence based on the accumulation of modified thermal/hydrothermal time (mHTT). Experiments were established at Lincoln, NE; Mead, NE; and at two sites (irrigated and rainfed) near Clay Center, NE, in 2010 and 2011. In July of each year, 1,000 seeds of each species were planted in 15 by 20 by 6-cm mesh baskets installed between soybean rows. Soil temperature and water content were recorded at the 2-cm depth. Emerged seedlings were counted and removed from the baskets on a weekly basis until no additional emergence was observed in the fall, resumed in late winter, and continued until emergence ceased in late spring. Weather data were used to accumulate mHTT beginning on August 1. A Weibull function was selected to fit cumulative emergence (%) on cumulative mHTT (seven base temperature [Tbase] by six base water potential [Ψbase] by three base temperature fluctuation [Fbase] candidate threshold values = 126 models); it was also fit to days after August 1 (DAA1), for a total of 127 candidate models per species. The search for optimal base thresholds was based on the theoretic-model comparison approach (Akaike information criterion [AIC]). All three components (Tbase, Ψbase, and Fbase) were only important for Virginia pepperweed. For downy brome and purslane speedwell, including Tbase and Ψbase resulted in the best fit, whereas for dandelion including Tbase and Fbase resulted in the best fit. A model including only Tbase resulted in the best fit for most species included in this study (Carolina foxtail, shepherd's-purse, pinnate tansymustard, henbit, and field pansy). For field pennycress, the model based on DAA1 resulted in the best fit. Threshold values were species specific. Soil temperature was the major environmental factor influencing winter annual weed emergence. Even though soil moisture and often temperature fluctuation are essential for seed germination, Ψbase and Fbase were not as critical in the predictive models as initially expected. Most seedlings (&gt; 90%) of downy brome, pinnate tansymustard, Carolina foxtail, henbit, and field pansy emerged during the fall. Virginia pepperweed, purslane speedwell, dandelion, shepherd's-purse, and field pennycress seedlings emerged during both fall and spring. The results of this research provide robust information on the prediction of the time of winter annual weed emergence, which can help growers make better management decisions.","container-title":"Weed Science","DOI":"10.1614/WS-D-13-00091.1","ISSN":"0043-1745, 1550-2759","issue":"1","journalAbbreviation":"Weed Sci","language":"en","note":"publisher: Cambridge University Press","page":"83-96","source":"Cambridge University Press","title":"Environmental triggers of winter annual weed emergence in the midwestern United States","URL":"https://www.cambridge.org/core/journals/weed-science/article/abs/environmental-triggers-of-winter-annual-weed-emergence-in-the-midwestern-united-states/D0CA4A952B367296396FB4E23F275456","volume":"62","author":[{"family":"Werle","given":"Rodrigo"},{"family":"Bernards","given":"Mark L."},{"family":"Arkebauer","given":"Timothy J."},{"family":"Lindquist","given":"John L."}],"accessed":{"date-parts":[["2023",9,10]]},"issued":{"date-parts":[["2014",3]]}},"label":"page"}],"schema":"https://github.com/citation-style-language/schema/raw/master/csl-citation.json"} </w:instrText>
            </w:r>
            <w:r>
              <w:fldChar w:fldCharType="separate"/>
            </w:r>
            <w:r w:rsidR="00443BEE" w:rsidRPr="00443BEE">
              <w:rPr>
                <w:rFonts w:ascii="Calibri" w:hAnsi="Calibri" w:cs="Calibri"/>
              </w:rPr>
              <w:t>(Grundy and Mead 2000; Hill et al. 2014; Otto et al. 2007; Werle et al. 2014a)</w:t>
            </w:r>
            <w:r>
              <w:fldChar w:fldCharType="end"/>
            </w:r>
          </w:p>
        </w:tc>
      </w:tr>
      <w:tr w:rsidR="00860F61" w14:paraId="2163BCEF" w14:textId="77777777" w:rsidTr="00860F61">
        <w:tc>
          <w:tcPr>
            <w:tcW w:w="2592" w:type="dxa"/>
          </w:tcPr>
          <w:p w14:paraId="3726E9DF" w14:textId="243EECE1" w:rsidR="001D44D8" w:rsidRPr="00712DDD" w:rsidRDefault="001D44D8" w:rsidP="007E531A">
            <w:pPr>
              <w:rPr>
                <w:i/>
                <w:iCs/>
              </w:rPr>
            </w:pPr>
            <w:r w:rsidRPr="00712DDD">
              <w:rPr>
                <w:i/>
                <w:iCs/>
              </w:rPr>
              <w:t xml:space="preserve">Centaurea </w:t>
            </w:r>
            <w:proofErr w:type="spellStart"/>
            <w:r w:rsidRPr="00712DDD">
              <w:rPr>
                <w:i/>
                <w:iCs/>
              </w:rPr>
              <w:t>diluta</w:t>
            </w:r>
            <w:proofErr w:type="spellEnd"/>
          </w:p>
        </w:tc>
        <w:tc>
          <w:tcPr>
            <w:tcW w:w="2592" w:type="dxa"/>
          </w:tcPr>
          <w:p w14:paraId="6AE6D40B" w14:textId="21064D77" w:rsidR="001D44D8" w:rsidRDefault="001D44D8" w:rsidP="007E531A">
            <w:r>
              <w:t>North African knapweed</w:t>
            </w:r>
          </w:p>
        </w:tc>
        <w:tc>
          <w:tcPr>
            <w:tcW w:w="4032" w:type="dxa"/>
          </w:tcPr>
          <w:p w14:paraId="3461A781" w14:textId="719C59C1" w:rsidR="001D44D8" w:rsidRDefault="001D44D8" w:rsidP="007E531A">
            <w:r>
              <w:fldChar w:fldCharType="begin"/>
            </w:r>
            <w:r w:rsidR="00FB1059">
              <w:instrText xml:space="preserve"> ADDIN ZOTERO_ITEM CSL_CITATION {"citationID":"d9HTFdfX","properties":{"formattedCitation":"(Sousa-Ortega et al. 2020b)","plainCitation":"(Sousa-Ortega et al. 2020b)","noteIndex":0},"citationItems":[{"id":53562,"uris":["http://zotero.org/users/5308373/items/P9VETK5I"],"itemData":{"id":53562,"type":"article-journal","abstract":"North African knapweed (Centaurea diluta Aiton) is an annual weed that is widespread in southern Spain and is of increasing concern in dryland cropping systems. Despite its expanding range in Spain, there is limited information on the emergence timing and pattern of this species, knowledge of which is critical for developing more timely and effective management strategies. Therefore, there is a need to develop simple and reliable models to predict the timing and emergence of this annual weed under dryland conditions. A multi-location field experiment was established across Spain in 2016 to 2017 to assess the emergence of C. diluta. At each of 11 locations, seeds were sown in the fall, and emergence was recorded. Overall emergence averaged 39% in the first year across all sites and 11% in the second year. In both years, the main emergence flush occurred at the beginning of the growing season. A three-parameter Weibull function best described seedling emergence of C. diluta. Emergence models were developed based on thermal time (TT) and hydrothermal time (HTT) and showed high predictability, as evidenced by root mean-square error prediction values of 10.8 and 10.7, respectively. Three cardinal points were established for TT and HHT at 0.5, 10, and 35 C for base, optimal, and ceiling temperatures, respectively, while base water potential was estimated at −0.5 MPa.","container-title":"Weed Science","DOI":"10.1017/wsc.2020.22","ISSN":"0043-1745, 1550-2759","issue":"3","journalAbbreviation":"Weed Sci","language":"en","note":"publisher: Cambridge University Press","page":"268-277","source":"Cambridge University Press","title":"Modeling the emergence of North African knapweed (&lt;i&gt;Centaurea diluta&lt;/i&gt;), an increasingly troublesome weed in Spain","URL":"https://www.cambridge.org/core/journals/weed-science/article/abs/modeling-the-emergence-of-north-african-knapweed-centaurea-diluta-an-increasingly-troublesome-weed-in-spain/95528950F82C05CA5B6725E23E74870B","volume":"68","author":[{"family":"Sousa-Ortega","given":"Carlos"},{"family":"Royo-Esnal","given":"Aritz"},{"family":"DiTommaso","given":"Antonio"},{"family":"Izquierdo","given":"Jordi"},{"family":"Loureiro","given":"Iñigo"},{"family":"Marí","given":"Ana I."},{"family":"Cordero","given":"Fernando"},{"family":"Vargas","given":"Manuel"},{"family":"Saavedra","given":"Milagros"},{"family":"Paramio","given":"José A."},{"family":"Fernández","given":"José L."},{"family":"Torra","given":"Joel"},{"family":"Urbano","given":"José M."}],"accessed":{"date-parts":[["2023",9,10]]},"issued":{"date-parts":[["2020",5]]}},"label":"page"}],"schema":"https://github.com/citation-style-language/schema/raw/master/csl-citation.json"} </w:instrText>
            </w:r>
            <w:r>
              <w:fldChar w:fldCharType="separate"/>
            </w:r>
            <w:r w:rsidR="00443BEE" w:rsidRPr="00443BEE">
              <w:rPr>
                <w:rFonts w:ascii="Calibri" w:hAnsi="Calibri" w:cs="Calibri"/>
              </w:rPr>
              <w:t>(Sousa-Ortega et al. 2020b)</w:t>
            </w:r>
            <w:r>
              <w:fldChar w:fldCharType="end"/>
            </w:r>
          </w:p>
        </w:tc>
      </w:tr>
      <w:tr w:rsidR="00860F61" w14:paraId="6C129C97" w14:textId="77777777" w:rsidTr="00860F61">
        <w:tc>
          <w:tcPr>
            <w:tcW w:w="2592" w:type="dxa"/>
          </w:tcPr>
          <w:p w14:paraId="0EAD68F6" w14:textId="204B298A" w:rsidR="001D44D8" w:rsidRPr="00712DDD" w:rsidRDefault="001D44D8" w:rsidP="007E531A">
            <w:pPr>
              <w:rPr>
                <w:i/>
                <w:iCs/>
              </w:rPr>
            </w:pPr>
            <w:r w:rsidRPr="00712DDD">
              <w:rPr>
                <w:i/>
                <w:iCs/>
              </w:rPr>
              <w:t>Chenopodium album</w:t>
            </w:r>
          </w:p>
        </w:tc>
        <w:tc>
          <w:tcPr>
            <w:tcW w:w="2592" w:type="dxa"/>
          </w:tcPr>
          <w:p w14:paraId="2DA054A6" w14:textId="2CF9BA80" w:rsidR="001D44D8" w:rsidRDefault="001D44D8" w:rsidP="007E531A">
            <w:r>
              <w:t xml:space="preserve">Common </w:t>
            </w:r>
            <w:proofErr w:type="spellStart"/>
            <w:r>
              <w:t>lambsquarters</w:t>
            </w:r>
            <w:proofErr w:type="spellEnd"/>
          </w:p>
        </w:tc>
        <w:tc>
          <w:tcPr>
            <w:tcW w:w="4032" w:type="dxa"/>
          </w:tcPr>
          <w:p w14:paraId="7ADC2F61" w14:textId="632B433B" w:rsidR="001D44D8" w:rsidRDefault="001D44D8" w:rsidP="007E531A">
            <w:r>
              <w:fldChar w:fldCharType="begin"/>
            </w:r>
            <w:r w:rsidR="00922818">
              <w:instrText xml:space="preserve"> ADDIN ZOTERO_ITEM CSL_CITATION {"citationID":"Do6JA3SV","properties":{"formattedCitation":"(Bullied et al. 2003; Forcella et al. 1997; Grundy and Mead 2000; Leblanc et al. 2003, 2004; Masin et al. 2012, 2014; Myers et al. 2004; Otto et al. 2007; Roman et al. 1999, 2000; Vleeshouwers and Kropff 2000; Werle et al. 2014b)","plainCitation":"(Bullied et al. 2003; Forcella et al. 1997; Grundy and Mead 2000; Leblanc et al. 2003, 2004; Masin et al. 2012, 2014; Myers et al. 2004; Otto et al. 2007; Roman et al. 1999, 2000; Vleeshouwers and Kropff 2000; Werle et al. 2014b)","noteIndex":0},"citationItems":[{"id":53391,"uris":["http://zotero.org/users/5308373/items/NTSAZZNT","http://zotero.org/users/5308373/items/KXRMEJXW"],"itemData":{"id":53391,"type":"article-journal","abstract":"Variation in spring emergence periodicity (both before and after crop seeding) of summer annual weeds is a potentially exploitable attribute that may be applied to weed management in canola. Tillage intensity, which is decreasing in the Great Plains of North America, may influence emergence periodicity of summer annual weeds. Emergence periodicity of common lambsquarters, field pennycress, green foxtail, redroot pigweed, wild buckwheat, wild mustard, and wild oat were monitored during the spring of 2000 in 17 producers' canola fields across southern Manitoba, Canada. The fields represented a region of approximately 2 million ha and included a broad range of soil types, agronomic practices, environmental conditions, and seedbank distributions. Fields were grouped into one of two broad tillage classifications (conventional or conservation). For most species, except redroot pigweed and wild mustard, conservation tillage promoted earlier emergence than conventional tillage in terms of both thermal and chronological time. The differences were significant even though there was only a limited range of tillage intensity for the two tillage classes within this region. Onset of canola crop emergence preceded that of all but one weed species in the conservation-tillage fields and five weed species in the conventional-tillage fields. This suggests that canola seeded in conservation- vs. conventional-tillage systems may have a competitive advantage by way of an earlier relative time of crop emergence. The influence of tillage system on weed emergence periodicity is likely due to the influence of tillage on the vertical origin of weed seedling recruitment because measurements of soil temperature and soil moisture did not help to fully explain the differences in emergence periodicity between tillage systems. The results from this study will facilitate weed control timing decisions in canola and provide validation data for weed emergence models.","container-title":"Weed Science","DOI":"10.1614/P2002-117","ISSN":"0043-1745, 1550-2759","issue":"6","journalAbbreviation":"Weed Sci","language":"en","note":"publisher: Cambridge University Press","page":"886-897","source":"Cambridge University Press","title":"Conventional- and conservation-tillage systems influence emergence periodicity of annual weed species in canola","URL":"https://www.cambridge.org/core/journals/weed-science/article/abs/conventional-and-conservationtillage-systems-influence-emergence-periodicity-of-annual-weed-species-in-canola/32C320AC2237605365E0BBCAA4A224A1","volume":"51","author":[{"family":"Bullied","given":"W. John"},{"family":"Marginet","given":"Anastasia M."},{"family":"Acker","given":"Rene C. Van"}],"accessed":{"date-parts":[["2023",9,10]]},"issued":{"date-parts":[["2003",12]]}}},{"id":53427,"uris":["http://zotero.org/users/5308373/items/GQ8GDKUG"],"itemData":{"id":53427,"type":"article-journal","container-title":"Weed Science","issue":"1","journalAbbreviation":"Weed Sci","note":"publisher: Cambridge University Press","page":"67–76","source":"Google Scholar","title":"Weed seed bank emergence across the Corn Belt","volume":"45","author":[{"family":"Forcella","given":"Frank"},{"family":"Wilson","given":"Robert G."},{"family":"Dekker","given":"Jack"},{"family":"Kremer","given":"Robert J."},{"family":"Cardina","given":"John"},{"family":"Anderson","given":"Randy L."},{"family":"Alm","given":"David"},{"family":"Renner","given":"Karen A."},{"family":"Harvey","given":"R. Gordon"},{"family":"Clay","given":"Sharon"}],"issued":{"date-parts":[["1997"]]}}},{"id":53441,"uris":["http://zotero.org/users/5308373/items/F3HHDUS5"],"itemData":{"id":53441,"type":"article-journal","container-title":"Weed Science","issue":"5","journalAbbreviation":"Weed Sci","note":"publisher: Cambridge University Press","page":"594–603","source":"Google Scholar","title":"Modeling weed emergence as a function of meteorological records","volume":"48","author":[{"family":"Grundy","given":"Andrea C."},{"family":"Mead","given":"Andrew"}],"issued":{"date-parts":[["2000"]]}}},{"id":53466,"uris":["http://zotero.org/users/5308373/items/HFJX22TM"],"itemData":{"id":53466,"type":"article-journal","container-title":"Weed Science","issue":"5","journalAbbreviation":"Weed Sci","note":"publisher: Cambridge University Press","page":"718–724","source":"Google Scholar","title":"The use of thermal time to model common lambsquarters (&lt;i&gt;Chenopodium album&lt;/i&gt;) seedling emergence in corn","volume":"51","author":[{"family":"Leblanc","given":"Maryse L."},{"family":"Cloutier","given":"Daniel C."},{"family":"Stewart","given":"Katrine A."},{"family":"Hamel","given":"Chantal"}],"issued":{"date-parts":[["2003"]]}},"label":"page"},{"id":53469,"uris":["http://zotero.org/users/5308373/items/FJI8E35D"],"itemData":{"id":53469,"type":"article-journal","container-title":"Weed Science","issue":"1","journalAbbreviation":"Weed Sci","note":"publisher: Cambridge University Press","page":"61–66","source":"Google Scholar","title":"Calibration and validation of a common lambsquarters (&lt;i&gt;Chenopodium album&lt;/i&gt;) seedling emergence model","volume":"52","author":[{"family":"Leblanc","given":"Maryse L."},{"family":"Cloutier","given":"Daniel C."},{"family":"Stewart","given":"Katrine A."},{"family":"Hamel","given":"Chantal"}],"issued":{"date-parts":[["2004"]]}},"label":"page"},{"id":53493,"uris":["http://zotero.org/users/5308373/items/ADSF5F64"],"itemData":{"id":53493,"type":"article-journal","abstract":"A hydrothermal time model was developed to simulate field emergence for three weed species in maize (common lambsquarters, johnsongrass, and velvetleaf). Models predicting weed emergence facilitate well-timed and efficient POST weed control strategies (e.g., chemical and mechanical control methods). The model, called AlertInf, was created by monitoring seedling emergence from 2002 to 2008 in field experiments at three sites located in the Veneto region in northeastern Italy. Hydrothermal time was calculated using threshold parameters of temperature and water potential for germination estimated in previous laboratory studies with seeds of populations collected in Veneto. AlertInf was validated with datasets from independent field experiments conducted in Veneto and in Tuscany (west central Italy). Model validation resulted in both sites in efficiency index values ranging from 0.96 to 0.99. AlertInf, based on parameters estimated in a single region, was able to predict the timing of emergence in several sites located at the two extremes of the Italian maize growing area.","container-title":"Weed Science","DOI":"10.1614/WS-D-11-00124.1","ISSN":"0043-1745, 1550-2759","issue":"2","language":"en","note":"publisher: Cambridge University Press","page":"254-259","source":"Cambridge University Press","title":"Modeling weed emergence in Italian maize fields","URL":"https://www.cambridge.org/core/journals/weed-science/article/abs/modeling-weed-emergence-in-italian-maize-fields/2C91F042778D3134B0DB61C314221D9F","volume":"60","author":[{"family":"Masin","given":"Roberta"},{"family":"Loddo","given":"Donato"},{"family":"Benvenuti","given":"Stefano"},{"family":"Otto","given":"Stefan"},{"family":"Zanin","given":"Giuseppe"}],"accessed":{"date-parts":[["2023",9,10]]},"issued":{"date-parts":[["2012",6]]}},"label":"page"},{"id":53495,"uris":["http://zotero.org/users/5308373/items/MFXV4IV6","http://zotero.org/users/5308373/items/W9VZK64X"],"itemData":{"id":53495,"type":"article-journal","container-title":"Weed Science","issue":"2","journalAbbreviation":"Weed Sci","note":"publisher: Cambridge University Press","page":"360–369","source":"Google Scholar","title":"Evaluation of weed emergence model AlertInf for maize in soybean","volume":"62","author":[{"family":"Masin","given":"Roberta"},{"family":"Loddo","given":"Donato"},{"family":"Gasparini","given":"Valentina"},{"family":"Otto","given":"Stefan"},{"family":"Zanin","given":"Giuseppe"}],"issued":{"date-parts":[["2014"]]}},"label":"page"},{"id":53506,"uris":["http://zotero.org/users/5308373/items/RA5SSV4H"],"itemData":{"id":53506,"type":"article-journal","container-title":"Weed Science","issue":"6","journalAbbreviation":"Weed Sci","note":"publisher: Cambridge University Press","page":"913–919","source":"Google Scholar","title":"Predicting weed emergence for eight annual species in the northeastern United States","volume":"52","author":[{"family":"Myers","given":"Matthew W."},{"family":"Curran","given":"William S."},{"family":"VanGessel","given":"Mark J."},{"family":"Calvin","given":"Dennis D."},{"family":"Mortensen","given":"David A."},{"family":"Majek","given":"Bradley A."},{"family":"Karsten","given":"Heather D."},{"family":"Roth","given":"Gregory W."}],"issued":{"date-parts":[["2004"]]}},"label":"page"},{"id":53516,"uris":["http://zotero.org/users/5308373/items/BHDU8WY5"],"itemData":{"id":53516,"type":"article-journal","container-title":"Weed Research","issue":"6","journalAbbreviation":"Weed Res","note":"publisher: Wiley Online Library","page":"488–498","source":"Google Scholar","title":"Modelling the correlation between plant phenology and weed emergence for improving weed control","volume":"47","author":[{"family":"Otto","given":"S."},{"family":"Masin","given":"Roberta"},{"family":"Chiste","given":"G."},{"family":"Zanin","given":"Giuseppe"}],"issued":{"date-parts":[["2007"]]}},"label":"page"},{"id":53544,"uris":["http://zotero.org/users/5308373/items/ITQ6B9Q7"],"itemData":{"id":53544,"type":"article-journal","abstract":"We studied the effect of tillage systems (no-till, chisel, and moldboard plow) and the presence or absence of Zea mays L. (corn) on soil temperature, moisture, and, subsequently, the emergence phenology and density of Chenopodium album L. (common lambsquarters) at two sites (Elora and Woodstock) from 1993 to 1995. The tillage system affected the phenology of C. album seedling emergence only in 1995. In that year, more days were required to reach 80% cumulative seedling emergence in no-till than in the chisel or moldboard plow treatments. The delay in obtaining 80% cumulative emergence was attributed to a dry period from days 159 to 177 at Elora and from days 155 and 176 at Woodstock. The presence or absence of Z. mays did not affect soil temperatures, soil moisture, or C. album seedling emergence phenologies. Chenopodium album seedling density was influenced by tillage and environmental conditions. Large variations in seedling density were attributed to environmental conditions. The presence or absence of Z. mays did not affect C. album seedling density.","container-title":"Weed Science","DOI":"10.1017/S0043174500092250","ISSN":"0043-1745, 1550-2759","issue":"5","journalAbbreviation":"Weed Sci","language":"en","note":"publisher: Cambridge University Press","page":"551-556","source":"Cambridge University Press","title":"Effect of tillage and &lt;i&gt;Zea mays&lt;/i&gt; on &lt;i&gt;Chenopodium album&lt;/i&gt; seedling emergence and density","URL":"https://www.cambridge.org/core/journals/weed-science/article/abs/effect-of-tillage-and-zea-mays-on-chenopodium-album-seedling-emergence-and-density/7957DDCB582C3B32B08363D7351B038B","volume":"47","author":[{"family":"Roman","given":"Erivelton S."},{"family":"Murphy","given":"Stephen D."},{"family":"Swanton","given":"Clarence J."}],"accessed":{"date-parts":[["2023",9,10]]},"issued":{"date-parts":[["1999",10]]}},"label":"page"},{"id":53545,"uris":["http://zotero.org/users/5308373/items/482H379C","http://zotero.org/users/5308373/items/KYWLZ4BX"],"itemData":{"id":53545,"type":"article-journal","abstract":"Studies were conducted to develop a model from field and laboratory studies to predict the emergence phenology of Chenopodium album. A mechanistic model to predict the phenology of weed seedling emergence across locations, years, and tillage systems is presented. This was accomplished by the integration of hydrothermal time to describe germination and thermal time to describe shoot elongation. The interaction of soil moisture and temperature in the model was accounted for by the integration of hydrothermal time in algorithms predicting seed germination. Soil temperatures within the weed seed germination zone were predicted by temperature ranges at different depths in the soil. Emergence phenology of C. album seedlings was predicted with greater accuracy under no-till and moldboard plow systems than under a chisel plow system. We attributed this lower accuracy in the chisel plow system to increased heterogeneity in the soil matrix and vertical distribution of the seedbank caused by the chisel plow. The presence or absence of Zea mays did not affect model performance. The use of soil temperature to calculate thermal time was a better predictor of C. album seedling emergence than air temperature. The ability to predict weed seedling emergence phenology is an important component of an integrated weed management strategy.","container-title":"Weed Science","DOI":"10.1614/0043-1745(2000)048[0217:SOCASE]2.0.CO;2","ISSN":"0043-1745, 1550-2759","issue":"2","journalAbbreviation":"Weed Sci","language":"en","note":"publisher: Cambridge University Press","page":"217-224","source":"Cambridge University Press","title":"Simulation of &lt;i&gt;Chenopodium album&lt;/i&gt; seedling emergence","URL":"https://www.cambridge.org/core/journals/weed-science/article/abs/simulation-of-chenopodium-album-seedling-emergence/AF29C26E3CF351F5FBE9104DB07A00F9","volume":"48","author":[{"family":"Roman","given":"Erivelton S."},{"family":"Murphy","given":"Stephen D."},{"family":"Swanton","given":"Clarence J."}],"accessed":{"date-parts":[["2023",9,10]]},"issued":{"date-parts":[["2000",4]]}},"label":"page"},{"id":53573,"uris":["http://zotero.org/users/5308373/items/37XT5BQ8","http://zotero.org/users/5308373/items/5NE8RNSC"],"itemData":{"id":53573,"type":"article-journal","abstract":"A model was developed to simulate weed emergence patterns after soil cultivation. In the model, the consecutive processes of dormancy release, germination and pre-emergence growth were modelled in separate modules. Input variables of the model were: date of soil cultivation, soil temperature and soil penetration resistance. Output variables of the model were: seedling density and timing of seedling emergence. The model was parameterized for Polygonum persicaria, Chenopodium album and Spergula arvensis with data from previous field and laboratory experiments. The model was evaluated with data from an experiment, in which emergence of P. persicaria, C. album and S. arvensis was monitored in field plots that were cultivated once only, at one of five dates in the spring. At the same time as the field observations on seedling emergence, seasonal changes in seed dormancy of the buried weed seeds were assessed by testing the germination of seed lots that were buried in envelopes. From a comparison between field observations and simulated data, it appeared that the model overestimated the rate of dormancy release in spring, whereas germination and pre-emergence growth were simulated well. In general, therefore, both the numbers of emerging seedlings and the timing of emergence could be predicted accurately, when dormancy was not simulated but introduced from experimental data. Improvement of predictions of field emergence of weeds should mainly focus on increasing the precision of the simulation of dormancy release. Close correlations were found between seedbed temperature and both the extent and rate of seedling emergence, but analysis with the simulation model revealed that they were only partly based on causal relationships, so that they have limited predictive value.","container-title":"New Phytologist","DOI":"10.1046/j.1469-8137.2000.00773.x","ISSN":"1469-8137","issue":"3","journalAbbreviation":"New Phytol","language":"en","note":"_eprint: https://onlinelibrary.wiley.com/doi/pdf/10.1046/j.1469-8137.2000.00773.x","page":"445-457","source":"Wiley Online Library","title":"Modelling field emergence patterns in arable weeds","URL":"https://onlinelibrary.wiley.com/doi/abs/10.1046/j.1469-8137.2000.00773.x","volume":"148","author":[{"family":"Vleeshouwers","given":"L. M."},{"family":"Kropff","given":"M. J."}],"accessed":{"date-parts":[["2023",9,10]]},"issued":{"date-parts":[["2000"]]}},"label":"page"},{"id":53579,"uris":["http://zotero.org/users/5308373/items/G3ZPNFXN"],"itemData":{"id":53579,"type":"article-journal","abstract":"First- and second-year seedbank emergence of 23 summer annual weed species\n                        common to U.S. corn production systems was studied. Field experiments were\n                        conducted between 1996 and 1999 at the Iowa State University Johnson Farm in\n                        Story County, Iowa. In the fall of 1996 and again in 1997, 1,000 seeds for\n                        most species were planted in plastic crates. Seedling emergence was counted\n                        weekly for a 2-yr period following seed burial (starting in early spring).\n                        Soil temperature at 2 cm depth was estimated using soil temperature and\n                        moisture model software (STM2). The Weibull function was fit to\n                        cumulative emergence (%) on cumulative thermal time (TT), hydrothermal time\n                        (HTT), and day of year (DOY). To identify optimum base temperature\n                           (Tbase) and base matric potential (ψbase) for\n                        calculating TT or HTT, Tbase and ψbase values ranging\n                        from 2 to 17 C and −33 to −1,500 kPa, respectively, were evaluated for each\n                        species. The search for the optimal model for each species was based on the\n                        Akaike's Information Criterion (AIC), whereas an extra penalty cost was\n                        added to HTT models. In general, fewer seedlings emerged during the first\n                        year of the first experimental run (approximately 18% across all species)\n                        than during the second experimental run (approximately 30%). However,\n                        second-year seedbank emergence was similar for both experimental runs\n                        (approximately 6%). Environmental effects may be the cause of differences in\n                        total seedling emergence among years. Based on the AIC criterion, for 17\n                        species, the best fit of the model occurred using Tbase ranging\n                        from 2 to 15 C with four species also responding to ψbase = −750\n                        kPa. For six species, a simple model using DOY resulted in the best fit.\n                        Adding penalty costs to AIC calculation allowed us to compare TT and HTT\n                        when both models behaved similarly. Using a constant Tbase,\n                        species were plotted and classified as early-, middle-, and late-emerging\n                        species, resulting in a practical tool for forecasting time of emergence.\n                        The results of this research provide robust information on the prediction of\n                        the time of summer annual weed emergence, which can be used to schedule weed\n                        and crop management.","container-title":"Weed Science","DOI":"10.1614/WS-D-13-00116.1","ISSN":"0043-1745, 1550-2759","issue":"2","journalAbbreviation":"Weed Sci","language":"en","note":"publisher: Cambridge University Press","page":"267-279","source":"Cambridge University Press","title":"Predicting emergence of 23 summer annual weed species","URL":"https://www.cambridge.org/core/journals/weed-science/article/abs/predicting-emergence-of-23-summer-annual-weed-species/A18669CDB9459D5A936B2EC51EA99ECD","volume":"62","author":[{"family":"Werle","given":"Rodrigo"},{"family":"Sandell","given":"Lowell D."},{"family":"Buhler","given":"Douglas D."},{"family":"Hartzler","given":"Robert G."},{"family":"Lindquist","given":"John L."}],"accessed":{"date-parts":[["2023",9,10]]},"issued":{"date-parts":[["2014",6]]}},"label":"page"}],"schema":"https://github.com/citation-style-language/schema/raw/master/csl-citation.json"} </w:instrText>
            </w:r>
            <w:r>
              <w:fldChar w:fldCharType="separate"/>
            </w:r>
            <w:r w:rsidR="00443BEE" w:rsidRPr="00443BEE">
              <w:rPr>
                <w:rFonts w:ascii="Calibri" w:hAnsi="Calibri" w:cs="Calibri"/>
              </w:rPr>
              <w:t>(Bullied et al. 2003; Forcella et al. 1997; Grundy and Mead 2000; Leblanc et al. 2003, 2004; Masin et al. 2012, 2014; Myers et al. 2004; Otto et al. 2007; Roman et al. 1999, 2000; Vleeshouwers and Kropff 2000; Werle et al. 2014b)</w:t>
            </w:r>
            <w:r>
              <w:fldChar w:fldCharType="end"/>
            </w:r>
          </w:p>
        </w:tc>
      </w:tr>
      <w:tr w:rsidR="00860F61" w14:paraId="42DD241D" w14:textId="77777777" w:rsidTr="00860F61">
        <w:tc>
          <w:tcPr>
            <w:tcW w:w="2592" w:type="dxa"/>
          </w:tcPr>
          <w:p w14:paraId="275D0ACD" w14:textId="2CC0CFE5" w:rsidR="001D44D8" w:rsidRPr="007E531A" w:rsidRDefault="0048459B" w:rsidP="007E531A">
            <w:pPr>
              <w:rPr>
                <w:i/>
                <w:iCs/>
              </w:rPr>
            </w:pPr>
            <w:r w:rsidRPr="007E531A">
              <w:rPr>
                <w:i/>
                <w:iCs/>
              </w:rPr>
              <w:t xml:space="preserve">Cirsium </w:t>
            </w:r>
            <w:proofErr w:type="spellStart"/>
            <w:r w:rsidRPr="007E531A">
              <w:rPr>
                <w:i/>
                <w:iCs/>
              </w:rPr>
              <w:t>arvense</w:t>
            </w:r>
            <w:proofErr w:type="spellEnd"/>
          </w:p>
        </w:tc>
        <w:tc>
          <w:tcPr>
            <w:tcW w:w="2592" w:type="dxa"/>
          </w:tcPr>
          <w:p w14:paraId="377420D5" w14:textId="75DB55D8" w:rsidR="001D44D8" w:rsidRDefault="0048459B" w:rsidP="007E531A">
            <w:r>
              <w:t>Canada thistle</w:t>
            </w:r>
          </w:p>
        </w:tc>
        <w:tc>
          <w:tcPr>
            <w:tcW w:w="4032" w:type="dxa"/>
          </w:tcPr>
          <w:p w14:paraId="7D1C545B" w14:textId="36974338" w:rsidR="001D44D8" w:rsidRDefault="0048459B" w:rsidP="007E531A">
            <w:r>
              <w:fldChar w:fldCharType="begin"/>
            </w:r>
            <w:r w:rsidR="00FB1059">
              <w:instrText xml:space="preserve"> ADDIN ZOTERO_ITEM CSL_CITATION {"citationID":"lEYzlkwO","properties":{"formattedCitation":"(Donald 2000)","plainCitation":"(Donald 2000)","noteIndex":0},"citationItems":[{"id":53417,"uris":["http://zotero.org/users/5308373/items/M9ZD2JYA"],"itemData":{"id":53417,"type":"article-journal","abstract":"If decision-aid software models of weed emergence and growth are ever to help producers better time weed management, these models must be able to predict perennial weed shoot emergence from vegetative propagules. In this research, Cirsium arvense shoot emergence from adventitious root buds in spring was modeled using degree-day heat sums. Fractional C. arvense shoot emergence was best modeled as a logistic dose–response function of degree-day heat sum as follows: Y = 1.108/(1+[X/488.344]−5.161) where Y = fractional C. arvense shoot emergence (0 to 1) and X = heat sum in degree-days above 0 C after day 91 of the year (April 1) with an upper limit of 800 degree (C) days (r2 = 0.83). This empirical model was validated by graphing observed vs. model-predicted C. arvense shoot emergence using two independently gathered data sets, one of C. arvense emergence in autumn chisel-plowed Triticum aestivum (r2 = 0.82) and the other in no-till fallow (r2 = 0.63). The model slightly overestimated emergence at low fractional emergence (&lt; </w:instrText>
            </w:r>
            <w:r w:rsidR="00FB1059">
              <w:rPr>
                <w:rFonts w:ascii="Cambria Math" w:hAnsi="Cambria Math" w:cs="Cambria Math"/>
              </w:rPr>
              <w:instrText>∼</w:instrText>
            </w:r>
            <w:r w:rsidR="00FB1059">
              <w:instrText xml:space="preserve">7% at 0.1 fractional emergence) and underestimated emergence at high fractional emergence (10 to 20% at 0.8 to 1.0 fractional emergence). Below an emergence fraction of 0.8, the model adequately estimated observed emergence to within about 10% of the predicted regression line. Using the model, about 1% and 80% of C. arvense shoots should emerge from adventitious root buds after a heat sum accumulates of about 197 and 587 C d, respectively, starting from day 91 of the year. Consequently, farmers should begin monitoring C. arvense patches for emergence and height growth after about 197 C d accumulate and expect to control C. arvense before about 587 C d accumulate, which is when about 80% of shoots have emerged.","container-title":"Weed Science","DOI":"10.1614/0043-1745(2000)048[0333:ADDMOC]2.0.CO;2","ISSN":"0043-1745, 1550-2759","issue":"3","journalAbbreviation":"Weed Sci","language":"en","note":"publisher: Cambridge University Press","page":"333-341","source":"Cambridge University Press","title":"A degree-day model of &lt;i&gt;Cirsium arvense&lt;/i&gt; shoot emergence from adventitious root buds in spring","URL":"https://www.cambridge.org/core/journals/weed-science/article/abs/degreeday-model-of-cirsium-arvense-shoot-emergence-from-adventitious-root-buds-in-spring/588BB014B0F208F6C9DBDEF4A67E99CA","volume":"48","author":[{"family":"Donald","given":"William W."}],"accessed":{"date-parts":[["2023",9,10]]},"issued":{"date-parts":[["2000",6]]}},"label":"page"}],"schema":"https://github.com/citation-style-language/schema/raw/master/csl-citation.json"} </w:instrText>
            </w:r>
            <w:r>
              <w:fldChar w:fldCharType="separate"/>
            </w:r>
            <w:r w:rsidR="00443BEE" w:rsidRPr="00443BEE">
              <w:rPr>
                <w:rFonts w:ascii="Calibri" w:hAnsi="Calibri" w:cs="Calibri"/>
              </w:rPr>
              <w:t>(Donald 2000)</w:t>
            </w:r>
            <w:r>
              <w:fldChar w:fldCharType="end"/>
            </w:r>
          </w:p>
        </w:tc>
      </w:tr>
      <w:tr w:rsidR="00860F61" w14:paraId="7A2826A8" w14:textId="77777777" w:rsidTr="00860F61">
        <w:tc>
          <w:tcPr>
            <w:tcW w:w="2592" w:type="dxa"/>
          </w:tcPr>
          <w:p w14:paraId="72BD0D9E" w14:textId="2FEAE5A1" w:rsidR="001D44D8" w:rsidRPr="007E531A" w:rsidRDefault="0048459B" w:rsidP="007E531A">
            <w:pPr>
              <w:rPr>
                <w:i/>
                <w:iCs/>
              </w:rPr>
            </w:pPr>
            <w:r w:rsidRPr="007E531A">
              <w:rPr>
                <w:i/>
                <w:iCs/>
              </w:rPr>
              <w:t>Datura ferox</w:t>
            </w:r>
          </w:p>
        </w:tc>
        <w:tc>
          <w:tcPr>
            <w:tcW w:w="2592" w:type="dxa"/>
          </w:tcPr>
          <w:p w14:paraId="59C06B65" w14:textId="3CEDEA4F" w:rsidR="001D44D8" w:rsidRDefault="0048459B" w:rsidP="007E531A">
            <w:r>
              <w:t>Long-spine thorn</w:t>
            </w:r>
            <w:r w:rsidR="003824CC">
              <w:t>-</w:t>
            </w:r>
            <w:r>
              <w:t>apple</w:t>
            </w:r>
          </w:p>
        </w:tc>
        <w:tc>
          <w:tcPr>
            <w:tcW w:w="4032" w:type="dxa"/>
          </w:tcPr>
          <w:p w14:paraId="45E4EB6A" w14:textId="1CC4D5B3" w:rsidR="001D44D8" w:rsidRDefault="0048459B" w:rsidP="007E531A">
            <w:r>
              <w:fldChar w:fldCharType="begin"/>
            </w:r>
            <w:r w:rsidR="005177BD">
              <w:instrText xml:space="preserve"> ADDIN ZOTERO_ITEM CSL_CITATION {"citationID":"Z8peRzZn","properties":{"formattedCitation":"(Dorado et al. 2009)","plainCitation":"(Dorado et al. 2009)","noteIndex":0},"citationItems":[{"id":53418,"uris":["http://zotero.org/users/5308373/items/UJLNJCRX","http://zotero.org/users/5308373/items/7IGS9XQ5"],"itemData":{"id":53418,"type":"article-journal","container-title":"Weed Research","issue":"3","journalAbbreviation":"Weed Res","note":"publisher: Wiley Online Library","page":"251–260","source":"Google Scholar","title":"Predicting weed emergence in maize crops under two contrasting climatic conditions","volume":"49","author":[{"family":"Dorado","given":"José"},{"family":"Sousa","given":"E."},{"family":"Calha","given":"Isabel M."},{"family":"González-Andújar","given":"José Luis"},{"family":"Fernández-Quintanilla","given":"César"}],"issued":{"date-parts":[["2009"]]}},"label":"page"}],"schema":"https://github.com/citation-style-language/schema/raw/master/csl-citation.json"} </w:instrText>
            </w:r>
            <w:r>
              <w:fldChar w:fldCharType="separate"/>
            </w:r>
            <w:r w:rsidR="00443BEE" w:rsidRPr="00443BEE">
              <w:rPr>
                <w:rFonts w:ascii="Calibri" w:hAnsi="Calibri" w:cs="Calibri"/>
              </w:rPr>
              <w:t>(Dorado et al. 2009)</w:t>
            </w:r>
            <w:r>
              <w:fldChar w:fldCharType="end"/>
            </w:r>
          </w:p>
        </w:tc>
      </w:tr>
      <w:tr w:rsidR="00860F61" w14:paraId="4270FC5F" w14:textId="77777777" w:rsidTr="00860F61">
        <w:tc>
          <w:tcPr>
            <w:tcW w:w="2592" w:type="dxa"/>
          </w:tcPr>
          <w:p w14:paraId="44DBC3D6" w14:textId="2FB72071" w:rsidR="001D44D8" w:rsidRPr="007E531A" w:rsidRDefault="0048459B" w:rsidP="007E531A">
            <w:pPr>
              <w:rPr>
                <w:i/>
                <w:iCs/>
              </w:rPr>
            </w:pPr>
            <w:r w:rsidRPr="007E531A">
              <w:rPr>
                <w:i/>
                <w:iCs/>
              </w:rPr>
              <w:t>Datura stramonium</w:t>
            </w:r>
          </w:p>
        </w:tc>
        <w:tc>
          <w:tcPr>
            <w:tcW w:w="2592" w:type="dxa"/>
          </w:tcPr>
          <w:p w14:paraId="3DF4D35E" w14:textId="7C6C6B8E" w:rsidR="001D44D8" w:rsidRDefault="0048459B" w:rsidP="007E531A">
            <w:r>
              <w:t>Jimsonweed</w:t>
            </w:r>
          </w:p>
        </w:tc>
        <w:tc>
          <w:tcPr>
            <w:tcW w:w="4032" w:type="dxa"/>
          </w:tcPr>
          <w:p w14:paraId="745D82D4" w14:textId="5B194734" w:rsidR="001D44D8" w:rsidRDefault="0048459B" w:rsidP="007E531A">
            <w:r>
              <w:fldChar w:fldCharType="begin"/>
            </w:r>
            <w:r w:rsidR="005177BD">
              <w:instrText xml:space="preserve"> ADDIN ZOTERO_ITEM CSL_CITATION {"citationID":"kRLshSdL","properties":{"formattedCitation":"(Dorado et al. 2009; Werle et al. 2014b)","plainCitation":"(Dorado et al. 2009; Werle et al. 2014b)","noteIndex":0},"citationItems":[{"id":53418,"uris":["http://zotero.org/users/5308373/items/UJLNJCRX","http://zotero.org/users/5308373/items/7IGS9XQ5"],"itemData":{"id":53418,"type":"article-journal","container-title":"Weed Research","issue":"3","journalAbbreviation":"Weed Res","note":"publisher: Wiley Online Library","page":"251–260","source":"Google Scholar","title":"Predicting weed emergence in maize crops under two contrasting climatic conditions","volume":"49","author":[{"family":"Dorado","given":"José"},{"family":"Sousa","given":"E."},{"family":"Calha","given":"Isabel M."},{"family":"González-Andújar","given":"José Luis"},{"family":"Fernández-Quintanilla","given":"César"}],"issued":{"date-parts":[["2009"]]}}},{"id":53579,"uris":["http://zotero.org/users/5308373/items/G3ZPNFXN"],"itemData":{"id":53579,"type":"article-journal","abstract":"First- and second-year seedbank emergence of 23 summer annual weed species\n                        common to U.S. corn production systems was studied. Field experiments were\n                        conducted between 1996 and 1999 at the Iowa State University Johnson Farm in\n                        Story County, Iowa. In the fall of 1996 and again in 1997, 1,000 seeds for\n                        most species were planted in plastic crates. Seedling emergence was counted\n                        weekly for a 2-yr period following seed burial (starting in early spring).\n                        Soil temperature at 2 cm depth was estimated using soil temperature and\n                        moisture model software (STM2). The Weibull function was fit to\n                        cumulative emergence (%) on cumulative thermal time (TT), hydrothermal time\n                        (HTT), and day of year (DOY). To identify optimum base temperature\n                           (Tbase) and base matric potential (ψbase) for\n                        calculating TT or HTT, Tbase and ψbase values ranging\n                        from 2 to 17 C and −33 to −1,500 kPa, respectively, were evaluated for each\n                        species. The search for the optimal model for each species was based on the\n                        Akaike's Information Criterion (AIC), whereas an extra penalty cost was\n                        added to HTT models. In general, fewer seedlings emerged during the first\n                        year of the first experimental run (approximately 18% across all species)\n                        than during the second experimental run (approximately 30%). However,\n                        second-year seedbank emergence was similar for both experimental runs\n                        (approximately 6%). Environmental effects may be the cause of differences in\n                        total seedling emergence among years. Based on the AIC criterion, for 17\n                        species, the best fit of the model occurred using Tbase ranging\n                        from 2 to 15 C with four species also responding to ψbase = −750\n                        kPa. For six species, a simple model using DOY resulted in the best fit.\n                        Adding penalty costs to AIC calculation allowed us to compare TT and HTT\n                        when both models behaved similarly. Using a constant Tbase,\n                        species were plotted and classified as early-, middle-, and late-emerging\n                        species, resulting in a practical tool for forecasting time of emergence.\n                        The results of this research provide robust information on the prediction of\n                        the time of summer annual weed emergence, which can be used to schedule weed\n                        and crop management.","container-title":"Weed Science","DOI":"10.1614/WS-D-13-00116.1","ISSN":"0043-1745, 1550-2759","issue":"2","journalAbbreviation":"Weed Sci","language":"en","note":"publisher: Cambridge University Press","page":"267-279","source":"Cambridge University Press","title":"Predicting emergence of 23 summer annual weed species","URL":"https://www.cambridge.org/core/journals/weed-science/article/abs/predicting-emergence-of-23-summer-annual-weed-species/A18669CDB9459D5A936B2EC51EA99ECD","volume":"62","author":[{"family":"Werle","given":"Rodrigo"},{"family":"Sandell","given":"Lowell D."},{"family":"Buhler","given":"Douglas D."},{"family":"Hartzler","given":"Robert G."},{"family":"Lindquist","given":"John L."}],"accessed":{"date-parts":[["2023",9,10]]},"issued":{"date-parts":[["2014",6]]}}}],"schema":"https://github.com/citation-style-language/schema/raw/master/csl-citation.json"} </w:instrText>
            </w:r>
            <w:r>
              <w:fldChar w:fldCharType="separate"/>
            </w:r>
            <w:r w:rsidRPr="0048459B">
              <w:rPr>
                <w:rFonts w:ascii="Calibri" w:hAnsi="Calibri" w:cs="Calibri"/>
              </w:rPr>
              <w:t>(Dorado et al. 2009; Werle et al. 2014b)</w:t>
            </w:r>
            <w:r>
              <w:fldChar w:fldCharType="end"/>
            </w:r>
          </w:p>
        </w:tc>
      </w:tr>
      <w:tr w:rsidR="00860F61" w14:paraId="16B87A14" w14:textId="77777777" w:rsidTr="00860F61">
        <w:tc>
          <w:tcPr>
            <w:tcW w:w="2592" w:type="dxa"/>
          </w:tcPr>
          <w:p w14:paraId="1FB08B9A" w14:textId="5895D072" w:rsidR="001D44D8" w:rsidRPr="007E531A" w:rsidRDefault="0048459B" w:rsidP="007E531A">
            <w:pPr>
              <w:rPr>
                <w:i/>
                <w:iCs/>
              </w:rPr>
            </w:pPr>
            <w:proofErr w:type="spellStart"/>
            <w:r w:rsidRPr="007E531A">
              <w:rPr>
                <w:i/>
                <w:iCs/>
              </w:rPr>
              <w:t>Descurainia</w:t>
            </w:r>
            <w:proofErr w:type="spellEnd"/>
            <w:r w:rsidRPr="007E531A">
              <w:rPr>
                <w:i/>
                <w:iCs/>
              </w:rPr>
              <w:t xml:space="preserve"> pinnata</w:t>
            </w:r>
          </w:p>
        </w:tc>
        <w:tc>
          <w:tcPr>
            <w:tcW w:w="2592" w:type="dxa"/>
          </w:tcPr>
          <w:p w14:paraId="52E844C6" w14:textId="39F5C52D" w:rsidR="001D44D8" w:rsidRDefault="0048459B" w:rsidP="007E531A">
            <w:r>
              <w:t xml:space="preserve">Pinnate </w:t>
            </w:r>
            <w:proofErr w:type="spellStart"/>
            <w:r>
              <w:t>tansymustard</w:t>
            </w:r>
            <w:proofErr w:type="spellEnd"/>
          </w:p>
        </w:tc>
        <w:tc>
          <w:tcPr>
            <w:tcW w:w="4032" w:type="dxa"/>
          </w:tcPr>
          <w:p w14:paraId="33A331C1" w14:textId="721A761E" w:rsidR="001D44D8" w:rsidRDefault="0048459B" w:rsidP="007E531A">
            <w:r>
              <w:fldChar w:fldCharType="begin"/>
            </w:r>
            <w:r w:rsidR="00FB1059">
              <w:instrText xml:space="preserve"> ADDIN ZOTERO_ITEM CSL_CITATION {"citationID":"ZH02gGoH","properties":{"formattedCitation":"(Werle et al. 2014a)","plainCitation":"(Werle et al. 2014a)","noteIndex":0},"citationItems":[{"id":53578,"uris":["http://zotero.org/users/5308373/items/8K3ARKJR"],"itemData":{"id":53578,"type":"article-journal","abstract":"Winter annual weeds are becoming prolific in agricultural fields in the midwestern United States. The objectives of this research were to understand the roles of soil temperature (daily average and fluctuation) and moisture on the emergence of nine winter annual weed species and dandelion and to develop predictive models for weed emergence based on the accumulation of modified thermal/hydrothermal time (mHTT). Experiments were established at Lincoln, NE; Mead, NE; and at two sites (irrigated and rainfed) near Clay Center, NE, in 2010 and 2011. In July of each year, 1,000 seeds of each species were planted in 15 by 20 by 6-cm mesh baskets installed between soybean rows. Soil temperature and water content were recorded at the 2-cm depth. Emerged seedlings were counted and removed from the baskets on a weekly basis until no additional emergence was observed in the fall, resumed in late winter, and continued until emergence ceased in late spring. Weather data were used to accumulate mHTT beginning on August 1. A Weibull function was selected to fit cumulative emergence (%) on cumulative mHTT (seven base temperature [Tbase] by six base water potential [Ψbase] by three base temperature fluctuation [Fbase] candidate threshold values = 126 models); it was also fit to days after August 1 (DAA1), for a total of 127 candidate models per species. The search for optimal base thresholds was based on the theoretic-model comparison approach (Akaike information criterion [AIC]). All three components (Tbase, Ψbase, and Fbase) were only important for Virginia pepperweed. For downy brome and purslane speedwell, including Tbase and Ψbase resulted in the best fit, whereas for dandelion including Tbase and Fbase resulted in the best fit. A model including only Tbase resulted in the best fit for most species included in this study (Carolina foxtail, shepherd's-purse, pinnate tansymustard, henbit, and field pansy). For field pennycress, the model based on DAA1 resulted in the best fit. Threshold values were species specific. Soil temperature was the major environmental factor influencing winter annual weed emergence. Even though soil moisture and often temperature fluctuation are essential for seed germination, Ψbase and Fbase were not as critical in the predictive models as initially expected. Most seedlings (&gt; 90%) of downy brome, pinnate tansymustard, Carolina foxtail, henbit, and field pansy emerged during the fall. Virginia pepperweed, purslane speedwell, dandelion, shepherd's-purse, and field pennycress seedlings emerged during both fall and spring. The results of this research provide robust information on the prediction of the time of winter annual weed emergence, which can help growers make better management decisions.","container-title":"Weed Science","DOI":"10.1614/WS-D-13-00091.1","ISSN":"0043-1745, 1550-2759","issue":"1","journalAbbreviation":"Weed Sci","language":"en","note":"publisher: Cambridge University Press","page":"83-96","source":"Cambridge University Press","title":"Environmental triggers of winter annual weed emergence in the midwestern United States","URL":"https://www.cambridge.org/core/journals/weed-science/article/abs/environmental-triggers-of-winter-annual-weed-emergence-in-the-midwestern-united-states/D0CA4A952B367296396FB4E23F275456","volume":"62","author":[{"family":"Werle","given":"Rodrigo"},{"family":"Bernards","given":"Mark L."},{"family":"Arkebauer","given":"Timothy J."},{"family":"Lindquist","given":"John L."}],"accessed":{"date-parts":[["2023",9,10]]},"issued":{"date-parts":[["2014",3]]}}}],"schema":"https://github.com/citation-style-language/schema/raw/master/csl-citation.json"} </w:instrText>
            </w:r>
            <w:r>
              <w:fldChar w:fldCharType="separate"/>
            </w:r>
            <w:r w:rsidRPr="0048459B">
              <w:rPr>
                <w:rFonts w:ascii="Calibri" w:hAnsi="Calibri" w:cs="Calibri"/>
              </w:rPr>
              <w:t>(Werle et al. 2014a)</w:t>
            </w:r>
            <w:r>
              <w:fldChar w:fldCharType="end"/>
            </w:r>
          </w:p>
        </w:tc>
      </w:tr>
      <w:tr w:rsidR="00860F61" w14:paraId="621944F3" w14:textId="77777777" w:rsidTr="00860F61">
        <w:tc>
          <w:tcPr>
            <w:tcW w:w="2592" w:type="dxa"/>
          </w:tcPr>
          <w:p w14:paraId="100D2566" w14:textId="012AB0FC" w:rsidR="001D44D8" w:rsidRPr="007E531A" w:rsidRDefault="0048459B" w:rsidP="007E531A">
            <w:pPr>
              <w:rPr>
                <w:i/>
                <w:iCs/>
              </w:rPr>
            </w:pPr>
            <w:proofErr w:type="spellStart"/>
            <w:r w:rsidRPr="007E531A">
              <w:rPr>
                <w:i/>
                <w:iCs/>
              </w:rPr>
              <w:t>Descurainia</w:t>
            </w:r>
            <w:proofErr w:type="spellEnd"/>
            <w:r w:rsidRPr="007E531A">
              <w:rPr>
                <w:i/>
                <w:iCs/>
              </w:rPr>
              <w:t xml:space="preserve"> </w:t>
            </w:r>
            <w:proofErr w:type="spellStart"/>
            <w:r w:rsidRPr="007E531A">
              <w:rPr>
                <w:i/>
                <w:iCs/>
              </w:rPr>
              <w:t>sophia</w:t>
            </w:r>
            <w:proofErr w:type="spellEnd"/>
          </w:p>
        </w:tc>
        <w:tc>
          <w:tcPr>
            <w:tcW w:w="2592" w:type="dxa"/>
          </w:tcPr>
          <w:p w14:paraId="63606BF5" w14:textId="0DCD19BC" w:rsidR="001D44D8" w:rsidRDefault="0048459B" w:rsidP="007E531A">
            <w:r>
              <w:t>Flixweed</w:t>
            </w:r>
          </w:p>
        </w:tc>
        <w:tc>
          <w:tcPr>
            <w:tcW w:w="4032" w:type="dxa"/>
          </w:tcPr>
          <w:p w14:paraId="051A6ECC" w14:textId="353A1CC3" w:rsidR="001D44D8" w:rsidRDefault="0048459B" w:rsidP="007E531A">
            <w:r>
              <w:fldChar w:fldCharType="begin"/>
            </w:r>
            <w:r w:rsidR="008F02BD">
              <w:instrText xml:space="preserve"> ADDIN ZOTERO_ITEM CSL_CITATION {"citationID":"uF2LeYcM","properties":{"formattedCitation":"(Aboutalebian et al. 2017)","plainCitation":"(Aboutalebian et al. 2017)","noteIndex":0},"citationItems":[{"id":53379,"uris":["http://zotero.org/users/5308373/items/JHFV6IPT"],"itemData":{"id":53379,"type":"article-journal","abstract":"Avena fatua and Descurainia sophia are two important annual weeds throughout winter rapeseed (Brassica napus L.) production systems in the semiarid region of Iran. Timely and more accurate control of both species may be developed if there is a better understanding of its emergence patterns. Non-linear regression techniques are usually unable to accurately predict field emergence under such environmental conditions. The objectives of this research were to evaluate the emergence patterns of A. fatua and D. sophia and determine if emergence could be predicted using cumulative soil thermal time in degree days (CTT). In the present work, cumulative seedling emergence from a winter rapeseed field during 3 years data set was fitted to cumulative soil CTT using Weibull and Gompertz functions. The Weibull model provided a better fit, based on coefficient of determination (R2sqr), root mean square of error (RMSE) and Akaike index (AICd), compared to the Gompertz model between 2013 and 2016 seasons for both species. Maximum emergence of A. fatua occured 70-119 days after sowing or after equals 329-426 °Cd, while in D. sophia it occurred 119-134 days after sowing rapeseed equals 373-470 °Cd. Both models can aid in the future study of A. fatua and D. sophia emergence and assist growers and agricultural professionals with planning timely and more accurate A. fatua and D. sophia control.","container-title":"Spanish Journal of Agricultural Research","DOI":"10.5424/sjar/2017152-10572","ISSN":"2171-9292","issue":"2","journalAbbreviation":"Span J Agric Res","language":"en","license":"Copyright (c) 2017 Spanish Journal of Agricultural Research","note":"number: 2","page":"e03SC01","source":"revistas.inia.es","title":"Evaluation of a model for predicting &lt;i&gt;Avena fatua&lt;/i&gt; and &lt;i&gt;Descurainia sophia&lt;/i&gt; seed emergence in winter rapeseed","title-short":"Short communication","URL":"https://revistas.inia.es/index.php/sjar/article/view/10572","volume":"15","author":[{"family":"Aboutalebian","given":"Mohammad A."},{"family":"Nazari","given":"Shahram"},{"family":"González-Andújar","given":"José L."}],"accessed":{"date-parts":[["2023",9,10]]},"issued":{"date-parts":[["2017",7,31]]}},"label":"page"}],"schema":"https://github.com/citation-style-language/schema/raw/master/csl-citation.json"} </w:instrText>
            </w:r>
            <w:r>
              <w:fldChar w:fldCharType="separate"/>
            </w:r>
            <w:r w:rsidR="00443BEE" w:rsidRPr="00443BEE">
              <w:rPr>
                <w:rFonts w:ascii="Calibri" w:hAnsi="Calibri" w:cs="Calibri"/>
              </w:rPr>
              <w:t>(Aboutalebian et al. 2017)</w:t>
            </w:r>
            <w:r>
              <w:fldChar w:fldCharType="end"/>
            </w:r>
          </w:p>
        </w:tc>
      </w:tr>
      <w:tr w:rsidR="00860F61" w14:paraId="4C070E51" w14:textId="77777777" w:rsidTr="00860F61">
        <w:tc>
          <w:tcPr>
            <w:tcW w:w="2592" w:type="dxa"/>
          </w:tcPr>
          <w:p w14:paraId="399DCCE2" w14:textId="79DB9B64" w:rsidR="009E3065" w:rsidRPr="007E531A" w:rsidRDefault="009E3065" w:rsidP="007E531A">
            <w:pPr>
              <w:rPr>
                <w:i/>
                <w:iCs/>
              </w:rPr>
            </w:pPr>
            <w:r w:rsidRPr="007E531A">
              <w:rPr>
                <w:i/>
                <w:iCs/>
              </w:rPr>
              <w:t xml:space="preserve">Erigeron </w:t>
            </w:r>
            <w:proofErr w:type="spellStart"/>
            <w:r w:rsidRPr="007E531A">
              <w:rPr>
                <w:i/>
                <w:iCs/>
              </w:rPr>
              <w:t>bonariensis</w:t>
            </w:r>
            <w:proofErr w:type="spellEnd"/>
          </w:p>
        </w:tc>
        <w:tc>
          <w:tcPr>
            <w:tcW w:w="2592" w:type="dxa"/>
          </w:tcPr>
          <w:p w14:paraId="75C9D3CA" w14:textId="78E55066" w:rsidR="009E3065" w:rsidRDefault="009E3065" w:rsidP="007E531A">
            <w:r>
              <w:t>Hairy fleabane</w:t>
            </w:r>
          </w:p>
        </w:tc>
        <w:tc>
          <w:tcPr>
            <w:tcW w:w="4032" w:type="dxa"/>
          </w:tcPr>
          <w:p w14:paraId="5ACED67B" w14:textId="559940A9" w:rsidR="009E3065" w:rsidRDefault="009E3065" w:rsidP="007E531A">
            <w:r>
              <w:fldChar w:fldCharType="begin"/>
            </w:r>
            <w:r w:rsidR="008F02BD">
              <w:instrText xml:space="preserve"> ADDIN ZOTERO_ITEM CSL_CITATION {"citationID":"gxD1xSyL","properties":{"formattedCitation":"(Zambrano-Navea et al. 2013)","plainCitation":"(Zambrano-Navea et al. 2013)","noteIndex":0},"citationItems":[{"id":53583,"uris":["http://zotero.org/users/5308373/items/MVUN56SU"],"itemData":{"id":53583,"type":"article-journal","abstract":"Conyza bonariensis is a South American native annual Asteraceae that has been introduced to the Mediterranean, where it behaves as a ruderal plant and a weed that is difficult to control in several crops. The development of predictive models can contribute to control measures at early growth stages, but currently there are no studies to predict seedling emergence of Conyza species. Our objectives were to develop and evaluate a model for predicting emergence response of C. bonariensis to the soil hydrothermal environment. A hydrothermal seed germination model was fitted to time course germination data from germination tests carried out at different constant temperatures and water potentials with the aim of establishing the hydrothermal parameters characterising C. bonariensis seed germination. The relationship between cumulative seedling emergence and cumulative hydrothermal time under field conditions was analysed using the Gompertz function. Model development was based on 2 years' data from a field experiment. Base temperature and base water potential for seed germination were estimated at 10.6°C and −0.70 ± 0.151 MPa, respectively. The emergence model showed a very good fit to the experimental data. According to this model, seedling emergence starts at 15 accumulated hydrothermal time (HTT) after sowing, and 50 and 95% emergence is completed at 53 HTT and 105 HTT, respectively. For model evaluation, independent field experiments were carried out in two localities. Cumulative seedling emergence was accurately predicted by the model. Results indicate that this model can be useful as a predictive tool contributing to effective control of C. bonariensis populations.","container-title":"Weed Research","DOI":"10.1111/wre.12020","ISSN":"1365-3180","issue":"3","journalAbbreviation":"Weed Res","language":"en","license":"© 2013 The Authors Weed Research © 2013 European Weed Research Society","note":"_eprint: https://onlinelibrary.wiley.com/doi/pdf/10.1111/wre.12020","page":"213-220","source":"Wiley Online Library","title":"A hydrothermal seedling emergence model for &lt;i&gt;Conyza bonariensis&lt;/i&gt;","URL":"https://onlinelibrary.wiley.com/doi/abs/10.1111/wre.12020","volume":"53","author":[{"family":"Zambrano-Navea","given":"C"},{"family":"Bastida","given":"F"},{"family":"González-Andújar","given":"J L"}],"accessed":{"date-parts":[["2023",9,10]]},"issued":{"date-parts":[["2013"]]}},"label":"page"}],"schema":"https://github.com/citation-style-language/schema/raw/master/csl-citation.json"} </w:instrText>
            </w:r>
            <w:r>
              <w:fldChar w:fldCharType="separate"/>
            </w:r>
            <w:r w:rsidRPr="00443BEE">
              <w:rPr>
                <w:rFonts w:ascii="Calibri" w:hAnsi="Calibri" w:cs="Calibri"/>
              </w:rPr>
              <w:t>(Zambrano-Navea et al. 2013)</w:t>
            </w:r>
            <w:r>
              <w:fldChar w:fldCharType="end"/>
            </w:r>
          </w:p>
        </w:tc>
      </w:tr>
      <w:tr w:rsidR="00860F61" w14:paraId="344E78D7" w14:textId="77777777" w:rsidTr="00860F61">
        <w:tc>
          <w:tcPr>
            <w:tcW w:w="2592" w:type="dxa"/>
          </w:tcPr>
          <w:p w14:paraId="68363706" w14:textId="608952E2" w:rsidR="001D44D8" w:rsidRPr="007E531A" w:rsidRDefault="0048459B" w:rsidP="007E531A">
            <w:pPr>
              <w:rPr>
                <w:i/>
                <w:iCs/>
              </w:rPr>
            </w:pPr>
            <w:proofErr w:type="spellStart"/>
            <w:r w:rsidRPr="007E531A">
              <w:rPr>
                <w:i/>
                <w:iCs/>
              </w:rPr>
              <w:t>Fallopia</w:t>
            </w:r>
            <w:proofErr w:type="spellEnd"/>
            <w:r w:rsidRPr="007E531A">
              <w:rPr>
                <w:i/>
                <w:iCs/>
              </w:rPr>
              <w:t xml:space="preserve"> convolvulus</w:t>
            </w:r>
          </w:p>
        </w:tc>
        <w:tc>
          <w:tcPr>
            <w:tcW w:w="2592" w:type="dxa"/>
          </w:tcPr>
          <w:p w14:paraId="02E9C5F6" w14:textId="46377F15" w:rsidR="001D44D8" w:rsidRDefault="0048459B" w:rsidP="007E531A">
            <w:r>
              <w:t>Wild buckwheat</w:t>
            </w:r>
          </w:p>
        </w:tc>
        <w:tc>
          <w:tcPr>
            <w:tcW w:w="4032" w:type="dxa"/>
          </w:tcPr>
          <w:p w14:paraId="5D5C2D9B" w14:textId="6F3BA81D" w:rsidR="001D44D8" w:rsidRDefault="0048459B" w:rsidP="007E531A">
            <w:r>
              <w:fldChar w:fldCharType="begin"/>
            </w:r>
            <w:r w:rsidR="005177BD">
              <w:instrText xml:space="preserve"> ADDIN ZOTERO_ITEM CSL_CITATION {"citationID":"AnpuMmtS","properties":{"formattedCitation":"(Bullied et al. 2003; Forcella et al. 1997; Otto et al. 2007)","plainCitation":"(Bullied et al. 2003; Forcella et al. 1997; Otto et al. 2007)","noteIndex":0},"citationItems":[{"id":53391,"uris":["http://zotero.org/users/5308373/items/NTSAZZNT","http://zotero.org/users/5308373/items/KXRMEJXW"],"itemData":{"id":53391,"type":"article-journal","abstract":"Variation in spring emergence periodicity (both before and after crop seeding) of summer annual weeds is a potentially exploitable attribute that may be applied to weed management in canola. Tillage intensity, which is decreasing in the Great Plains of North America, may influence emergence periodicity of summer annual weeds. Emergence periodicity of common lambsquarters, field pennycress, green foxtail, redroot pigweed, wild buckwheat, wild mustard, and wild oat were monitored during the spring of 2000 in 17 producers' canola fields across southern Manitoba, Canada. The fields represented a region of approximately 2 million ha and included a broad range of soil types, agronomic practices, environmental conditions, and seedbank distributions. Fields were grouped into one of two broad tillage classifications (conventional or conservation). For most species, except redroot pigweed and wild mustard, conservation tillage promoted earlier emergence than conventional tillage in terms of both thermal and chronological time. The differences were significant even though there was only a limited range of tillage intensity for the two tillage classes within this region. Onset of canola crop emergence preceded that of all but one weed species in the conservation-tillage fields and five weed species in the conventional-tillage fields. This suggests that canola seeded in conservation- vs. conventional-tillage systems may have a competitive advantage by way of an earlier relative time of crop emergence. The influence of tillage system on weed emergence periodicity is likely due to the influence of tillage on the vertical origin of weed seedling recruitment because measurements of soil temperature and soil moisture did not help to fully explain the differences in emergence periodicity between tillage systems. The results from this study will facilitate weed control timing decisions in canola and provide validation data for weed emergence models.","container-title":"Weed Science","DOI":"10.1614/P2002-117","ISSN":"0043-1745, 1550-2759","issue":"6","journalAbbreviation":"Weed Sci","language":"en","note":"publisher: Cambridge University Press","page":"886-897","source":"Cambridge University Press","title":"Conventional- and conservation-tillage systems influence emergence periodicity of annual weed species in canola","URL":"https://www.cambridge.org/core/journals/weed-science/article/abs/conventional-and-conservationtillage-systems-influence-emergence-periodicity-of-annual-weed-species-in-canola/32C320AC2237605365E0BBCAA4A224A1","volume":"51","author":[{"family":"Bullied","given":"W. John"},{"family":"Marginet","given":"Anastasia M."},{"family":"Acker","given":"Rene C. Van"}],"accessed":{"date-parts":[["2023",9,10]]},"issued":{"date-parts":[["2003",12]]}}},{"id":53427,"uris":["http://zotero.org/users/5308373/items/GQ8GDKUG"],"itemData":{"id":53427,"type":"article-journal","container-title":"Weed Science","issue":"1","journalAbbreviation":"Weed Sci","note":"publisher: Cambridge University Press","page":"67–76","source":"Google Scholar","title":"Weed seed bank emergence across the Corn Belt","volume":"45","author":[{"family":"Forcella","given":"Frank"},{"family":"Wilson","given":"Robert G."},{"family":"Dekker","given":"Jack"},{"family":"Kremer","given":"Robert J."},{"family":"Cardina","given":"John"},{"family":"Anderson","given":"Randy L."},{"family":"Alm","given":"David"},{"family":"Renner","given":"Karen A."},{"family":"Harvey","given":"R. Gordon"},{"family":"Clay","given":"Sharon"}],"issued":{"date-parts":[["1997"]]}}},{"id":53516,"uris":["http://zotero.org/users/5308373/items/BHDU8WY5"],"itemData":{"id":53516,"type":"article-journal","container-title":"Weed Research","issue":"6","journalAbbreviation":"Weed Res","note":"publisher: Wiley Online Library","page":"488–498","source":"Google Scholar","title":"Modelling the correlation between plant phenology and weed emergence for improving weed control","volume":"47","author":[{"family":"Otto","given":"S."},{"family":"Masin","given":"Roberta"},{"family":"Chiste","given":"G."},{"family":"Zanin","given":"Giuseppe"}],"issued":{"date-parts":[["2007"]]}}}],"schema":"https://github.com/citation-style-language/schema/raw/master/csl-citation.json"} </w:instrText>
            </w:r>
            <w:r>
              <w:fldChar w:fldCharType="separate"/>
            </w:r>
            <w:r w:rsidR="001D5C80" w:rsidRPr="001D5C80">
              <w:rPr>
                <w:rFonts w:ascii="Calibri" w:hAnsi="Calibri" w:cs="Calibri"/>
              </w:rPr>
              <w:t>(Bullied et al. 2003; Forcella et al. 1997; Otto et al. 2007)</w:t>
            </w:r>
            <w:r>
              <w:fldChar w:fldCharType="end"/>
            </w:r>
          </w:p>
        </w:tc>
      </w:tr>
      <w:tr w:rsidR="00860F61" w14:paraId="61BE045E" w14:textId="77777777" w:rsidTr="00860F61">
        <w:tc>
          <w:tcPr>
            <w:tcW w:w="2592" w:type="dxa"/>
          </w:tcPr>
          <w:p w14:paraId="57AB2BD6" w14:textId="6EEF63A4" w:rsidR="00590D86" w:rsidRPr="007E531A" w:rsidRDefault="00590D86" w:rsidP="007E531A">
            <w:pPr>
              <w:rPr>
                <w:i/>
                <w:iCs/>
              </w:rPr>
            </w:pPr>
            <w:proofErr w:type="spellStart"/>
            <w:r w:rsidRPr="007E531A">
              <w:rPr>
                <w:i/>
                <w:iCs/>
              </w:rPr>
              <w:lastRenderedPageBreak/>
              <w:t>Galinsoga</w:t>
            </w:r>
            <w:proofErr w:type="spellEnd"/>
            <w:r w:rsidRPr="007E531A">
              <w:rPr>
                <w:i/>
                <w:iCs/>
              </w:rPr>
              <w:t xml:space="preserve"> parviflora</w:t>
            </w:r>
          </w:p>
        </w:tc>
        <w:tc>
          <w:tcPr>
            <w:tcW w:w="2592" w:type="dxa"/>
          </w:tcPr>
          <w:p w14:paraId="5CBD9B5D" w14:textId="70CE7247" w:rsidR="00590D86" w:rsidRDefault="00590D86" w:rsidP="007E531A">
            <w:r>
              <w:t>Gallant soldier</w:t>
            </w:r>
          </w:p>
        </w:tc>
        <w:tc>
          <w:tcPr>
            <w:tcW w:w="4032" w:type="dxa"/>
          </w:tcPr>
          <w:p w14:paraId="70FE2AD4" w14:textId="789D8146" w:rsidR="00590D86" w:rsidRDefault="00590D86" w:rsidP="007E531A">
            <w:r>
              <w:fldChar w:fldCharType="begin"/>
            </w:r>
            <w:r w:rsidR="00FB1059">
              <w:instrText xml:space="preserve"> ADDIN ZOTERO_ITEM CSL_CITATION {"citationID":"6TI2EDEv","properties":{"formattedCitation":"(Otto et al. 2007)","plainCitation":"(Otto et al. 2007)","noteIndex":0},"citationItems":[{"id":53516,"uris":["http://zotero.org/users/5308373/items/BHDU8WY5"],"itemData":{"id":53516,"type":"article-journal","container-title":"Weed Research","issue":"6","journalAbbreviation":"Weed Res","note":"publisher: Wiley Online Library","page":"488–498","source":"Google Scholar","title":"Modelling the correlation between plant phenology and weed emergence for improving weed control","volume":"47","author":[{"family":"Otto","given":"S."},{"family":"Masin","given":"Roberta"},{"family":"Chiste","given":"G."},{"family":"Zanin","given":"Giuseppe"}],"issued":{"date-parts":[["2007"]]}}}],"schema":"https://github.com/citation-style-language/schema/raw/master/csl-citation.json"} </w:instrText>
            </w:r>
            <w:r>
              <w:fldChar w:fldCharType="separate"/>
            </w:r>
            <w:r w:rsidRPr="0048459B">
              <w:rPr>
                <w:rFonts w:ascii="Calibri" w:hAnsi="Calibri" w:cs="Calibri"/>
              </w:rPr>
              <w:t>(Otto et al. 2007)</w:t>
            </w:r>
            <w:r>
              <w:fldChar w:fldCharType="end"/>
            </w:r>
          </w:p>
        </w:tc>
      </w:tr>
      <w:tr w:rsidR="00860F61" w14:paraId="587DAAF2" w14:textId="77777777" w:rsidTr="00860F61">
        <w:tc>
          <w:tcPr>
            <w:tcW w:w="2592" w:type="dxa"/>
          </w:tcPr>
          <w:p w14:paraId="288D2089" w14:textId="44C2F2C9" w:rsidR="001D44D8" w:rsidRPr="007E531A" w:rsidRDefault="0048459B" w:rsidP="007E531A">
            <w:pPr>
              <w:rPr>
                <w:i/>
                <w:iCs/>
              </w:rPr>
            </w:pPr>
            <w:proofErr w:type="spellStart"/>
            <w:r w:rsidRPr="007E531A">
              <w:rPr>
                <w:i/>
                <w:iCs/>
              </w:rPr>
              <w:t>Galinsoga</w:t>
            </w:r>
            <w:proofErr w:type="spellEnd"/>
            <w:r w:rsidRPr="007E531A">
              <w:rPr>
                <w:i/>
                <w:iCs/>
              </w:rPr>
              <w:t xml:space="preserve"> </w:t>
            </w:r>
            <w:proofErr w:type="spellStart"/>
            <w:r w:rsidR="00A50E8E" w:rsidRPr="007E531A">
              <w:rPr>
                <w:i/>
                <w:iCs/>
              </w:rPr>
              <w:t>quadriradiata</w:t>
            </w:r>
            <w:proofErr w:type="spellEnd"/>
          </w:p>
        </w:tc>
        <w:tc>
          <w:tcPr>
            <w:tcW w:w="2592" w:type="dxa"/>
          </w:tcPr>
          <w:p w14:paraId="4925F4DF" w14:textId="03D310F5" w:rsidR="001D44D8" w:rsidRDefault="0048459B" w:rsidP="007E531A">
            <w:r>
              <w:t xml:space="preserve">Hairy </w:t>
            </w:r>
            <w:proofErr w:type="spellStart"/>
            <w:r>
              <w:t>galinsoga</w:t>
            </w:r>
            <w:proofErr w:type="spellEnd"/>
          </w:p>
        </w:tc>
        <w:tc>
          <w:tcPr>
            <w:tcW w:w="4032" w:type="dxa"/>
          </w:tcPr>
          <w:p w14:paraId="502FE554" w14:textId="72F6BE56" w:rsidR="001D44D8" w:rsidRDefault="0048459B" w:rsidP="007E531A">
            <w:r>
              <w:fldChar w:fldCharType="begin"/>
            </w:r>
            <w:r w:rsidR="00FB1059">
              <w:instrText xml:space="preserve"> ADDIN ZOTERO_ITEM CSL_CITATION {"citationID":"6OKwv4HK","properties":{"formattedCitation":"(Otto et al. 2007)","plainCitation":"(Otto et al. 2007)","noteIndex":0},"citationItems":[{"id":53516,"uris":["http://zotero.org/users/5308373/items/BHDU8WY5"],"itemData":{"id":53516,"type":"article-journal","container-title":"Weed Research","issue":"6","journalAbbreviation":"Weed Res","note":"publisher: Wiley Online Library","page":"488–498","source":"Google Scholar","title":"Modelling the correlation between plant phenology and weed emergence for improving weed control","volume":"47","author":[{"family":"Otto","given":"S."},{"family":"Masin","given":"Roberta"},{"family":"Chiste","given":"G."},{"family":"Zanin","given":"Giuseppe"}],"issued":{"date-parts":[["2007"]]}}}],"schema":"https://github.com/citation-style-language/schema/raw/master/csl-citation.json"} </w:instrText>
            </w:r>
            <w:r>
              <w:fldChar w:fldCharType="separate"/>
            </w:r>
            <w:r w:rsidRPr="0048459B">
              <w:rPr>
                <w:rFonts w:ascii="Calibri" w:hAnsi="Calibri" w:cs="Calibri"/>
              </w:rPr>
              <w:t>(Otto et al. 2007)</w:t>
            </w:r>
            <w:r>
              <w:fldChar w:fldCharType="end"/>
            </w:r>
          </w:p>
        </w:tc>
      </w:tr>
      <w:tr w:rsidR="00860F61" w14:paraId="03984BF1" w14:textId="77777777" w:rsidTr="00860F61">
        <w:tc>
          <w:tcPr>
            <w:tcW w:w="2592" w:type="dxa"/>
          </w:tcPr>
          <w:p w14:paraId="2495DF1E" w14:textId="64A94AD7" w:rsidR="001D44D8" w:rsidRPr="007E531A" w:rsidRDefault="0048459B" w:rsidP="007E531A">
            <w:pPr>
              <w:rPr>
                <w:i/>
                <w:iCs/>
              </w:rPr>
            </w:pPr>
            <w:proofErr w:type="spellStart"/>
            <w:r w:rsidRPr="007E531A">
              <w:rPr>
                <w:i/>
                <w:iCs/>
              </w:rPr>
              <w:t>Galium</w:t>
            </w:r>
            <w:proofErr w:type="spellEnd"/>
            <w:r w:rsidRPr="007E531A">
              <w:rPr>
                <w:i/>
                <w:iCs/>
              </w:rPr>
              <w:t xml:space="preserve"> aparine</w:t>
            </w:r>
          </w:p>
        </w:tc>
        <w:tc>
          <w:tcPr>
            <w:tcW w:w="2592" w:type="dxa"/>
          </w:tcPr>
          <w:p w14:paraId="249D3646" w14:textId="55A87457" w:rsidR="001D44D8" w:rsidRDefault="0048459B" w:rsidP="007E531A">
            <w:r>
              <w:t>Catchweed bedstraw</w:t>
            </w:r>
          </w:p>
        </w:tc>
        <w:tc>
          <w:tcPr>
            <w:tcW w:w="4032" w:type="dxa"/>
          </w:tcPr>
          <w:p w14:paraId="3E37F3FF" w14:textId="4C685915" w:rsidR="001D44D8" w:rsidRDefault="0048459B" w:rsidP="007E531A">
            <w:r>
              <w:fldChar w:fldCharType="begin"/>
            </w:r>
            <w:r w:rsidR="00FB1059">
              <w:instrText xml:space="preserve"> ADDIN ZOTERO_ITEM CSL_CITATION {"citationID":"xMALYz7A","properties":{"formattedCitation":"(Royo-Esnal et al. 2010)","plainCitation":"(Royo-Esnal et al. 2010)","noteIndex":0},"citationItems":[{"id":53554,"uris":["http://zotero.org/users/5308373/items/46LAFJRK"],"itemData":{"id":53554,"type":"article-journal","abstract":"Multiyear field data from Spain were used to model seedling emergence for three bedstraw species (Galium) that can coexist in winter cereal fields. The relationships between cumulative emergence and both growing degree days (GDD) and hydrothermal time (HTT) in soil were analyzed as sigmoid growth functions (Weibull). Iterations of base temperature and base water potential were used to optimize the HTT scale. All species were well described with Weibull functions. Both GDD and HTT models provided good descriptions of catchweed bedstraw emergence, as its seedlings have less dependence on soil water potential than false cleavers and threehorn bedstraw, which were described best with HTT. The HTT model for catchweed bedstraw was validated successfully with independent data from the United Kingdom. The models may be useful for predicting bedstraw emergence in semiarid Mediterranean regions and elsewhere.","container-title":"Weed Science","DOI":"10.1614/WS-09-063.1","ISSN":"0043-1745, 1550-2759","issue":"1","journalAbbreviation":"Weed Sci","language":"en","note":"publisher: Cambridge University Press","page":"10-15","source":"Cambridge University Press","title":"Modeling the emergence of three arable bedstraw (&lt;i&gt;Galium&lt;/i&gt;) species","URL":"https://www.cambridge.org/core/journals/weed-science/article/abs/modeling-the-emergence-of-three-arable-bedstraw-galium-species/ED56AA12833D5ABE895D36584C5519A5","volume":"58","author":[{"family":"Royo-Esnal","given":"Aritz"},{"family":"Torra","given":"Joel"},{"family":"Conesa","given":"Josep Antoni"},{"family":"Forcella","given":"Frank"},{"family":"Recasens","given":"Jordi"}],"accessed":{"date-parts":[["2023",9,10]]},"issued":{"date-parts":[["2010",3]]}},"label":"page"}],"schema":"https://github.com/citation-style-language/schema/raw/master/csl-citation.json"} </w:instrText>
            </w:r>
            <w:r>
              <w:fldChar w:fldCharType="separate"/>
            </w:r>
            <w:r w:rsidR="00443BEE" w:rsidRPr="00443BEE">
              <w:rPr>
                <w:rFonts w:ascii="Calibri" w:hAnsi="Calibri" w:cs="Calibri"/>
              </w:rPr>
              <w:t>(Royo-Esnal et al. 2010)</w:t>
            </w:r>
            <w:r>
              <w:fldChar w:fldCharType="end"/>
            </w:r>
          </w:p>
        </w:tc>
      </w:tr>
      <w:tr w:rsidR="00860F61" w14:paraId="7AAEDC15" w14:textId="77777777" w:rsidTr="00860F61">
        <w:tc>
          <w:tcPr>
            <w:tcW w:w="2592" w:type="dxa"/>
          </w:tcPr>
          <w:p w14:paraId="069C6AED" w14:textId="22384BAC" w:rsidR="0048459B" w:rsidRPr="007E531A" w:rsidRDefault="0048459B" w:rsidP="007E531A">
            <w:pPr>
              <w:rPr>
                <w:i/>
                <w:iCs/>
              </w:rPr>
            </w:pPr>
            <w:proofErr w:type="spellStart"/>
            <w:r w:rsidRPr="007E531A">
              <w:rPr>
                <w:i/>
                <w:iCs/>
              </w:rPr>
              <w:t>Galium</w:t>
            </w:r>
            <w:proofErr w:type="spellEnd"/>
            <w:r w:rsidRPr="007E531A">
              <w:rPr>
                <w:i/>
                <w:iCs/>
              </w:rPr>
              <w:t xml:space="preserve"> </w:t>
            </w:r>
            <w:proofErr w:type="spellStart"/>
            <w:r w:rsidRPr="007E531A">
              <w:rPr>
                <w:i/>
                <w:iCs/>
              </w:rPr>
              <w:t>spurium</w:t>
            </w:r>
            <w:proofErr w:type="spellEnd"/>
          </w:p>
        </w:tc>
        <w:tc>
          <w:tcPr>
            <w:tcW w:w="2592" w:type="dxa"/>
          </w:tcPr>
          <w:p w14:paraId="39BEB59A" w14:textId="5D1FD1C1" w:rsidR="0048459B" w:rsidRDefault="0048459B" w:rsidP="007E531A">
            <w:r>
              <w:t>False cleavers</w:t>
            </w:r>
          </w:p>
        </w:tc>
        <w:tc>
          <w:tcPr>
            <w:tcW w:w="4032" w:type="dxa"/>
          </w:tcPr>
          <w:p w14:paraId="6449B4ED" w14:textId="5B5645D0" w:rsidR="0048459B" w:rsidRDefault="0048459B" w:rsidP="007E531A">
            <w:r>
              <w:fldChar w:fldCharType="begin"/>
            </w:r>
            <w:r w:rsidR="00FB1059">
              <w:instrText xml:space="preserve"> ADDIN ZOTERO_ITEM CSL_CITATION {"citationID":"EmAtUein","properties":{"formattedCitation":"(Royo-Esnal et al. 2010)","plainCitation":"(Royo-Esnal et al. 2010)","noteIndex":0},"citationItems":[{"id":53554,"uris":["http://zotero.org/users/5308373/items/46LAFJRK"],"itemData":{"id":53554,"type":"article-journal","abstract":"Multiyear field data from Spain were used to model seedling emergence for three bedstraw species (Galium) that can coexist in winter cereal fields. The relationships between cumulative emergence and both growing degree days (GDD) and hydrothermal time (HTT) in soil were analyzed as sigmoid growth functions (Weibull). Iterations of base temperature and base water potential were used to optimize the HTT scale. All species were well described with Weibull functions. Both GDD and HTT models provided good descriptions of catchweed bedstraw emergence, as its seedlings have less dependence on soil water potential than false cleavers and threehorn bedstraw, which were described best with HTT. The HTT model for catchweed bedstraw was validated successfully with independent data from the United Kingdom. The models may be useful for predicting bedstraw emergence in semiarid Mediterranean regions and elsewhere.","container-title":"Weed Science","DOI":"10.1614/WS-09-063.1","ISSN":"0043-1745, 1550-2759","issue":"1","journalAbbreviation":"Weed Sci","language":"en","note":"publisher: Cambridge University Press","page":"10-15","source":"Cambridge University Press","title":"Modeling the emergence of three arable bedstraw (&lt;i&gt;Galium&lt;/i&gt;) species","URL":"https://www.cambridge.org/core/journals/weed-science/article/abs/modeling-the-emergence-of-three-arable-bedstraw-galium-species/ED56AA12833D5ABE895D36584C5519A5","volume":"58","author":[{"family":"Royo-Esnal","given":"Aritz"},{"family":"Torra","given":"Joel"},{"family":"Conesa","given":"Josep Antoni"},{"family":"Forcella","given":"Frank"},{"family":"Recasens","given":"Jordi"}],"accessed":{"date-parts":[["2023",9,10]]},"issued":{"date-parts":[["2010",3]]}}}],"schema":"https://github.com/citation-style-language/schema/raw/master/csl-citation.json"} </w:instrText>
            </w:r>
            <w:r>
              <w:fldChar w:fldCharType="separate"/>
            </w:r>
            <w:r w:rsidRPr="0048459B">
              <w:rPr>
                <w:rFonts w:ascii="Calibri" w:hAnsi="Calibri" w:cs="Calibri"/>
              </w:rPr>
              <w:t>(Royo-Esnal et al. 2010)</w:t>
            </w:r>
            <w:r>
              <w:fldChar w:fldCharType="end"/>
            </w:r>
          </w:p>
        </w:tc>
      </w:tr>
      <w:tr w:rsidR="00860F61" w14:paraId="5CE42729" w14:textId="77777777" w:rsidTr="00860F61">
        <w:tc>
          <w:tcPr>
            <w:tcW w:w="2592" w:type="dxa"/>
          </w:tcPr>
          <w:p w14:paraId="4694394E" w14:textId="71A328C5" w:rsidR="0048459B" w:rsidRPr="007E531A" w:rsidRDefault="0048459B" w:rsidP="007E531A">
            <w:pPr>
              <w:rPr>
                <w:i/>
                <w:iCs/>
              </w:rPr>
            </w:pPr>
            <w:proofErr w:type="spellStart"/>
            <w:r w:rsidRPr="007E531A">
              <w:rPr>
                <w:i/>
                <w:iCs/>
              </w:rPr>
              <w:t>Galium</w:t>
            </w:r>
            <w:proofErr w:type="spellEnd"/>
            <w:r w:rsidRPr="007E531A">
              <w:rPr>
                <w:i/>
                <w:iCs/>
              </w:rPr>
              <w:t xml:space="preserve"> </w:t>
            </w:r>
            <w:proofErr w:type="spellStart"/>
            <w:r w:rsidRPr="007E531A">
              <w:rPr>
                <w:i/>
                <w:iCs/>
              </w:rPr>
              <w:t>tricornutum</w:t>
            </w:r>
            <w:proofErr w:type="spellEnd"/>
          </w:p>
        </w:tc>
        <w:tc>
          <w:tcPr>
            <w:tcW w:w="2592" w:type="dxa"/>
          </w:tcPr>
          <w:p w14:paraId="3F6746BE" w14:textId="04EF7B48" w:rsidR="0048459B" w:rsidRDefault="0048459B" w:rsidP="007E531A">
            <w:r>
              <w:t>Three</w:t>
            </w:r>
            <w:r w:rsidR="00BB302D">
              <w:t>-</w:t>
            </w:r>
            <w:r>
              <w:t>horn bedstraw</w:t>
            </w:r>
          </w:p>
        </w:tc>
        <w:tc>
          <w:tcPr>
            <w:tcW w:w="4032" w:type="dxa"/>
          </w:tcPr>
          <w:p w14:paraId="7811C5F4" w14:textId="76EF2CB9" w:rsidR="0048459B" w:rsidRDefault="0048459B" w:rsidP="007E531A">
            <w:r>
              <w:fldChar w:fldCharType="begin"/>
            </w:r>
            <w:r w:rsidR="00FB1059">
              <w:instrText xml:space="preserve"> ADDIN ZOTERO_ITEM CSL_CITATION {"citationID":"ZkK0xJHI","properties":{"formattedCitation":"(Royo-Esnal et al. 2010)","plainCitation":"(Royo-Esnal et al. 2010)","noteIndex":0},"citationItems":[{"id":53554,"uris":["http://zotero.org/users/5308373/items/46LAFJRK"],"itemData":{"id":53554,"type":"article-journal","abstract":"Multiyear field data from Spain were used to model seedling emergence for three bedstraw species (Galium) that can coexist in winter cereal fields. The relationships between cumulative emergence and both growing degree days (GDD) and hydrothermal time (HTT) in soil were analyzed as sigmoid growth functions (Weibull). Iterations of base temperature and base water potential were used to optimize the HTT scale. All species were well described with Weibull functions. Both GDD and HTT models provided good descriptions of catchweed bedstraw emergence, as its seedlings have less dependence on soil water potential than false cleavers and threehorn bedstraw, which were described best with HTT. The HTT model for catchweed bedstraw was validated successfully with independent data from the United Kingdom. The models may be useful for predicting bedstraw emergence in semiarid Mediterranean regions and elsewhere.","container-title":"Weed Science","DOI":"10.1614/WS-09-063.1","ISSN":"0043-1745, 1550-2759","issue":"1","journalAbbreviation":"Weed Sci","language":"en","note":"publisher: Cambridge University Press","page":"10-15","source":"Cambridge University Press","title":"Modeling the emergence of three arable bedstraw (&lt;i&gt;Galium&lt;/i&gt;) species","URL":"https://www.cambridge.org/core/journals/weed-science/article/abs/modeling-the-emergence-of-three-arable-bedstraw-galium-species/ED56AA12833D5ABE895D36584C5519A5","volume":"58","author":[{"family":"Royo-Esnal","given":"Aritz"},{"family":"Torra","given":"Joel"},{"family":"Conesa","given":"Josep Antoni"},{"family":"Forcella","given":"Frank"},{"family":"Recasens","given":"Jordi"}],"accessed":{"date-parts":[["2023",9,10]]},"issued":{"date-parts":[["2010",3]]}}}],"schema":"https://github.com/citation-style-language/schema/raw/master/csl-citation.json"} </w:instrText>
            </w:r>
            <w:r>
              <w:fldChar w:fldCharType="separate"/>
            </w:r>
            <w:r w:rsidRPr="0048459B">
              <w:rPr>
                <w:rFonts w:ascii="Calibri" w:hAnsi="Calibri" w:cs="Calibri"/>
              </w:rPr>
              <w:t>(Royo-Esnal et al. 2010)</w:t>
            </w:r>
            <w:r>
              <w:fldChar w:fldCharType="end"/>
            </w:r>
          </w:p>
        </w:tc>
      </w:tr>
      <w:tr w:rsidR="00860F61" w14:paraId="2A9B11FA" w14:textId="77777777" w:rsidTr="00860F61">
        <w:tc>
          <w:tcPr>
            <w:tcW w:w="2592" w:type="dxa"/>
          </w:tcPr>
          <w:p w14:paraId="046633A6" w14:textId="505C4282" w:rsidR="0048459B" w:rsidRPr="007E531A" w:rsidRDefault="0048459B" w:rsidP="007E531A">
            <w:pPr>
              <w:rPr>
                <w:i/>
                <w:iCs/>
              </w:rPr>
            </w:pPr>
            <w:r w:rsidRPr="007E531A">
              <w:rPr>
                <w:i/>
                <w:iCs/>
              </w:rPr>
              <w:t>Helianthus annuus</w:t>
            </w:r>
          </w:p>
        </w:tc>
        <w:tc>
          <w:tcPr>
            <w:tcW w:w="2592" w:type="dxa"/>
          </w:tcPr>
          <w:p w14:paraId="5FD82711" w14:textId="66CD0C7A" w:rsidR="0048459B" w:rsidRDefault="0048459B" w:rsidP="007E531A">
            <w:r>
              <w:t>Common sunflower</w:t>
            </w:r>
          </w:p>
        </w:tc>
        <w:tc>
          <w:tcPr>
            <w:tcW w:w="4032" w:type="dxa"/>
          </w:tcPr>
          <w:p w14:paraId="025FA71F" w14:textId="066A79DA" w:rsidR="0048459B" w:rsidRDefault="0048459B" w:rsidP="007E531A">
            <w:r>
              <w:fldChar w:fldCharType="begin"/>
            </w:r>
            <w:r w:rsidR="005177BD">
              <w:instrText xml:space="preserve"> ADDIN ZOTERO_ITEM CSL_CITATION {"citationID":"NXWJod5L","properties":{"formattedCitation":"(Clay et al. 2014; Forcella et al. 1997; Werle et al. 2014b)","plainCitation":"(Clay et al. 2014; Forcella et al. 1997; Werle et al. 2014b)","noteIndex":0},"citationItems":[{"id":53409,"uris":["http://zotero.org/users/5308373/items/C4H4P7H5","http://zotero.org/users/5308373/items/ZA8KCF9E"],"itemData":{"id":53409,"type":"article-journal","abstract":"Predictions of weed emergence can be used by practitioners to schedule POST weed management operations. Common sunflower seed from Kansas was used at six Midwestern U.S. sites to examine the variability that 16 climates had on common sunflower emergence. Nonlinear mixed effects models, using a flexible sigmoidal Weibull function that included thermal time, hydrothermal time, and a modified hydrothermal time (with accumulation starting from January 1 of each year), were developed to describe the emergence data. An iterative method was used to select an optimal base temperature (Tb) and base and ceiling soil matric potentials (ψb and ψc) that resulted in a best-fit regional model. The most parsimonious model, based on Akaike's information criterion (AIC), resulted when Tb = 4.4 C, and ψb = −20000 kPa. Deviations among model fits for individual site years indicated a negative relationship (r = −0.75; P &lt; 0.001) between the duration of seedling emergence and growing degree days (Tb = 10 C) from October (fall planting) to March. Thus, seeds exposed to warmer conditions from fall burial to spring emergence had longer emergence periods.","container-title":"Weed Science","DOI":"10.1614/WS-D-13-00078.1","ISSN":"0043-1745, 1550-2759","issue":"1","journalAbbreviation":"Weed Sci","language":"en","note":"publisher: Cambridge University Press","page":"63-70","source":"Cambridge University Press","title":"Common sunflower seedling emergence across the U.S. Midwest","URL":"https://www.cambridge.org/core/journals/weed-science/article/abs/common-sunflower-seedling-emergence-across-the-us-midwest/E9D176B3D4F386994A531B1A38B69607","volume":"62","author":[{"family":"Clay","given":"Sharon A."},{"family":"Davis","given":"Adam"},{"family":"Dille","given":"Anita"},{"family":"Lindquist","given":"John"},{"family":"Ramirez","given":"Analiza H. M."},{"family":"Sprague","given":"Christy"},{"family":"Reicks","given":"Graig"},{"family":"Forcella","given":"Frank"}],"accessed":{"date-parts":[["2023",9,10]]},"issued":{"date-parts":[["2014",3]]}},"label":"page"},{"id":53427,"uris":["http://zotero.org/users/5308373/items/GQ8GDKUG"],"itemData":{"id":53427,"type":"article-journal","container-title":"Weed Science","issue":"1","journalAbbreviation":"Weed Sci","note":"publisher: Cambridge University Press","page":"67–76","source":"Google Scholar","title":"Weed seed bank emergence across the Corn Belt","volume":"45","author":[{"family":"Forcella","given":"Frank"},{"family":"Wilson","given":"Robert G."},{"family":"Dekker","given":"Jack"},{"family":"Kremer","given":"Robert J."},{"family":"Cardina","given":"John"},{"family":"Anderson","given":"Randy L."},{"family":"Alm","given":"David"},{"family":"Renner","given":"Karen A."},{"family":"Harvey","given":"R. Gordon"},{"family":"Clay","given":"Sharon"}],"issued":{"date-parts":[["1997"]]}}},{"id":53579,"uris":["http://zotero.org/users/5308373/items/G3ZPNFXN"],"itemData":{"id":53579,"type":"article-journal","abstract":"First- and second-year seedbank emergence of 23 summer annual weed species\n                        common to U.S. corn production systems was studied. Field experiments were\n                        conducted between 1996 and 1999 at the Iowa State University Johnson Farm in\n                        Story County, Iowa. In the fall of 1996 and again in 1997, 1,000 seeds for\n                        most species were planted in plastic crates. Seedling emergence was counted\n                        weekly for a 2-yr period following seed burial (starting in early spring).\n                        Soil temperature at 2 cm depth was estimated using soil temperature and\n                        moisture model software (STM2). The Weibull function was fit to\n                        cumulative emergence (%) on cumulative thermal time (TT), hydrothermal time\n                        (HTT), and day of year (DOY). To identify optimum base temperature\n                           (Tbase) and base matric potential (ψbase) for\n                        calculating TT or HTT, Tbase and ψbase values ranging\n                        from 2 to 17 C and −33 to −1,500 kPa, respectively, were evaluated for each\n                        species. The search for the optimal model for each species was based on the\n                        Akaike's Information Criterion (AIC), whereas an extra penalty cost was\n                        added to HTT models. In general, fewer seedlings emerged during the first\n                        year of the first experimental run (approximately 18% across all species)\n                        than during the second experimental run (approximately 30%). However,\n                        second-year seedbank emergence was similar for both experimental runs\n                        (approximately 6%). Environmental effects may be the cause of differences in\n                        total seedling emergence among years. Based on the AIC criterion, for 17\n                        species, the best fit of the model occurred using Tbase ranging\n                        from 2 to 15 C with four species also responding to ψbase = −750\n                        kPa. For six species, a simple model using DOY resulted in the best fit.\n                        Adding penalty costs to AIC calculation allowed us to compare TT and HTT\n                        when both models behaved similarly. Using a constant Tbase,\n                        species were plotted and classified as early-, middle-, and late-emerging\n                        species, resulting in a practical tool for forecasting time of emergence.\n                        The results of this research provide robust information on the prediction of\n                        the time of summer annual weed emergence, which can be used to schedule weed\n                        and crop management.","container-title":"Weed Science","DOI":"10.1614/WS-D-13-00116.1","ISSN":"0043-1745, 1550-2759","issue":"2","journalAbbreviation":"Weed Sci","language":"en","note":"publisher: Cambridge University Press","page":"267-279","source":"Cambridge University Press","title":"Predicting emergence of 23 summer annual weed species","URL":"https://www.cambridge.org/core/journals/weed-science/article/abs/predicting-emergence-of-23-summer-annual-weed-species/A18669CDB9459D5A936B2EC51EA99ECD","volume":"62","author":[{"family":"Werle","given":"Rodrigo"},{"family":"Sandell","given":"Lowell D."},{"family":"Buhler","given":"Douglas D."},{"family":"Hartzler","given":"Robert G."},{"family":"Lindquist","given":"John L."}],"accessed":{"date-parts":[["2023",9,10]]},"issued":{"date-parts":[["2014",6]]}}}],"schema":"https://github.com/citation-style-language/schema/raw/master/csl-citation.json"} </w:instrText>
            </w:r>
            <w:r>
              <w:fldChar w:fldCharType="separate"/>
            </w:r>
            <w:r w:rsidR="00443BEE" w:rsidRPr="00443BEE">
              <w:rPr>
                <w:rFonts w:ascii="Calibri" w:hAnsi="Calibri" w:cs="Calibri"/>
              </w:rPr>
              <w:t>(Clay et al. 2014; Forcella et al. 1997; Werle et al. 2014b)</w:t>
            </w:r>
            <w:r>
              <w:fldChar w:fldCharType="end"/>
            </w:r>
          </w:p>
        </w:tc>
      </w:tr>
      <w:tr w:rsidR="00860F61" w14:paraId="5A964272" w14:textId="77777777" w:rsidTr="00860F61">
        <w:tc>
          <w:tcPr>
            <w:tcW w:w="2592" w:type="dxa"/>
          </w:tcPr>
          <w:p w14:paraId="7F543B8A" w14:textId="69A9BE44" w:rsidR="0048459B" w:rsidRPr="007E531A" w:rsidRDefault="0048459B" w:rsidP="007E531A">
            <w:pPr>
              <w:rPr>
                <w:i/>
                <w:iCs/>
              </w:rPr>
            </w:pPr>
            <w:r w:rsidRPr="007E531A">
              <w:rPr>
                <w:i/>
                <w:iCs/>
              </w:rPr>
              <w:t xml:space="preserve">Hibiscus </w:t>
            </w:r>
            <w:proofErr w:type="spellStart"/>
            <w:r w:rsidRPr="007E531A">
              <w:rPr>
                <w:i/>
                <w:iCs/>
              </w:rPr>
              <w:t>trionum</w:t>
            </w:r>
            <w:proofErr w:type="spellEnd"/>
          </w:p>
        </w:tc>
        <w:tc>
          <w:tcPr>
            <w:tcW w:w="2592" w:type="dxa"/>
          </w:tcPr>
          <w:p w14:paraId="5D7D0D73" w14:textId="4C98F558" w:rsidR="0048459B" w:rsidRDefault="0048459B" w:rsidP="007E531A">
            <w:r>
              <w:t>Venice mallow</w:t>
            </w:r>
          </w:p>
        </w:tc>
        <w:tc>
          <w:tcPr>
            <w:tcW w:w="4032" w:type="dxa"/>
          </w:tcPr>
          <w:p w14:paraId="2179D969" w14:textId="0B5FF458" w:rsidR="0048459B" w:rsidRDefault="0048459B" w:rsidP="007E531A">
            <w:r>
              <w:fldChar w:fldCharType="begin"/>
            </w:r>
            <w:r w:rsidR="00FB1059">
              <w:instrText xml:space="preserve"> ADDIN ZOTERO_ITEM CSL_CITATION {"citationID":"clMvY73A","properties":{"formattedCitation":"(Werle et al. 2014b)","plainCitation":"(Werle et al. 2014b)","noteIndex":0},"citationItems":[{"id":53579,"uris":["http://zotero.org/users/5308373/items/G3ZPNFXN"],"itemData":{"id":53579,"type":"article-journal","abstract":"First- and second-year seedbank emergence of 23 summer annual weed species\n                        common to U.S. corn production systems was studied. Field experiments were\n                        conducted between 1996 and 1999 at the Iowa State University Johnson Farm in\n                        Story County, Iowa. In the fall of 1996 and again in 1997, 1,000 seeds for\n                        most species were planted in plastic crates. Seedling emergence was counted\n                        weekly for a 2-yr period following seed burial (starting in early spring).\n                        Soil temperature at 2 cm depth was estimated using soil temperature and\n                        moisture model software (STM2). The Weibull function was fit to\n                        cumulative emergence (%) on cumulative thermal time (TT), hydrothermal time\n                        (HTT), and day of year (DOY). To identify optimum base temperature\n                           (Tbase) and base matric potential (ψbase) for\n                        calculating TT or HTT, Tbase and ψbase values ranging\n                        from 2 to 17 C and −33 to −1,500 kPa, respectively, were evaluated for each\n                        species. The search for the optimal model for each species was based on the\n                        Akaike's Information Criterion (AIC), whereas an extra penalty cost was\n                        added to HTT models. In general, fewer seedlings emerged during the first\n                        year of the first experimental run (approximately 18% across all species)\n                        than during the second experimental run (approximately 30%). However,\n                        second-year seedbank emergence was similar for both experimental runs\n                        (approximately 6%). Environmental effects may be the cause of differences in\n                        total seedling emergence among years. Based on the AIC criterion, for 17\n                        species, the best fit of the model occurred using Tbase ranging\n                        from 2 to 15 C with four species also responding to ψbase = −750\n                        kPa. For six species, a simple model using DOY resulted in the best fit.\n                        Adding penalty costs to AIC calculation allowed us to compare TT and HTT\n                        when both models behaved similarly. Using a constant Tbase,\n                        species were plotted and classified as early-, middle-, and late-emerging\n                        species, resulting in a practical tool for forecasting time of emergence.\n                        The results of this research provide robust information on the prediction of\n                        the time of summer annual weed emergence, which can be used to schedule weed\n                        and crop management.","container-title":"Weed Science","DOI":"10.1614/WS-D-13-00116.1","ISSN":"0043-1745, 1550-2759","issue":"2","journalAbbreviation":"Weed Sci","language":"en","note":"publisher: Cambridge University Press","page":"267-279","source":"Cambridge University Press","title":"Predicting emergence of 23 summer annual weed species","URL":"https://www.cambridge.org/core/journals/weed-science/article/abs/predicting-emergence-of-23-summer-annual-weed-species/A18669CDB9459D5A936B2EC51EA99ECD","volume":"62","author":[{"family":"Werle","given":"Rodrigo"},{"family":"Sandell","given":"Lowell D."},{"family":"Buhler","given":"Douglas D."},{"family":"Hartzler","given":"Robert G."},{"family":"Lindquist","given":"John L."}],"accessed":{"date-parts":[["2023",9,10]]},"issued":{"date-parts":[["2014",6]]}}}],"schema":"https://github.com/citation-style-language/schema/raw/master/csl-citation.json"} </w:instrText>
            </w:r>
            <w:r>
              <w:fldChar w:fldCharType="separate"/>
            </w:r>
            <w:r w:rsidRPr="0048459B">
              <w:rPr>
                <w:rFonts w:ascii="Calibri" w:hAnsi="Calibri" w:cs="Calibri"/>
              </w:rPr>
              <w:t>(Werle et al. 2014b)</w:t>
            </w:r>
            <w:r>
              <w:fldChar w:fldCharType="end"/>
            </w:r>
          </w:p>
        </w:tc>
      </w:tr>
      <w:tr w:rsidR="00860F61" w14:paraId="6D2A48AD" w14:textId="77777777" w:rsidTr="00860F61">
        <w:tc>
          <w:tcPr>
            <w:tcW w:w="2592" w:type="dxa"/>
          </w:tcPr>
          <w:p w14:paraId="15C5E7CF" w14:textId="59AAB40B" w:rsidR="0048459B" w:rsidRPr="007E531A" w:rsidRDefault="0048459B" w:rsidP="007E531A">
            <w:pPr>
              <w:rPr>
                <w:i/>
                <w:iCs/>
              </w:rPr>
            </w:pPr>
            <w:r w:rsidRPr="007E531A">
              <w:rPr>
                <w:i/>
                <w:iCs/>
              </w:rPr>
              <w:t>Ipomoea hederacea</w:t>
            </w:r>
          </w:p>
        </w:tc>
        <w:tc>
          <w:tcPr>
            <w:tcW w:w="2592" w:type="dxa"/>
          </w:tcPr>
          <w:p w14:paraId="645AABEA" w14:textId="19A500AA" w:rsidR="0048459B" w:rsidRDefault="0048459B" w:rsidP="007E531A">
            <w:proofErr w:type="spellStart"/>
            <w:r>
              <w:t>Ivyleaf</w:t>
            </w:r>
            <w:proofErr w:type="spellEnd"/>
            <w:r>
              <w:t xml:space="preserve"> </w:t>
            </w:r>
            <w:proofErr w:type="spellStart"/>
            <w:r>
              <w:t>morningglory</w:t>
            </w:r>
            <w:proofErr w:type="spellEnd"/>
          </w:p>
        </w:tc>
        <w:tc>
          <w:tcPr>
            <w:tcW w:w="4032" w:type="dxa"/>
          </w:tcPr>
          <w:p w14:paraId="0582274C" w14:textId="3DAF7206" w:rsidR="0048459B" w:rsidRDefault="0048459B" w:rsidP="007E531A">
            <w:r>
              <w:fldChar w:fldCharType="begin"/>
            </w:r>
            <w:r w:rsidR="00FB1059">
              <w:instrText xml:space="preserve"> ADDIN ZOTERO_ITEM CSL_CITATION {"citationID":"vDL3nvch","properties":{"formattedCitation":"(Werle et al. 2014b)","plainCitation":"(Werle et al. 2014b)","noteIndex":0},"citationItems":[{"id":53579,"uris":["http://zotero.org/users/5308373/items/G3ZPNFXN"],"itemData":{"id":53579,"type":"article-journal","abstract":"First- and second-year seedbank emergence of 23 summer annual weed species\n                        common to U.S. corn production systems was studied. Field experiments were\n                        conducted between 1996 and 1999 at the Iowa State University Johnson Farm in\n                        Story County, Iowa. In the fall of 1996 and again in 1997, 1,000 seeds for\n                        most species were planted in plastic crates. Seedling emergence was counted\n                        weekly for a 2-yr period following seed burial (starting in early spring).\n                        Soil temperature at 2 cm depth was estimated using soil temperature and\n                        moisture model software (STM2). The Weibull function was fit to\n                        cumulative emergence (%) on cumulative thermal time (TT), hydrothermal time\n                        (HTT), and day of year (DOY). To identify optimum base temperature\n                           (Tbase) and base matric potential (ψbase) for\n                        calculating TT or HTT, Tbase and ψbase values ranging\n                        from 2 to 17 C and −33 to −1,500 kPa, respectively, were evaluated for each\n                        species. The search for the optimal model for each species was based on the\n                        Akaike's Information Criterion (AIC), whereas an extra penalty cost was\n                        added to HTT models. In general, fewer seedlings emerged during the first\n                        year of the first experimental run (approximately 18% across all species)\n                        than during the second experimental run (approximately 30%). However,\n                        second-year seedbank emergence was similar for both experimental runs\n                        (approximately 6%). Environmental effects may be the cause of differences in\n                        total seedling emergence among years. Based on the AIC criterion, for 17\n                        species, the best fit of the model occurred using Tbase ranging\n                        from 2 to 15 C with four species also responding to ψbase = −750\n                        kPa. For six species, a simple model using DOY resulted in the best fit.\n                        Adding penalty costs to AIC calculation allowed us to compare TT and HTT\n                        when both models behaved similarly. Using a constant Tbase,\n                        species were plotted and classified as early-, middle-, and late-emerging\n                        species, resulting in a practical tool for forecasting time of emergence.\n                        The results of this research provide robust information on the prediction of\n                        the time of summer annual weed emergence, which can be used to schedule weed\n                        and crop management.","container-title":"Weed Science","DOI":"10.1614/WS-D-13-00116.1","ISSN":"0043-1745, 1550-2759","issue":"2","journalAbbreviation":"Weed Sci","language":"en","note":"publisher: Cambridge University Press","page":"267-279","source":"Cambridge University Press","title":"Predicting emergence of 23 summer annual weed species","URL":"https://www.cambridge.org/core/journals/weed-science/article/abs/predicting-emergence-of-23-summer-annual-weed-species/A18669CDB9459D5A936B2EC51EA99ECD","volume":"62","author":[{"family":"Werle","given":"Rodrigo"},{"family":"Sandell","given":"Lowell D."},{"family":"Buhler","given":"Douglas D."},{"family":"Hartzler","given":"Robert G."},{"family":"Lindquist","given":"John L."}],"accessed":{"date-parts":[["2023",9,10]]},"issued":{"date-parts":[["2014",6]]}}}],"schema":"https://github.com/citation-style-language/schema/raw/master/csl-citation.json"} </w:instrText>
            </w:r>
            <w:r>
              <w:fldChar w:fldCharType="separate"/>
            </w:r>
            <w:r w:rsidRPr="0048459B">
              <w:rPr>
                <w:rFonts w:ascii="Calibri" w:hAnsi="Calibri" w:cs="Calibri"/>
              </w:rPr>
              <w:t>(Werle et al. 2014b)</w:t>
            </w:r>
            <w:r>
              <w:fldChar w:fldCharType="end"/>
            </w:r>
          </w:p>
        </w:tc>
      </w:tr>
      <w:tr w:rsidR="00860F61" w14:paraId="47FC5A42" w14:textId="77777777" w:rsidTr="00860F61">
        <w:tc>
          <w:tcPr>
            <w:tcW w:w="2592" w:type="dxa"/>
          </w:tcPr>
          <w:p w14:paraId="4201F8E9" w14:textId="0AE3A549" w:rsidR="0048459B" w:rsidRPr="007E531A" w:rsidRDefault="0048459B" w:rsidP="007E531A">
            <w:pPr>
              <w:rPr>
                <w:i/>
                <w:iCs/>
              </w:rPr>
            </w:pPr>
            <w:r w:rsidRPr="007E531A">
              <w:rPr>
                <w:i/>
                <w:iCs/>
              </w:rPr>
              <w:t>Ipomoea purpurea</w:t>
            </w:r>
          </w:p>
        </w:tc>
        <w:tc>
          <w:tcPr>
            <w:tcW w:w="2592" w:type="dxa"/>
          </w:tcPr>
          <w:p w14:paraId="60B6EB8B" w14:textId="4CEA4748" w:rsidR="0048459B" w:rsidRDefault="0048459B" w:rsidP="007E531A">
            <w:r>
              <w:t xml:space="preserve">Tall </w:t>
            </w:r>
            <w:proofErr w:type="spellStart"/>
            <w:r>
              <w:t>morningglory</w:t>
            </w:r>
            <w:proofErr w:type="spellEnd"/>
          </w:p>
        </w:tc>
        <w:tc>
          <w:tcPr>
            <w:tcW w:w="4032" w:type="dxa"/>
          </w:tcPr>
          <w:p w14:paraId="647718B9" w14:textId="526F0FE0" w:rsidR="0048459B" w:rsidRDefault="0048459B" w:rsidP="007E531A">
            <w:r>
              <w:fldChar w:fldCharType="begin"/>
            </w:r>
            <w:r w:rsidR="005177BD">
              <w:instrText xml:space="preserve"> ADDIN ZOTERO_ITEM CSL_CITATION {"citationID":"z4FCvj49","properties":{"formattedCitation":"(Hadi and Gonz\\uc0\\u225{}lez-And\\uc0\\u250{}jar 2009)","plainCitation":"(Hadi and González-Andújar 2009)","noteIndex":0},"citationItems":[{"id":53450,"uris":["http://zotero.org/users/5308373/items/669DF8WM","http://zotero.org/users/5308373/items/FICIDAJ6"],"itemData":{"id":53450,"type":"article-journal","container-title":"Computers and Electronics in Agriculture","issue":"1","journalAbbreviation":"Comput Electron Agric","note":"publisher: Elsevier","page":"19–25","source":"Google Scholar","title":"Comparison of fitting weed seedling emergence models with nonlinear regression and genetic algorithm","volume":"65","author":[{"family":"Hadi","given":"MR Haj Seyed"},{"family":"González-Andújar","given":"J. L."}],"issued":{"date-parts":[["2009"]]}},"label":"page"}],"schema":"https://github.com/citation-style-language/schema/raw/master/csl-citation.json"} </w:instrText>
            </w:r>
            <w:r>
              <w:fldChar w:fldCharType="separate"/>
            </w:r>
            <w:r w:rsidR="005177BD" w:rsidRPr="005177BD">
              <w:rPr>
                <w:rFonts w:ascii="Calibri" w:hAnsi="Calibri" w:cs="Calibri"/>
                <w:kern w:val="0"/>
                <w:szCs w:val="24"/>
              </w:rPr>
              <w:t>(Hadi and González-Andújar 2009)</w:t>
            </w:r>
            <w:r>
              <w:fldChar w:fldCharType="end"/>
            </w:r>
          </w:p>
        </w:tc>
      </w:tr>
      <w:tr w:rsidR="00860F61" w14:paraId="143928C8" w14:textId="77777777" w:rsidTr="00860F61">
        <w:tc>
          <w:tcPr>
            <w:tcW w:w="2592" w:type="dxa"/>
          </w:tcPr>
          <w:p w14:paraId="308A2F67" w14:textId="3DACFB04" w:rsidR="0048459B" w:rsidRPr="007E531A" w:rsidRDefault="0048459B" w:rsidP="007E531A">
            <w:pPr>
              <w:rPr>
                <w:i/>
                <w:iCs/>
              </w:rPr>
            </w:pPr>
            <w:r w:rsidRPr="007E531A">
              <w:rPr>
                <w:i/>
                <w:iCs/>
              </w:rPr>
              <w:t>Lamium amplexicaule</w:t>
            </w:r>
          </w:p>
        </w:tc>
        <w:tc>
          <w:tcPr>
            <w:tcW w:w="2592" w:type="dxa"/>
          </w:tcPr>
          <w:p w14:paraId="40494D1F" w14:textId="1F250E8C" w:rsidR="0048459B" w:rsidRDefault="0048459B" w:rsidP="007E531A">
            <w:r>
              <w:t>Henbit</w:t>
            </w:r>
          </w:p>
        </w:tc>
        <w:tc>
          <w:tcPr>
            <w:tcW w:w="4032" w:type="dxa"/>
          </w:tcPr>
          <w:p w14:paraId="57207BC5" w14:textId="6A95A70E" w:rsidR="0048459B" w:rsidRDefault="0048459B" w:rsidP="007E531A">
            <w:r>
              <w:fldChar w:fldCharType="begin"/>
            </w:r>
            <w:r w:rsidR="00FB1059">
              <w:instrText xml:space="preserve"> ADDIN ZOTERO_ITEM CSL_CITATION {"citationID":"mUndHBhX","properties":{"formattedCitation":"(Hill et al. 2014; Tiwari et al. 2021; Werle et al. 2014a)","plainCitation":"(Hill et al. 2014; Tiwari et al. 2021; Werle et al. 2014a)","noteIndex":0},"citationItems":[{"id":53454,"uris":["http://zotero.org/users/5308373/items/ZM2ZX9JX"],"itemData":{"id":53454,"type":"article-journal","container-title":"Weed Science","issue":"1","journalAbbreviation":"Weed Sci","note":"publisher: Cambridge University Press","page":"97–106","source":"Google Scholar","title":"Henbit (&lt;i&gt;Lamium amplexicaule&lt;/i&gt;), common chickweed (&lt;i&gt;Stellaria media&lt;/i&gt;), shepherd's-purse (&lt;i&gt;Capsella bursa-pastoris&lt;/i&gt;), and field pennycress (&lt;i&gt;Thlaspi arvense&lt;/i&gt;): fecundity, seed dispersal, dormancy, and emergence","title-short":"Henbit (Lamium amplexicaule), common chickweed (Stellaria media), shepherd's-purse (Capsella bursa-pastoris), and field pennycress (Thlaspi arvense)","volume":"62","author":[{"family":"Hill","given":"Erin C."},{"family":"Renner","given":"Karen A."},{"family":"Sprague","given":"Christy L."}],"issued":{"date-parts":[["2014"]]}}},{"id":53568,"uris":["http://zotero.org/users/5308373/items/T4J5IG5V"],"itemData":{"id":53568,"type":"article-journal","abstract":"Ethiopian mustard (Brassica carinata A. Braun) is a biofuel crop recently introduced in the southeastern United States. For this crop to be successful, integrated weed management strategies that complement its rotation with summer cash crops must be developed. The objectives of this research were to evaluate the effect of previous season summer crops on winter weed emergence patterns during Ethiopian mustard growing season and to assess the impact of planting Ethiopian mustard on the emergence patterns of summer weed species. Gompertz models were fit to winter and summer weed emergence patterns. All models represented more than 80% of the variation, with root mean-square error values less than 0.20. The emergence pattern for winter weed species was best described using growing degree-day accumulation, and this model can be utilized for implementing weed control strategies at the critical Ethiopian mustard growth stages. The results also showed that summer weeds can emerge during the winter in northern Florida but do not survive frost damage, which might create off-season seedbank reductions before the summer crop growing season.","container-title":"Weed Science","DOI":"10.1017/wsc.2021.20","ISSN":"0043-1745, 1550-2759","issue":"4","journalAbbreviation":"Weed Sci","language":"en","note":"publisher: Cambridge University Press","page":"446-453","source":"Cambridge University Press","title":"Emergence patterns of winter and summer annual weeds in Ethiopian mustard (&lt;i&gt;Brassica carinata&lt;/i&gt;) cropping system","URL":"https://www.cambridge.org/core/journals/weed-science/article/abs/emergence-patterns-of-winter-and-summer-annual-weeds-in-ethiopian-mustard-brassica-carinata-cropping-system/47060FDF4A8CAF0A08F9323DDD2361B3","volume":"69","author":[{"family":"Tiwari","given":"Ruby"},{"family":"Reinhardt Piskackova","given":"Theresa A."},{"family":"Devkota","given":"Pratap"},{"family":"Mulvaney","given":"Michael J."},{"family":"Ferrell","given":"Jason A."},{"family":"Leon","given":"Ramon G."}],"accessed":{"date-parts":[["2023",9,10]]},"issued":{"date-parts":[["2021",7]]}}},{"id":53578,"uris":["http://zotero.org/users/5308373/items/8K3ARKJR"],"itemData":{"id":53578,"type":"article-journal","abstract":"Winter annual weeds are becoming prolific in agricultural fields in the midwestern United States. The objectives of this research were to understand the roles of soil temperature (daily average and fluctuation) and moisture on the emergence of nine winter annual weed species and dandelion and to develop predictive models for weed emergence based on the accumulation of modified thermal/hydrothermal time (mHTT). Experiments were established at Lincoln, NE; Mead, NE; and at two sites (irrigated and rainfed) near Clay Center, NE, in 2010 and 2011. In July of each year, 1,000 seeds of each species were planted in 15 by 20 by 6-cm mesh baskets installed between soybean rows. Soil temperature and water content were recorded at the 2-cm depth. Emerged seedlings were counted and removed from the baskets on a weekly basis until no additional emergence was observed in the fall, resumed in late winter, and continued until emergence ceased in late spring. Weather data were used to accumulate mHTT beginning on August 1. A Weibull function was selected to fit cumulative emergence (%) on cumulative mHTT (seven base temperature [Tbase] by six base water potential [Ψbase] by three base temperature fluctuation [Fbase] candidate threshold values = 126 models); it was also fit to days after August 1 (DAA1), for a total of 127 candidate models per species. The search for optimal base thresholds was based on the theoretic-model comparison approach (Akaike information criterion [AIC]). All three components (Tbase, Ψbase, and Fbase) were only important for Virginia pepperweed. For downy brome and purslane speedwell, including Tbase and Ψbase resulted in the best fit, whereas for dandelion including Tbase and Fbase resulted in the best fit. A model including only Tbase resulted in the best fit for most species included in this study (Carolina foxtail, shepherd's-purse, pinnate tansymustard, henbit, and field pansy). For field pennycress, the model based on DAA1 resulted in the best fit. Threshold values were species specific. Soil temperature was the major environmental factor influencing winter annual weed emergence. Even though soil moisture and often temperature fluctuation are essential for seed germination, Ψbase and Fbase were not as critical in the predictive models as initially expected. Most seedlings (&gt; 90%) of downy brome, pinnate tansymustard, Carolina foxtail, henbit, and field pansy emerged during the fall. Virginia pepperweed, purslane speedwell, dandelion, shepherd's-purse, and field pennycress seedlings emerged during both fall and spring. The results of this research provide robust information on the prediction of the time of winter annual weed emergence, which can help growers make better management decisions.","container-title":"Weed Science","DOI":"10.1614/WS-D-13-00091.1","ISSN":"0043-1745, 1550-2759","issue":"1","journalAbbreviation":"Weed Sci","language":"en","note":"publisher: Cambridge University Press","page":"83-96","source":"Cambridge University Press","title":"Environmental triggers of winter annual weed emergence in the midwestern United States","URL":"https://www.cambridge.org/core/journals/weed-science/article/abs/environmental-triggers-of-winter-annual-weed-emergence-in-the-midwestern-united-states/D0CA4A952B367296396FB4E23F275456","volume":"62","author":[{"family":"Werle","given":"Rodrigo"},{"family":"Bernards","given":"Mark L."},{"family":"Arkebauer","given":"Timothy J."},{"family":"Lindquist","given":"John L."}],"accessed":{"date-parts":[["2023",9,10]]},"issued":{"date-parts":[["2014",3]]}}}],"schema":"https://github.com/citation-style-language/schema/raw/master/csl-citation.json"} </w:instrText>
            </w:r>
            <w:r>
              <w:fldChar w:fldCharType="separate"/>
            </w:r>
            <w:r w:rsidR="00D700D1" w:rsidRPr="00D700D1">
              <w:rPr>
                <w:rFonts w:ascii="Calibri" w:hAnsi="Calibri" w:cs="Calibri"/>
              </w:rPr>
              <w:t>(Hill et al. 2014; Tiwari et al. 2021; Werle et al. 2014a)</w:t>
            </w:r>
            <w:r>
              <w:fldChar w:fldCharType="end"/>
            </w:r>
          </w:p>
        </w:tc>
      </w:tr>
      <w:tr w:rsidR="00860F61" w14:paraId="3641F01C" w14:textId="77777777" w:rsidTr="00860F61">
        <w:tc>
          <w:tcPr>
            <w:tcW w:w="2592" w:type="dxa"/>
          </w:tcPr>
          <w:p w14:paraId="75DFEB5C" w14:textId="1E7D0F70" w:rsidR="0048459B" w:rsidRPr="007E531A" w:rsidRDefault="00D700D1" w:rsidP="007E531A">
            <w:pPr>
              <w:rPr>
                <w:i/>
                <w:iCs/>
              </w:rPr>
            </w:pPr>
            <w:r w:rsidRPr="007E531A">
              <w:rPr>
                <w:i/>
                <w:iCs/>
              </w:rPr>
              <w:t>Lamium purpureum</w:t>
            </w:r>
          </w:p>
        </w:tc>
        <w:tc>
          <w:tcPr>
            <w:tcW w:w="2592" w:type="dxa"/>
          </w:tcPr>
          <w:p w14:paraId="2A55143F" w14:textId="09885FA6" w:rsidR="0048459B" w:rsidRDefault="00D700D1" w:rsidP="007E531A">
            <w:r>
              <w:t>Purple deadnettle</w:t>
            </w:r>
          </w:p>
        </w:tc>
        <w:tc>
          <w:tcPr>
            <w:tcW w:w="4032" w:type="dxa"/>
          </w:tcPr>
          <w:p w14:paraId="1CF6770D" w14:textId="182411DB" w:rsidR="0048459B" w:rsidRDefault="00D700D1" w:rsidP="007E531A">
            <w:r>
              <w:fldChar w:fldCharType="begin"/>
            </w:r>
            <w:r w:rsidR="00FB1059">
              <w:instrText xml:space="preserve"> ADDIN ZOTERO_ITEM CSL_CITATION {"citationID":"lnRcIHs6","properties":{"formattedCitation":"(Otto et al. 2007)","plainCitation":"(Otto et al. 2007)","noteIndex":0},"citationItems":[{"id":53516,"uris":["http://zotero.org/users/5308373/items/BHDU8WY5"],"itemData":{"id":53516,"type":"article-journal","container-title":"Weed Research","issue":"6","journalAbbreviation":"Weed Res","note":"publisher: Wiley Online Library","page":"488–498","source":"Google Scholar","title":"Modelling the correlation between plant phenology and weed emergence for improving weed control","volume":"47","author":[{"family":"Otto","given":"S."},{"family":"Masin","given":"Roberta"},{"family":"Chiste","given":"G."},{"family":"Zanin","given":"Giuseppe"}],"issued":{"date-parts":[["2007"]]}}}],"schema":"https://github.com/citation-style-language/schema/raw/master/csl-citation.json"} </w:instrText>
            </w:r>
            <w:r>
              <w:fldChar w:fldCharType="separate"/>
            </w:r>
            <w:r w:rsidRPr="00D700D1">
              <w:rPr>
                <w:rFonts w:ascii="Calibri" w:hAnsi="Calibri" w:cs="Calibri"/>
              </w:rPr>
              <w:t>(Otto et al. 2007)</w:t>
            </w:r>
            <w:r>
              <w:fldChar w:fldCharType="end"/>
            </w:r>
          </w:p>
        </w:tc>
      </w:tr>
      <w:tr w:rsidR="00860F61" w14:paraId="1C12A312" w14:textId="77777777" w:rsidTr="00860F61">
        <w:tc>
          <w:tcPr>
            <w:tcW w:w="2592" w:type="dxa"/>
          </w:tcPr>
          <w:p w14:paraId="1CA018C4" w14:textId="0D0BDE55" w:rsidR="0048459B" w:rsidRPr="007E531A" w:rsidRDefault="00D700D1" w:rsidP="007E531A">
            <w:pPr>
              <w:rPr>
                <w:i/>
                <w:iCs/>
              </w:rPr>
            </w:pPr>
            <w:r w:rsidRPr="007E531A">
              <w:rPr>
                <w:i/>
                <w:iCs/>
              </w:rPr>
              <w:t>Lepidium virginicum</w:t>
            </w:r>
          </w:p>
        </w:tc>
        <w:tc>
          <w:tcPr>
            <w:tcW w:w="2592" w:type="dxa"/>
          </w:tcPr>
          <w:p w14:paraId="44E2E7C0" w14:textId="379D1D23" w:rsidR="0048459B" w:rsidRDefault="00D700D1" w:rsidP="007E531A">
            <w:r>
              <w:t xml:space="preserve">Virginia </w:t>
            </w:r>
            <w:proofErr w:type="spellStart"/>
            <w:r>
              <w:t>pepperweed</w:t>
            </w:r>
            <w:proofErr w:type="spellEnd"/>
          </w:p>
        </w:tc>
        <w:tc>
          <w:tcPr>
            <w:tcW w:w="4032" w:type="dxa"/>
          </w:tcPr>
          <w:p w14:paraId="4FE194B4" w14:textId="08C4A967" w:rsidR="0048459B" w:rsidRDefault="00D700D1" w:rsidP="007E531A">
            <w:r>
              <w:fldChar w:fldCharType="begin"/>
            </w:r>
            <w:r w:rsidR="00FB1059">
              <w:instrText xml:space="preserve"> ADDIN ZOTERO_ITEM CSL_CITATION {"citationID":"Ly2L9y3Y","properties":{"formattedCitation":"(Werle et al. 2014a)","plainCitation":"(Werle et al. 2014a)","noteIndex":0},"citationItems":[{"id":53578,"uris":["http://zotero.org/users/5308373/items/8K3ARKJR"],"itemData":{"id":53578,"type":"article-journal","abstract":"Winter annual weeds are becoming prolific in agricultural fields in the midwestern United States. The objectives of this research were to understand the roles of soil temperature (daily average and fluctuation) and moisture on the emergence of nine winter annual weed species and dandelion and to develop predictive models for weed emergence based on the accumulation of modified thermal/hydrothermal time (mHTT). Experiments were established at Lincoln, NE; Mead, NE; and at two sites (irrigated and rainfed) near Clay Center, NE, in 2010 and 2011. In July of each year, 1,000 seeds of each species were planted in 15 by 20 by 6-cm mesh baskets installed between soybean rows. Soil temperature and water content were recorded at the 2-cm depth. Emerged seedlings were counted and removed from the baskets on a weekly basis until no additional emergence was observed in the fall, resumed in late winter, and continued until emergence ceased in late spring. Weather data were used to accumulate mHTT beginning on August 1. A Weibull function was selected to fit cumulative emergence (%) on cumulative mHTT (seven base temperature [Tbase] by six base water potential [Ψbase] by three base temperature fluctuation [Fbase] candidate threshold values = 126 models); it was also fit to days after August 1 (DAA1), for a total of 127 candidate models per species. The search for optimal base thresholds was based on the theoretic-model comparison approach (Akaike information criterion [AIC]). All three components (Tbase, Ψbase, and Fbase) were only important for Virginia pepperweed. For downy brome and purslane speedwell, including Tbase and Ψbase resulted in the best fit, whereas for dandelion including Tbase and Fbase resulted in the best fit. A model including only Tbase resulted in the best fit for most species included in this study (Carolina foxtail, shepherd's-purse, pinnate tansymustard, henbit, and field pansy). For field pennycress, the model based on DAA1 resulted in the best fit. Threshold values were species specific. Soil temperature was the major environmental factor influencing winter annual weed emergence. Even though soil moisture and often temperature fluctuation are essential for seed germination, Ψbase and Fbase were not as critical in the predictive models as initially expected. Most seedlings (&gt; 90%) of downy brome, pinnate tansymustard, Carolina foxtail, henbit, and field pansy emerged during the fall. Virginia pepperweed, purslane speedwell, dandelion, shepherd's-purse, and field pennycress seedlings emerged during both fall and spring. The results of this research provide robust information on the prediction of the time of winter annual weed emergence, which can help growers make better management decisions.","container-title":"Weed Science","DOI":"10.1614/WS-D-13-00091.1","ISSN":"0043-1745, 1550-2759","issue":"1","journalAbbreviation":"Weed Sci","language":"en","note":"publisher: Cambridge University Press","page":"83-96","source":"Cambridge University Press","title":"Environmental triggers of winter annual weed emergence in the midwestern United States","URL":"https://www.cambridge.org/core/journals/weed-science/article/abs/environmental-triggers-of-winter-annual-weed-emergence-in-the-midwestern-united-states/D0CA4A952B367296396FB4E23F275456","volume":"62","author":[{"family":"Werle","given":"Rodrigo"},{"family":"Bernards","given":"Mark L."},{"family":"Arkebauer","given":"Timothy J."},{"family":"Lindquist","given":"John L."}],"accessed":{"date-parts":[["2023",9,10]]},"issued":{"date-parts":[["2014",3]]}}}],"schema":"https://github.com/citation-style-language/schema/raw/master/csl-citation.json"} </w:instrText>
            </w:r>
            <w:r>
              <w:fldChar w:fldCharType="separate"/>
            </w:r>
            <w:r w:rsidRPr="00D700D1">
              <w:rPr>
                <w:rFonts w:ascii="Calibri" w:hAnsi="Calibri" w:cs="Calibri"/>
              </w:rPr>
              <w:t>(Werle et al. 2014a)</w:t>
            </w:r>
            <w:r>
              <w:fldChar w:fldCharType="end"/>
            </w:r>
          </w:p>
        </w:tc>
      </w:tr>
      <w:tr w:rsidR="00860F61" w14:paraId="484E842C" w14:textId="77777777" w:rsidTr="00860F61">
        <w:tc>
          <w:tcPr>
            <w:tcW w:w="2592" w:type="dxa"/>
          </w:tcPr>
          <w:p w14:paraId="2A7F6F2B" w14:textId="4117643A" w:rsidR="0048459B" w:rsidRPr="007E531A" w:rsidRDefault="00D700D1" w:rsidP="007E531A">
            <w:pPr>
              <w:rPr>
                <w:i/>
                <w:iCs/>
              </w:rPr>
            </w:pPr>
            <w:r w:rsidRPr="007E531A">
              <w:rPr>
                <w:i/>
                <w:iCs/>
              </w:rPr>
              <w:t xml:space="preserve">Linum </w:t>
            </w:r>
            <w:proofErr w:type="spellStart"/>
            <w:r w:rsidRPr="007E531A">
              <w:rPr>
                <w:i/>
                <w:iCs/>
              </w:rPr>
              <w:t>usitatissimum</w:t>
            </w:r>
            <w:proofErr w:type="spellEnd"/>
          </w:p>
        </w:tc>
        <w:tc>
          <w:tcPr>
            <w:tcW w:w="2592" w:type="dxa"/>
          </w:tcPr>
          <w:p w14:paraId="75D895D7" w14:textId="6A0939BA" w:rsidR="0048459B" w:rsidRDefault="00D700D1" w:rsidP="007E531A">
            <w:r>
              <w:t>Flax</w:t>
            </w:r>
          </w:p>
        </w:tc>
        <w:tc>
          <w:tcPr>
            <w:tcW w:w="4032" w:type="dxa"/>
          </w:tcPr>
          <w:p w14:paraId="10F9556A" w14:textId="0BB9B667" w:rsidR="0048459B" w:rsidRDefault="00D700D1" w:rsidP="007E531A">
            <w:r>
              <w:fldChar w:fldCharType="begin"/>
            </w:r>
            <w:r w:rsidR="00FB1059">
              <w:instrText xml:space="preserve"> ADDIN ZOTERO_ITEM CSL_CITATION {"citationID":"5Erv6AvZ","properties":{"formattedCitation":"(Dexter et al. 2010)","plainCitation":"(Dexter et al. 2010)","noteIndex":0},"citationItems":[{"id":53415,"uris":["http://zotero.org/users/5308373/items/FBEZF9XB"],"itemData":{"id":53415,"type":"article-journal","container-title":"Agronomy Journal","issue":"4","journalAbbreviation":"Agron J","note":"publisher: Wiley Online Library","page":"1321–1328","source":"Google Scholar","title":"Emergence and persistence of volunteer flax in western Canadian cropping systems","volume":"102","author":[{"family":"Dexter","given":"Jody E."},{"family":"Jhala","given":"Amit J."},{"family":"Yang","given":"Rong-Cai"},{"family":"Hills","given":"Mellisa J."},{"family":"Weselake","given":"Randall J."},{"family":"Hall","given":"Linda M."}],"issued":{"date-parts":[["2010"]]}},"label":"page"}],"schema":"https://github.com/citation-style-language/schema/raw/master/csl-citation.json"} </w:instrText>
            </w:r>
            <w:r>
              <w:fldChar w:fldCharType="separate"/>
            </w:r>
            <w:r w:rsidR="00023972" w:rsidRPr="00023972">
              <w:rPr>
                <w:rFonts w:ascii="Calibri" w:hAnsi="Calibri" w:cs="Calibri"/>
              </w:rPr>
              <w:t>(Dexter et al. 2010)</w:t>
            </w:r>
            <w:r>
              <w:fldChar w:fldCharType="end"/>
            </w:r>
          </w:p>
        </w:tc>
      </w:tr>
      <w:tr w:rsidR="00860F61" w14:paraId="2FBF014F" w14:textId="77777777" w:rsidTr="00860F61">
        <w:tc>
          <w:tcPr>
            <w:tcW w:w="2592" w:type="dxa"/>
          </w:tcPr>
          <w:p w14:paraId="26ED7B7F" w14:textId="782652B4" w:rsidR="001D5C7D" w:rsidRPr="007E531A" w:rsidRDefault="001D5C7D" w:rsidP="007E531A">
            <w:pPr>
              <w:rPr>
                <w:i/>
                <w:iCs/>
              </w:rPr>
            </w:pPr>
            <w:proofErr w:type="spellStart"/>
            <w:r w:rsidRPr="007E531A">
              <w:rPr>
                <w:i/>
                <w:iCs/>
              </w:rPr>
              <w:t>Lipandra</w:t>
            </w:r>
            <w:proofErr w:type="spellEnd"/>
            <w:r w:rsidRPr="007E531A">
              <w:rPr>
                <w:i/>
                <w:iCs/>
              </w:rPr>
              <w:t xml:space="preserve"> </w:t>
            </w:r>
            <w:proofErr w:type="spellStart"/>
            <w:r w:rsidRPr="007E531A">
              <w:rPr>
                <w:i/>
                <w:iCs/>
              </w:rPr>
              <w:t>polysperma</w:t>
            </w:r>
            <w:proofErr w:type="spellEnd"/>
          </w:p>
        </w:tc>
        <w:tc>
          <w:tcPr>
            <w:tcW w:w="2592" w:type="dxa"/>
          </w:tcPr>
          <w:p w14:paraId="7FA78762" w14:textId="2D9AED0B" w:rsidR="001D5C7D" w:rsidRDefault="001D5C7D" w:rsidP="007E531A">
            <w:proofErr w:type="spellStart"/>
            <w:r>
              <w:t>Manyseed</w:t>
            </w:r>
            <w:proofErr w:type="spellEnd"/>
            <w:r>
              <w:t xml:space="preserve"> goosefoot</w:t>
            </w:r>
          </w:p>
        </w:tc>
        <w:tc>
          <w:tcPr>
            <w:tcW w:w="4032" w:type="dxa"/>
          </w:tcPr>
          <w:p w14:paraId="5901A90B" w14:textId="6A9784C9" w:rsidR="001D5C7D" w:rsidRDefault="001D5C7D" w:rsidP="007E531A">
            <w:r>
              <w:fldChar w:fldCharType="begin"/>
            </w:r>
            <w:r w:rsidR="00FB1059">
              <w:instrText xml:space="preserve"> ADDIN ZOTERO_ITEM CSL_CITATION {"citationID":"h2FiRUPM","properties":{"formattedCitation":"(Otto et al. 2007)","plainCitation":"(Otto et al. 2007)","noteIndex":0},"citationItems":[{"id":53516,"uris":["http://zotero.org/users/5308373/items/BHDU8WY5"],"itemData":{"id":53516,"type":"article-journal","container-title":"Weed Research","issue":"6","journalAbbreviation":"Weed Res","note":"publisher: Wiley Online Library","page":"488–498","source":"Google Scholar","title":"Modelling the correlation between plant phenology and weed emergence for improving weed control","volume":"47","author":[{"family":"Otto","given":"S."},{"family":"Masin","given":"Roberta"},{"family":"Chiste","given":"G."},{"family":"Zanin","given":"Giuseppe"}],"issued":{"date-parts":[["2007"]]}}}],"schema":"https://github.com/citation-style-language/schema/raw/master/csl-citation.json"} </w:instrText>
            </w:r>
            <w:r>
              <w:fldChar w:fldCharType="separate"/>
            </w:r>
            <w:r w:rsidRPr="0048459B">
              <w:rPr>
                <w:rFonts w:ascii="Calibri" w:hAnsi="Calibri" w:cs="Calibri"/>
              </w:rPr>
              <w:t>(Otto et al. 2007)</w:t>
            </w:r>
            <w:r>
              <w:fldChar w:fldCharType="end"/>
            </w:r>
          </w:p>
        </w:tc>
      </w:tr>
      <w:tr w:rsidR="00860F61" w14:paraId="761D9215" w14:textId="77777777" w:rsidTr="00860F61">
        <w:tc>
          <w:tcPr>
            <w:tcW w:w="2592" w:type="dxa"/>
          </w:tcPr>
          <w:p w14:paraId="48094B81" w14:textId="2C90A7AD" w:rsidR="0048459B" w:rsidRPr="007E531A" w:rsidRDefault="00D700D1" w:rsidP="007E531A">
            <w:pPr>
              <w:rPr>
                <w:i/>
                <w:iCs/>
              </w:rPr>
            </w:pPr>
            <w:r w:rsidRPr="007E531A">
              <w:rPr>
                <w:i/>
                <w:iCs/>
              </w:rPr>
              <w:t xml:space="preserve">Medicago </w:t>
            </w:r>
            <w:proofErr w:type="spellStart"/>
            <w:r w:rsidRPr="007E531A">
              <w:rPr>
                <w:i/>
                <w:iCs/>
              </w:rPr>
              <w:t>lupulina</w:t>
            </w:r>
            <w:proofErr w:type="spellEnd"/>
          </w:p>
        </w:tc>
        <w:tc>
          <w:tcPr>
            <w:tcW w:w="2592" w:type="dxa"/>
          </w:tcPr>
          <w:p w14:paraId="27A25F65" w14:textId="1B1E4918" w:rsidR="0048459B" w:rsidRDefault="00D700D1" w:rsidP="007E531A">
            <w:r>
              <w:t>Black medic</w:t>
            </w:r>
          </w:p>
        </w:tc>
        <w:tc>
          <w:tcPr>
            <w:tcW w:w="4032" w:type="dxa"/>
          </w:tcPr>
          <w:p w14:paraId="1B325CC4" w14:textId="1CD756AA" w:rsidR="0048459B" w:rsidRDefault="00D700D1" w:rsidP="007E531A">
            <w:r>
              <w:fldChar w:fldCharType="begin"/>
            </w:r>
            <w:r w:rsidR="00FB1059">
              <w:instrText xml:space="preserve"> ADDIN ZOTERO_ITEM CSL_CITATION {"citationID":"qvubnNDT","properties":{"formattedCitation":"(Sharpe and Boyd 2019)","plainCitation":"(Sharpe and Boyd 2019)","noteIndex":0},"citationItems":[{"id":53558,"uris":["http://zotero.org/users/5308373/items/9EMH5IKD"],"itemData":{"id":53558,"type":"article-journal","abstract":"Black medic (Medicago lupulina L.) infestations are a concern for Florida strawberry [Fragaria×ananassa (Weston) Duchense ex Rozier (pro sp.) [chiloensis×virginiana] producers. Current control techniques rely on hand weeding or clopyralid application. Coordinating POST control measures with emergence timing can reduce crop competition duration and increase control. The objective of this study was to evaluate M. lupulina emergence in response to burial depth and temperature and to model M. lupulina cumulative field emergence under subtropical Florida conditions using growing degree days (GDDs) as a predictor. Two studies were in controlled environments and looked at factors affecting emergence, burial depth, and temperature. A third experiment was a 2-yr emergence study conducted on four commercial strawberry fields in Hillsborough County, FL. Emergence was modeled as a function of accumulated standard and restricted daily GDD accounting, based on M. lupulina dormancy and germination. In Experiment 1, M. lupulina only emerged when seed was deposited on the surface. In Experiment 2, there was three-way interaction among temperature, burial depth, and measurement timing (P&lt;0.0001). Medicago lupulina emerged from as deep as 2 cm at a temperature range between 15 and 25 C. Medicago lupulina field emergence was not consistent between years, although emergence was consistent across four sites in year 1, with 0 emergence in year 2. Dormancy and germination restrictions increased calibration and validation model fit and reduced GDD inflation, making models usable between years. Medicago lupulina primarily emerged during crop establishment, between mid-November and late-December, which corresponds to an ideal timing for control measures before the harvest period.","container-title":"Weed Science","DOI":"10.1017/wsc.2018.69","ISSN":"1550-2759","issue":"2","journalAbbreviation":"Weed Sci","language":"en","note":"publisher: Cambridge University Press","page":"253-260","source":"Cambridge University Press","title":"Black medic (&lt;i&gt;Medicago lupulina&lt;/i&gt;) emergence and emergence predictors within Florida strawberry fields","URL":"https://www.cambridge.org/core/journals/weed-science/article/abs/black-medic-medicago-lupulina-emergence-and-emergence-predictors-within-florida-strawberry-fields/5922903A38272A449F28786B5606E02B","volume":"67","author":[{"family":"Sharpe","given":"Shaun M."},{"family":"Boyd","given":"Nathan S."}],"accessed":{"date-parts":[["2023",9,10]]},"issued":{"date-parts":[["2019",3]]}},"label":"page"}],"schema":"https://github.com/citation-style-language/schema/raw/master/csl-citation.json"} </w:instrText>
            </w:r>
            <w:r>
              <w:fldChar w:fldCharType="separate"/>
            </w:r>
            <w:r w:rsidR="00023972" w:rsidRPr="00023972">
              <w:rPr>
                <w:rFonts w:ascii="Calibri" w:hAnsi="Calibri" w:cs="Calibri"/>
              </w:rPr>
              <w:t>(Sharpe and Boyd 2019)</w:t>
            </w:r>
            <w:r>
              <w:fldChar w:fldCharType="end"/>
            </w:r>
          </w:p>
        </w:tc>
      </w:tr>
      <w:tr w:rsidR="00860F61" w14:paraId="12B579AC" w14:textId="77777777" w:rsidTr="00860F61">
        <w:tc>
          <w:tcPr>
            <w:tcW w:w="2592" w:type="dxa"/>
          </w:tcPr>
          <w:p w14:paraId="0C210B37" w14:textId="1BB20803" w:rsidR="0048459B" w:rsidRPr="007E531A" w:rsidRDefault="00D700D1" w:rsidP="007E531A">
            <w:pPr>
              <w:rPr>
                <w:i/>
                <w:iCs/>
              </w:rPr>
            </w:pPr>
            <w:r w:rsidRPr="007E531A">
              <w:rPr>
                <w:i/>
                <w:iCs/>
              </w:rPr>
              <w:t>Oenothera laciniata</w:t>
            </w:r>
          </w:p>
        </w:tc>
        <w:tc>
          <w:tcPr>
            <w:tcW w:w="2592" w:type="dxa"/>
          </w:tcPr>
          <w:p w14:paraId="6AB8050F" w14:textId="2D071F42" w:rsidR="0048459B" w:rsidRDefault="00D700D1" w:rsidP="007E531A">
            <w:proofErr w:type="spellStart"/>
            <w:r>
              <w:t>Cutleaf</w:t>
            </w:r>
            <w:proofErr w:type="spellEnd"/>
            <w:r>
              <w:t xml:space="preserve"> evening primrose</w:t>
            </w:r>
          </w:p>
        </w:tc>
        <w:tc>
          <w:tcPr>
            <w:tcW w:w="4032" w:type="dxa"/>
          </w:tcPr>
          <w:p w14:paraId="30A7069D" w14:textId="14C16A08" w:rsidR="0048459B" w:rsidRDefault="00D700D1" w:rsidP="007E531A">
            <w:r>
              <w:fldChar w:fldCharType="begin"/>
            </w:r>
            <w:r w:rsidR="00FB1059">
              <w:instrText xml:space="preserve"> ADDIN ZOTERO_ITEM CSL_CITATION {"citationID":"lTQeqKAZ","properties":{"formattedCitation":"(Tiwari et al. 2021)","plainCitation":"(Tiwari et al. 2021)","noteIndex":0},"citationItems":[{"id":53568,"uris":["http://zotero.org/users/5308373/items/T4J5IG5V"],"itemData":{"id":53568,"type":"article-journal","abstract":"Ethiopian mustard (Brassica carinata A. Braun) is a biofuel crop recently introduced in the southeastern United States. For this crop to be successful, integrated weed management strategies that complement its rotation with summer cash crops must be developed. The objectives of this research were to evaluate the effect of previous season summer crops on winter weed emergence patterns during Ethiopian mustard growing season and to assess the impact of planting Ethiopian mustard on the emergence patterns of summer weed species. Gompertz models were fit to winter and summer weed emergence patterns. All models represented more than 80% of the variation, with root mean-square error values less than 0.20. The emergence pattern for winter weed species was best described using growing degree-day accumulation, and this model can be utilized for implementing weed control strategies at the critical Ethiopian mustard growth stages. The results also showed that summer weeds can emerge during the winter in northern Florida but do not survive frost damage, which might create off-season seedbank reductions before the summer crop growing season.","container-title":"Weed Science","DOI":"10.1017/wsc.2021.20","ISSN":"0043-1745, 1550-2759","issue":"4","journalAbbreviation":"Weed Sci","language":"en","note":"publisher: Cambridge University Press","page":"446-453","source":"Cambridge University Press","title":"Emergence patterns of winter and summer annual weeds in Ethiopian mustard (&lt;i&gt;Brassica carinata&lt;/i&gt;) cropping system","URL":"https://www.cambridge.org/core/journals/weed-science/article/abs/emergence-patterns-of-winter-and-summer-annual-weeds-in-ethiopian-mustard-brassica-carinata-cropping-system/47060FDF4A8CAF0A08F9323DDD2361B3","volume":"69","author":[{"family":"Tiwari","given":"Ruby"},{"family":"Reinhardt Piskackova","given":"Theresa A."},{"family":"Devkota","given":"Pratap"},{"family":"Mulvaney","given":"Michael J."},{"family":"Ferrell","given":"Jason A."},{"family":"Leon","given":"Ramon G."}],"accessed":{"date-parts":[["2023",9,10]]},"issued":{"date-parts":[["2021",7]]}}}],"schema":"https://github.com/citation-style-language/schema/raw/master/csl-citation.json"} </w:instrText>
            </w:r>
            <w:r>
              <w:fldChar w:fldCharType="separate"/>
            </w:r>
            <w:r w:rsidRPr="00D700D1">
              <w:rPr>
                <w:rFonts w:ascii="Calibri" w:hAnsi="Calibri" w:cs="Calibri"/>
              </w:rPr>
              <w:t>(Tiwari et al. 2021)</w:t>
            </w:r>
            <w:r>
              <w:fldChar w:fldCharType="end"/>
            </w:r>
          </w:p>
        </w:tc>
      </w:tr>
      <w:tr w:rsidR="00860F61" w14:paraId="3F9ABC7D" w14:textId="77777777" w:rsidTr="00860F61">
        <w:tc>
          <w:tcPr>
            <w:tcW w:w="2592" w:type="dxa"/>
          </w:tcPr>
          <w:p w14:paraId="6B3BFE25" w14:textId="1E15FC4B" w:rsidR="0048459B" w:rsidRPr="007E531A" w:rsidRDefault="00D700D1" w:rsidP="007E531A">
            <w:pPr>
              <w:rPr>
                <w:i/>
                <w:iCs/>
              </w:rPr>
            </w:pPr>
            <w:r w:rsidRPr="007E531A">
              <w:rPr>
                <w:i/>
                <w:iCs/>
              </w:rPr>
              <w:t xml:space="preserve">Papaver </w:t>
            </w:r>
            <w:proofErr w:type="spellStart"/>
            <w:r w:rsidRPr="007E531A">
              <w:rPr>
                <w:i/>
                <w:iCs/>
              </w:rPr>
              <w:t>rhoeas</w:t>
            </w:r>
            <w:proofErr w:type="spellEnd"/>
          </w:p>
        </w:tc>
        <w:tc>
          <w:tcPr>
            <w:tcW w:w="2592" w:type="dxa"/>
          </w:tcPr>
          <w:p w14:paraId="7791C3DB" w14:textId="0762696C" w:rsidR="0048459B" w:rsidRDefault="00D700D1" w:rsidP="007E531A">
            <w:r>
              <w:t>Corn poppy</w:t>
            </w:r>
          </w:p>
        </w:tc>
        <w:tc>
          <w:tcPr>
            <w:tcW w:w="4032" w:type="dxa"/>
          </w:tcPr>
          <w:p w14:paraId="2E13907C" w14:textId="69BEDE93" w:rsidR="0048459B" w:rsidRDefault="00D700D1" w:rsidP="007E531A">
            <w:r>
              <w:fldChar w:fldCharType="begin"/>
            </w:r>
            <w:r w:rsidR="00FB1059">
              <w:instrText xml:space="preserve"> ADDIN ZOTERO_ITEM CSL_CITATION {"citationID":"JsFy0lAg","properties":{"formattedCitation":"(Izquierdo et al. 2009)","plainCitation":"(Izquierdo et al. 2009)","noteIndex":0},"citationItems":[{"id":53459,"uris":["http://zotero.org/users/5308373/items/HT5NJ2MP"],"itemData":{"id":53459,"type":"article-journal","container-title":"Weed Science","issue":"6","journalAbbreviation":"Weed Sci","note":"publisher: Cambridge University Press","page":"660–664","source":"Google Scholar","title":"A thermal time model to predict corn poppy (&lt;i&gt;Papaver rhoeas&lt;/i&gt;) emergence in cereal fields","volume":"57","author":[{"family":"Izquierdo","given":"Jordi"},{"family":"González-Andújar","given":"José L."},{"family":"Bastida","given":"Fernando"},{"family":"Lezaún","given":"Juan A."},{"family":"Arco","given":"María J. Sánchez","non-dropping-particle":"del"}],"issued":{"date-parts":[["2009"]]}},"label":"page"}],"schema":"https://github.com/citation-style-language/schema/raw/master/csl-citation.json"} </w:instrText>
            </w:r>
            <w:r>
              <w:fldChar w:fldCharType="separate"/>
            </w:r>
            <w:r w:rsidR="00023972" w:rsidRPr="00023972">
              <w:rPr>
                <w:rFonts w:ascii="Calibri" w:hAnsi="Calibri" w:cs="Calibri"/>
              </w:rPr>
              <w:t>(Izquierdo et al. 2009)</w:t>
            </w:r>
            <w:r>
              <w:fldChar w:fldCharType="end"/>
            </w:r>
          </w:p>
        </w:tc>
      </w:tr>
      <w:tr w:rsidR="00860F61" w14:paraId="772C3532" w14:textId="77777777" w:rsidTr="00860F61">
        <w:tc>
          <w:tcPr>
            <w:tcW w:w="2592" w:type="dxa"/>
          </w:tcPr>
          <w:p w14:paraId="53A8B617" w14:textId="6992F8C8" w:rsidR="00A93F87" w:rsidRPr="007E531A" w:rsidRDefault="00A93F87" w:rsidP="007E531A">
            <w:pPr>
              <w:rPr>
                <w:i/>
                <w:iCs/>
              </w:rPr>
            </w:pPr>
            <w:proofErr w:type="spellStart"/>
            <w:r w:rsidRPr="007E531A">
              <w:rPr>
                <w:i/>
                <w:iCs/>
              </w:rPr>
              <w:t>Persicaria</w:t>
            </w:r>
            <w:proofErr w:type="spellEnd"/>
            <w:r w:rsidRPr="007E531A">
              <w:rPr>
                <w:i/>
                <w:iCs/>
              </w:rPr>
              <w:t xml:space="preserve"> maculosa</w:t>
            </w:r>
          </w:p>
        </w:tc>
        <w:tc>
          <w:tcPr>
            <w:tcW w:w="2592" w:type="dxa"/>
          </w:tcPr>
          <w:p w14:paraId="0A5E71B1" w14:textId="31107D5F" w:rsidR="00A93F87" w:rsidRDefault="00A93F87" w:rsidP="007E531A">
            <w:proofErr w:type="spellStart"/>
            <w:r>
              <w:t>Ladysthumb</w:t>
            </w:r>
            <w:proofErr w:type="spellEnd"/>
          </w:p>
        </w:tc>
        <w:tc>
          <w:tcPr>
            <w:tcW w:w="4032" w:type="dxa"/>
          </w:tcPr>
          <w:p w14:paraId="643C44E7" w14:textId="0243A9A2" w:rsidR="00A93F87" w:rsidRDefault="00A93F87" w:rsidP="007E531A">
            <w:r>
              <w:fldChar w:fldCharType="begin"/>
            </w:r>
            <w:r w:rsidR="005177BD">
              <w:instrText xml:space="preserve"> ADDIN ZOTERO_ITEM CSL_CITATION {"citationID":"sgELO2N1","properties":{"formattedCitation":"(Vleeshouwers and Kropff 2000)","plainCitation":"(Vleeshouwers and Kropff 2000)","noteIndex":0},"citationItems":[{"id":53573,"uris":["http://zotero.org/users/5308373/items/37XT5BQ8","http://zotero.org/users/5308373/items/5NE8RNSC"],"itemData":{"id":53573,"type":"article-journal","abstract":"A model was developed to simulate weed emergence patterns after soil cultivation. In the model, the consecutive processes of dormancy release, germination and pre-emergence growth were modelled in separate modules. Input variables of the model were: date of soil cultivation, soil temperature and soil penetration resistance. Output variables of the model were: seedling density and timing of seedling emergence. The model was parameterized for Polygonum persicaria, Chenopodium album and Spergula arvensis with data from previous field and laboratory experiments. The model was evaluated with data from an experiment, in which emergence of P. persicaria, C. album and S. arvensis was monitored in field plots that were cultivated once only, at one of five dates in the spring. At the same time as the field observations on seedling emergence, seasonal changes in seed dormancy of the buried weed seeds were assessed by testing the germination of seed lots that were buried in envelopes. From a comparison between field observations and simulated data, it appeared that the model overestimated the rate of dormancy release in spring, whereas germination and pre-emergence growth were simulated well. In general, therefore, both the numbers of emerging seedlings and the timing of emergence could be predicted accurately, when dormancy was not simulated but introduced from experimental data. Improvement of predictions of field emergence of weeds should mainly focus on increasing the precision of the simulation of dormancy release. Close correlations were found between seedbed temperature and both the extent and rate of seedling emergence, but analysis with the simulation model revealed that they were only partly based on causal relationships, so that they have limited predictive value.","container-title":"New Phytologist","DOI":"10.1046/j.1469-8137.2000.00773.x","ISSN":"1469-8137","issue":"3","journalAbbreviation":"New Phytol","language":"en","note":"_eprint: https://onlinelibrary.wiley.com/doi/pdf/10.1046/j.1469-8137.2000.00773.x","page":"445-457","source":"Wiley Online Library","title":"Modelling field emergence patterns in arable weeds","URL":"https://onlinelibrary.wiley.com/doi/abs/10.1046/j.1469-8137.2000.00773.x","volume":"148","author":[{"family":"Vleeshouwers","given":"L. M."},{"family":"Kropff","given":"M. J."}],"accessed":{"date-parts":[["2023",9,10]]},"issued":{"date-parts":[["2000"]]}}}],"schema":"https://github.com/citation-style-language/schema/raw/master/csl-citation.json"} </w:instrText>
            </w:r>
            <w:r>
              <w:fldChar w:fldCharType="separate"/>
            </w:r>
            <w:r w:rsidRPr="00023972">
              <w:rPr>
                <w:rFonts w:ascii="Calibri" w:hAnsi="Calibri" w:cs="Calibri"/>
              </w:rPr>
              <w:t>(Vleeshouwers and Kropff 2000)</w:t>
            </w:r>
            <w:r>
              <w:fldChar w:fldCharType="end"/>
            </w:r>
          </w:p>
        </w:tc>
      </w:tr>
      <w:tr w:rsidR="00860F61" w14:paraId="3D14457D" w14:textId="77777777" w:rsidTr="00860F61">
        <w:tc>
          <w:tcPr>
            <w:tcW w:w="2592" w:type="dxa"/>
          </w:tcPr>
          <w:p w14:paraId="123C8F38" w14:textId="4A61A2E8" w:rsidR="0048459B" w:rsidRPr="007E531A" w:rsidRDefault="00D700D1" w:rsidP="007E531A">
            <w:pPr>
              <w:rPr>
                <w:i/>
                <w:iCs/>
              </w:rPr>
            </w:pPr>
            <w:r w:rsidRPr="007E531A">
              <w:rPr>
                <w:i/>
                <w:iCs/>
              </w:rPr>
              <w:t xml:space="preserve">Polygonum </w:t>
            </w:r>
            <w:proofErr w:type="spellStart"/>
            <w:r w:rsidRPr="007E531A">
              <w:rPr>
                <w:i/>
                <w:iCs/>
              </w:rPr>
              <w:t>aviculare</w:t>
            </w:r>
            <w:proofErr w:type="spellEnd"/>
          </w:p>
        </w:tc>
        <w:tc>
          <w:tcPr>
            <w:tcW w:w="2592" w:type="dxa"/>
          </w:tcPr>
          <w:p w14:paraId="384F0427" w14:textId="1F3867B8" w:rsidR="0048459B" w:rsidRDefault="00D700D1" w:rsidP="007E531A">
            <w:r>
              <w:t>Prostrate knotweed</w:t>
            </w:r>
          </w:p>
        </w:tc>
        <w:tc>
          <w:tcPr>
            <w:tcW w:w="4032" w:type="dxa"/>
          </w:tcPr>
          <w:p w14:paraId="4A5F1778" w14:textId="4B44DCC1" w:rsidR="0048459B" w:rsidRDefault="00D700D1" w:rsidP="007E531A">
            <w:r>
              <w:fldChar w:fldCharType="begin"/>
            </w:r>
            <w:r w:rsidR="00FB1059">
              <w:instrText xml:space="preserve"> ADDIN ZOTERO_ITEM CSL_CITATION {"citationID":"CQnfyFP1","properties":{"formattedCitation":"(Forcella et al. 1997; Otto et al. 2007; Royo-Esnal et al. 2015a; Yousefi et al. 2014)","plainCitation":"(Forcella et al. 1997; Otto et al. 2007; Royo-Esnal et al. 2015a; Yousefi et al. 2014)","noteIndex":0},"citationItems":[{"id":53427,"uris":["http://zotero.org/users/5308373/items/GQ8GDKUG"],"itemData":{"id":53427,"type":"article-journal","container-title":"Weed Science","issue":"1","journalAbbreviation":"Weed Sci","note":"publisher: Cambridge University Press","page":"67–76","source":"Google Scholar","title":"Weed seed bank emergence across the Corn Belt","volume":"45","author":[{"family":"Forcella","given":"Frank"},{"family":"Wilson","given":"Robert G."},{"family":"Dekker","given":"Jack"},{"family":"Kremer","given":"Robert J."},{"family":"Cardina","given":"John"},{"family":"Anderson","given":"Randy L."},{"family":"Alm","given":"David"},{"family":"Renner","given":"Karen A."},{"family":"Harvey","given":"R. Gordon"},{"family":"Clay","given":"Sharon"}],"issued":{"date-parts":[["1997"]]}}},{"id":53516,"uris":["http://zotero.org/users/5308373/items/BHDU8WY5"],"itemData":{"id":53516,"type":"article-journal","container-title":"Weed Research","issue":"6","journalAbbreviation":"Weed Res","note":"publisher: Wiley Online Library","page":"488–498","source":"Google Scholar","title":"Modelling the correlation between plant phenology and weed emergence for improving weed control","volume":"47","author":[{"family":"Otto","given":"S."},{"family":"Masin","given":"Roberta"},{"family":"Chiste","given":"G."},{"family":"Zanin","given":"Giuseppe"}],"issued":{"date-parts":[["2007"]]}}},{"id":53546,"uris":["http://zotero.org/users/5308373/items/7R5WATHY"],"itemData":{"id":53546,"type":"article-journal","abstract":"Effects of four tillage systems (direct drill, subsoiler, chisel plough and mouldboard plough) on the dynamics of Polygonum aviculare populations were studied over three growing seasons. Cumulative emergence on a weekly basis was determined. Cumulative emergence from two years of chisel ploughing was used to develop an emergence model for P. aviculare based on hydrothermal time. Results showed that direct drilling, which had the highest seed yields of winter cereal crops every season, was the unique soil management system that lowered P. aviculare populations because of effective weed emergence reduction. The model accurately described seedling emergence in different tillage systems, although it failed in direct drilling, probably due to very low numbers of emerged seedlings. To better control this weed, direct drilling may be the best tillage option, but if this cannot be implemented, the hydrothermal time model is a practical tool that can describe the relative proportions of emergence and assist in the timing for management operations of P. aviculare in different tillage systems.","container-title":"Weed Research","DOI":"10.1111/wre.12154","ISSN":"1365-3180","issue":"4","journalAbbreviation":"Weed Res","language":"en","license":"© 2015 European Weed Research Society","note":"_eprint: https://onlinelibrary.wiley.com/doi/pdf/10.1111/wre.12154","page":"387-395","source":"Wiley Online Library","title":"Describing &lt;i&gt;Polygonum aviculare&lt;/i&gt; emergence in different tillage systems","URL":"https://onlinelibrary.wiley.com/doi/abs/10.1111/wre.12154","volume":"55","author":[{"family":"Royo-Esnal","given":"A"},{"family":"García","given":"A L"},{"family":"Torra","given":"J"},{"family":"Forcella","given":"F"},{"family":"Recasens","given":"J"}],"accessed":{"date-parts":[["2023",9,10]]},"issued":{"date-parts":[["2015"]]}},"label":"page"},{"id":53581,"uris":["http://zotero.org/users/5308373/items/3TSR2G9F"],"itemData":{"id":53581,"type":"article-journal","abstract":"Avena fatua L. and Polygonum aviculare L. are two competitive weeds in garlic (Allium sativum L.) fields. Knowledge of the temporal pattern emergence will contribute to optimizing the timing of control measures, thus maximizing efficacy. The development of predictive models can contribute to control measures at early growth stages. The objective of this study was to develop and validate predictive empirical models of emergence for A. fatua and P. aviculare based on thermal time. Cumulative seedling emergence data were obtained during two years from a garlic field and used to develop and validate the models. The relationship between cumulative seedling emergences and cumulative thermal time (TT) under field conditions was analyzed using the Gompertz function. The models accounted for 98% and 96% of the variation observed in A. fatua and P. aviculare, respectively. Model validation performed well in predicting the seedling emergence of both species. According to this model, A. fatua emergence started at 381 TT after sowing and reached 50% and 90% of total emergence at 407 and 478 TT, respectively, with a soil base temperature of 1°C. P. aviculare started emergence at 410 TT after sowing and reached 50% and 90% of total emergence at 505 and 590 TT, respectively, with a base temperature of 0°C. Results indicate that these models could be useful as predictive tool contributing to a effective control of A. fatua and P. aviculare populations in garlic crops.","container-title":"Scientia Horticulturae","DOI":"10.1016/j.scienta.2014.01.035","ISSN":"0304-4238","journalAbbreviation":"Sci Hortic","page":"189-192","source":"ScienceDirect","title":"Prediction of annual weed seed emergence in garlic (&lt;i&gt;Allium sativum&lt;/i&gt; L.) using soil thermal time","URL":"https://www.sciencedirect.com/science/article/pii/S0304423814000508","volume":"168","author":[{"family":"Yousefi","given":"Ali Reza"},{"family":"Oveisi","given":"Mostafa"},{"family":"González‐Andújar","given":"José Luis"}],"accessed":{"date-parts":[["2023",9,10]]},"issued":{"date-parts":[["2014",3,26]]}},"label":"page"}],"schema":"https://github.com/citation-style-language/schema/raw/master/csl-citation.json"} </w:instrText>
            </w:r>
            <w:r>
              <w:fldChar w:fldCharType="separate"/>
            </w:r>
            <w:r w:rsidR="00023972" w:rsidRPr="00023972">
              <w:rPr>
                <w:rFonts w:ascii="Calibri" w:hAnsi="Calibri" w:cs="Calibri"/>
              </w:rPr>
              <w:t>(Forcella et al. 1997; Otto et al. 2007; Royo-Esnal et al. 2015a; Yousefi et al. 2014)</w:t>
            </w:r>
            <w:r>
              <w:fldChar w:fldCharType="end"/>
            </w:r>
          </w:p>
        </w:tc>
      </w:tr>
      <w:tr w:rsidR="00860F61" w14:paraId="7A3F36E6" w14:textId="77777777" w:rsidTr="00860F61">
        <w:tc>
          <w:tcPr>
            <w:tcW w:w="2592" w:type="dxa"/>
          </w:tcPr>
          <w:p w14:paraId="1138E903" w14:textId="0439547D" w:rsidR="0048459B" w:rsidRPr="007E531A" w:rsidRDefault="00D700D1" w:rsidP="007E531A">
            <w:pPr>
              <w:rPr>
                <w:i/>
                <w:iCs/>
              </w:rPr>
            </w:pPr>
            <w:r w:rsidRPr="007E531A">
              <w:rPr>
                <w:i/>
                <w:iCs/>
              </w:rPr>
              <w:t xml:space="preserve">Polygonum </w:t>
            </w:r>
            <w:proofErr w:type="spellStart"/>
            <w:r w:rsidRPr="007E531A">
              <w:rPr>
                <w:i/>
                <w:iCs/>
              </w:rPr>
              <w:t>pensylvanicum</w:t>
            </w:r>
            <w:proofErr w:type="spellEnd"/>
          </w:p>
        </w:tc>
        <w:tc>
          <w:tcPr>
            <w:tcW w:w="2592" w:type="dxa"/>
          </w:tcPr>
          <w:p w14:paraId="4F4FC07A" w14:textId="088D4098" w:rsidR="0048459B" w:rsidRDefault="00D700D1" w:rsidP="007E531A">
            <w:r>
              <w:t>Pennsylvania smartweed</w:t>
            </w:r>
          </w:p>
        </w:tc>
        <w:tc>
          <w:tcPr>
            <w:tcW w:w="4032" w:type="dxa"/>
          </w:tcPr>
          <w:p w14:paraId="4197DE7D" w14:textId="28476FFE" w:rsidR="0048459B" w:rsidRDefault="00D700D1" w:rsidP="007E531A">
            <w:r>
              <w:fldChar w:fldCharType="begin"/>
            </w:r>
            <w:r w:rsidR="00FB1059">
              <w:instrText xml:space="preserve"> ADDIN ZOTERO_ITEM CSL_CITATION {"citationID":"8ImXxvwI","properties":{"formattedCitation":"(Forcella et al. 1997; Werle et al. 2014b)","plainCitation":"(Forcella et al. 1997; Werle et al. 2014b)","noteIndex":0},"citationItems":[{"id":53427,"uris":["http://zotero.org/users/5308373/items/GQ8GDKUG"],"itemData":{"id":53427,"type":"article-journal","container-title":"Weed Science","issue":"1","journalAbbreviation":"Weed Sci","note":"publisher: Cambridge University Press","page":"67–76","source":"Google Scholar","title":"Weed seed bank emergence across the Corn Belt","volume":"45","author":[{"family":"Forcella","given":"Frank"},{"family":"Wilson","given":"Robert G."},{"family":"Dekker","given":"Jack"},{"family":"Kremer","given":"Robert J."},{"family":"Cardina","given":"John"},{"family":"Anderson","given":"Randy L."},{"family":"Alm","given":"David"},{"family":"Renner","given":"Karen A."},{"family":"Harvey","given":"R. Gordon"},{"family":"Clay","given":"Sharon"}],"issued":{"date-parts":[["1997"]]}}},{"id":53579,"uris":["http://zotero.org/users/5308373/items/G3ZPNFXN"],"itemData":{"id":53579,"type":"article-journal","abstract":"First- and second-year seedbank emergence of 23 summer annual weed species\n                        common to U.S. corn production systems was studied. Field experiments were\n                        conducted between 1996 and 1999 at the Iowa State University Johnson Farm in\n                        Story County, Iowa. In the fall of 1996 and again in 1997, 1,000 seeds for\n                        most species were planted in plastic crates. Seedling emergence was counted\n                        weekly for a 2-yr period following seed burial (starting in early spring).\n                        Soil temperature at 2 cm depth was estimated using soil temperature and\n                        moisture model software (STM2). The Weibull function was fit to\n                        cumulative emergence (%) on cumulative thermal time (TT), hydrothermal time\n                        (HTT), and day of year (DOY). To identify optimum base temperature\n                           (Tbase) and base matric potential (ψbase) for\n                        calculating TT or HTT, Tbase and ψbase values ranging\n                        from 2 to 17 C and −33 to −1,500 kPa, respectively, were evaluated for each\n                        species. The search for the optimal model for each species was based on the\n                        Akaike's Information Criterion (AIC), whereas an extra penalty cost was\n                        added to HTT models. In general, fewer seedlings emerged during the first\n                        year of the first experimental run (approximately 18% across all species)\n                        than during the second experimental run (approximately 30%). However,\n                        second-year seedbank emergence was similar for both experimental runs\n                        (approximately 6%). Environmental effects may be the cause of differences in\n                        total seedling emergence among years. Based on the AIC criterion, for 17\n                        species, the best fit of the model occurred using Tbase ranging\n                        from 2 to 15 C with four species also responding to ψbase = −750\n                        kPa. For six species, a simple model using DOY resulted in the best fit.\n                        Adding penalty costs to AIC calculation allowed us to compare TT and HTT\n                        when both models behaved similarly. Using a constant Tbase,\n                        species were plotted and classified as early-, middle-, and late-emerging\n                        species, resulting in a practical tool for forecasting time of emergence.\n                        The results of this research provide robust information on the prediction of\n                        the time of summer annual weed emergence, which can be used to schedule weed\n                        and crop management.","container-title":"Weed Science","DOI":"10.1614/WS-D-13-00116.1","ISSN":"0043-1745, 1550-2759","issue":"2","journalAbbreviation":"Weed Sci","language":"en","note":"publisher: Cambridge University Press","page":"267-279","source":"Cambridge University Press","title":"Predicting emergence of 23 summer annual weed species","URL":"https://www.cambridge.org/core/journals/weed-science/article/abs/predicting-emergence-of-23-summer-annual-weed-species/A18669CDB9459D5A936B2EC51EA99ECD","volume":"62","author":[{"family":"Werle","given":"Rodrigo"},{"family":"Sandell","given":"Lowell D."},{"family":"Buhler","given":"Douglas D."},{"family":"Hartzler","given":"Robert G."},{"family":"Lindquist","given":"John L."}],"accessed":{"date-parts":[["2023",9,10]]},"issued":{"date-parts":[["2014",6]]}}}],"schema":"https://github.com/citation-style-language/schema/raw/master/csl-citation.json"} </w:instrText>
            </w:r>
            <w:r>
              <w:fldChar w:fldCharType="separate"/>
            </w:r>
            <w:r w:rsidR="001D5C80" w:rsidRPr="001D5C80">
              <w:rPr>
                <w:rFonts w:ascii="Calibri" w:hAnsi="Calibri" w:cs="Calibri"/>
              </w:rPr>
              <w:t>(Forcella et al. 1997; Werle et al. 2014b)</w:t>
            </w:r>
            <w:r>
              <w:fldChar w:fldCharType="end"/>
            </w:r>
          </w:p>
        </w:tc>
      </w:tr>
      <w:tr w:rsidR="00860F61" w14:paraId="676F7ED2" w14:textId="77777777" w:rsidTr="00860F61">
        <w:tc>
          <w:tcPr>
            <w:tcW w:w="2592" w:type="dxa"/>
          </w:tcPr>
          <w:p w14:paraId="581C829B" w14:textId="0EF06DD4" w:rsidR="00D700D1" w:rsidRPr="007E531A" w:rsidRDefault="00D700D1" w:rsidP="007E531A">
            <w:pPr>
              <w:rPr>
                <w:i/>
                <w:iCs/>
              </w:rPr>
            </w:pPr>
            <w:r w:rsidRPr="007E531A">
              <w:rPr>
                <w:i/>
                <w:iCs/>
              </w:rPr>
              <w:t>Portulaca oleracea</w:t>
            </w:r>
          </w:p>
        </w:tc>
        <w:tc>
          <w:tcPr>
            <w:tcW w:w="2592" w:type="dxa"/>
          </w:tcPr>
          <w:p w14:paraId="58CB57AA" w14:textId="08C2A5E5" w:rsidR="00D700D1" w:rsidRDefault="00D700D1" w:rsidP="007E531A">
            <w:r>
              <w:t>Common purslane</w:t>
            </w:r>
          </w:p>
        </w:tc>
        <w:tc>
          <w:tcPr>
            <w:tcW w:w="4032" w:type="dxa"/>
          </w:tcPr>
          <w:p w14:paraId="0BEEE90E" w14:textId="2477F002" w:rsidR="00D700D1" w:rsidRDefault="00D700D1" w:rsidP="007E531A">
            <w:r>
              <w:fldChar w:fldCharType="begin"/>
            </w:r>
            <w:r w:rsidR="005177BD">
              <w:instrText xml:space="preserve"> ADDIN ZOTERO_ITEM CSL_CITATION {"citationID":"pgxqRD3Y","properties":{"formattedCitation":"(Forcella et al. 1997; Khakzad et al. 2019)","plainCitation":"(Forcella et al. 1997; Khakzad et al. 2019)","noteIndex":0},"citationItems":[{"id":53427,"uris":["http://zotero.org/users/5308373/items/GQ8GDKUG"],"itemData":{"id":53427,"type":"article-journal","container-title":"Weed Science","issue":"1","journalAbbreviation":"Weed Sci","note":"publisher: Cambridge University Press","page":"67–76","source":"Google Scholar","title":"Weed seed bank emergence across the Corn Belt","volume":"45","author":[{"family":"Forcella","given":"Frank"},{"family":"Wilson","given":"Robert G."},{"family":"Dekker","given":"Jack"},{"family":"Kremer","given":"Robert J."},{"family":"Cardina","given":"John"},{"family":"Anderson","given":"Randy L."},{"family":"Alm","given":"David"},{"family":"Renner","given":"Karen A."},{"family":"Harvey","given":"R. Gordon"},{"family":"Clay","given":"Sharon"}],"issued":{"date-parts":[["1997"]]}}},{"id":53585,"uris":["http://zotero.org/users/5308373/items/Y9RJHMJQ","http://zotero.org/users/5308373/items/JS2MXDVD"],"itemData":{"id":53585,"type":"article-journal","abstract":"Portulaca oleracea (common purslane) is a summer annual weed with wide geographic distribution and is problematic in many crops worldwide. Field experiments were conducted to determine the effects of different management practices on P. oleracea emergence in soyabean fields. Two tillage systems [conventional tillage (CT) and no-till (NT)], three soyabean seeding rates (SR) (200 000, 300 000 and 400 000 seeds ha−1) and three imazethapyr doses (0, 50, and 100 g a.i. ha−1 applied pre-emergence) were considered as experimental factors. Portulaca oleracea emergence was affected by management practices including tillage system, soyabean SR and imazethapyr dose. Conventional tillage required a thermal time (TT) of 195.95 and 221.30 d °C to reach 50% emergence in 2016 and 2017, respectively, while for NT, the respective TT requirements were 182.34 and 203.32 d °C. On increasing soyabean SR from 200 000 to 400 000 seeds ha−1, the TT requirements for 50% emergence (T50) of P. oleracea also increased. The T50 at the herbicide dose of 100 g a.i. ha−1 was 193.05 and 220.67 d °C in 2016 and 2017, respectively, while for the non-herbicide treatment, the respective TT requirements were 165.98 and 202.94 d °C. From an integrated weed management perspective, a combination of CT with a SR of 400 000 seeds ha−1 and a 100 g a.i. ha−1 imazethapyr dose not only resulted in the lowest P. oleracea seedling density m−2 but also caused the longest delay in the time to reach the T50. Findings from our study may facilitate the development of effective P. oleracea management strategies.","container-title":"Weed Research","DOI":"10.1111/wre.12364","ISSN":"1365-3180","issue":"4","journalAbbreviation":"Weed Res","language":"en","license":"© 2019 European Weed Research Society","note":"_eprint: https://onlinelibrary.wiley.com/doi/pdf/10.1111/wre.12364","page":"279-287","source":"Wiley Online Library","title":"Effects of different management practices on &lt;i&gt;Portulaca oleracea&lt;/i&gt; emergence in soyabean","URL":"https://onlinelibrary.wiley.com/doi/abs/10.1111/wre.12364","volume":"59","author":[{"family":"Khakzad","given":"R"},{"family":"Alebrahim","given":"M T"},{"family":"Tobeh","given":"A"},{"family":"Oveisi","given":"M"},{"family":"Valiolahpor","given":"R"},{"family":"Tseng","given":"T M"}],"accessed":{"date-parts":[["2023",9,10]]},"issued":{"date-parts":[["2019"]]}},"label":"page"}],"schema":"https://github.com/citation-style-language/schema/raw/master/csl-citation.json"} </w:instrText>
            </w:r>
            <w:r>
              <w:fldChar w:fldCharType="separate"/>
            </w:r>
            <w:r w:rsidR="00023972" w:rsidRPr="00023972">
              <w:rPr>
                <w:rFonts w:ascii="Calibri" w:hAnsi="Calibri" w:cs="Calibri"/>
              </w:rPr>
              <w:t>(Forcella et al. 1997; Khakzad et al. 2019)</w:t>
            </w:r>
            <w:r>
              <w:fldChar w:fldCharType="end"/>
            </w:r>
          </w:p>
        </w:tc>
      </w:tr>
      <w:tr w:rsidR="00860F61" w14:paraId="77F95D7A" w14:textId="77777777" w:rsidTr="00860F61">
        <w:tc>
          <w:tcPr>
            <w:tcW w:w="2592" w:type="dxa"/>
          </w:tcPr>
          <w:p w14:paraId="7835DD92" w14:textId="728E3EF5" w:rsidR="00D700D1" w:rsidRPr="007E531A" w:rsidRDefault="00D700D1" w:rsidP="007E531A">
            <w:pPr>
              <w:rPr>
                <w:i/>
                <w:iCs/>
              </w:rPr>
            </w:pPr>
            <w:r w:rsidRPr="007E531A">
              <w:rPr>
                <w:i/>
                <w:iCs/>
              </w:rPr>
              <w:t xml:space="preserve">Raphanus </w:t>
            </w:r>
            <w:proofErr w:type="spellStart"/>
            <w:r w:rsidRPr="007E531A">
              <w:rPr>
                <w:i/>
                <w:iCs/>
              </w:rPr>
              <w:t>raphanistrum</w:t>
            </w:r>
            <w:proofErr w:type="spellEnd"/>
          </w:p>
        </w:tc>
        <w:tc>
          <w:tcPr>
            <w:tcW w:w="2592" w:type="dxa"/>
          </w:tcPr>
          <w:p w14:paraId="458219C2" w14:textId="16B16D98" w:rsidR="00D700D1" w:rsidRDefault="00D700D1" w:rsidP="007E531A">
            <w:r>
              <w:t>Wild radish</w:t>
            </w:r>
          </w:p>
        </w:tc>
        <w:tc>
          <w:tcPr>
            <w:tcW w:w="4032" w:type="dxa"/>
          </w:tcPr>
          <w:p w14:paraId="2B22FAB9" w14:textId="0A4BAEDB" w:rsidR="00D700D1" w:rsidRDefault="00D700D1" w:rsidP="007E531A">
            <w:r>
              <w:fldChar w:fldCharType="begin"/>
            </w:r>
            <w:r w:rsidR="005177BD">
              <w:instrText xml:space="preserve"> ADDIN ZOTERO_ITEM CSL_CITATION {"citationID":"m7fnS2gr","properties":{"formattedCitation":"(Reinhardt Piskackova et al. 2020a, 2020b)","plainCitation":"(Reinhardt Piskackova et al. 2020a, 2020b)","noteIndex":0},"citationItems":[{"id":53538,"uris":["http://zotero.org/users/5308373/items/9PXHWQJ4"],"itemData":{"id":53538,"type":"article-journal","abstract":"Wild radish (Raphanus raphanistrum L.) is a weed found globally in agricultural systems. The facultative winter annual nature of this plant and high genetic variability makes modeling its growth and phenology difficult. In the present study, R. raphanistrum natural seedbanks exhibited a biphasic pattern of emergence, with emergence peaks occurring in both fall and spring. Traditional sigmoidal models were inadequate to fit this pattern, regardless of the predictive environmental variable, and a corresponding biphasic model (sigmoidal + Weibull) was used to describe emergence based on the best parameters. Each best-fit chronological, thermal, and hydrothermal model accounted for at least 85% of the variation of the validation data. Observations on phenology progression from four cohorts were used to create a common model that described all cohorts adequately. Different phenological stages were described using chronological, thermal, hydrothermal, daylength-dependent thermal time, and daylength-dependent hydrothermal time. Integrating daylength and temperature into the models was important for predicting reproductive stages of R. raphanistrum.","container-title":"Weed Science","DOI":"10.1017/wsc.2020.64","ISSN":"0043-1745, 1550-2759","issue":"6","journalAbbreviation":"Weed Sci","language":"en","note":"publisher: Cambridge University Press","page":"627-638","source":"Cambridge University Press","title":"Incorporating environmental factors to describe wild radish (&lt;i&gt;Raphanus raphanistrum&lt;/i&gt;) seedling emergence and plant phenology","URL":"https://www.cambridge.org/core/journals/weed-science/article/abs/incorporating-environmental-factors-to-describe-wild-radish-raphanus-raphanistrum-seedling-emergence-and-plant-phenology/C39BACA08ADD3BA66D45736D50B6722B","volume":"68","author":[{"family":"Reinhardt Piskackova","given":"Theresa"},{"family":"Reberg-Horton","given":"S. Chris"},{"family":"Richardson","given":"Robert J."},{"family":"Jennings","given":"Katie M."},{"family":"Leon","given":"Ramon G."}],"accessed":{"date-parts":[["2023",9,10]]},"issued":{"date-parts":[["2020",11]]}},"label":"page"},{"id":53527,"uris":["http://zotero.org/users/5308373/items/I2CCSF4W","http://zotero.org/users/5308373/items/YX47US6N"],"itemData":{"id":53527,"type":"article-journal","abstract":"Weed emergence models have the potential to be important tools for automating weed control actions; however, producing the necessary data (e.g., seedling counts) is time consuming and tedious. If similar weed emergence models could be created by deriving emergence data from images rather than physical counts, the amount of generated data could be increased to create more robust models. In this research, repeat RGB images taken throughout the emergence period of Raphanus raphanistrum L. and Senna obtusifolia (L.) Irwin and Barneby underwent pixel-based spectral classification. Relative cumulative pixels generated by the weed of interest over time were used to model emergence patterns. The models that were derived from cumulative pixel data were validated with the relative emergence of true seedling counts. The cumulative pixel model for R. raphanistrum and S. obtusifolia accounted for 92% of the variation in relative emergence of true counts. The results demonstrate that a simple image analysis approach based on time-dependent changes in weed cover can be used to generate weed emergence predictive models equivalent to those produced based on seedling counts. This process will help researchers working on weed emergence models, providing a new low-cost and technologically simple tool for data collection.","container-title":"Plants","DOI":"10.3390/plants9050635","ISSN":"2223-7747","issue":"5","language":"en","license":"http://creativecommons.org/licenses/by/3.0/","note":"number: 5\npublisher: Multidisciplinary Digital Publishing Institute","page":"635","source":"www.mdpi.com","title":"Creating predictive weed emergence models using repeat photography and image analysis","URL":"https://www.mdpi.com/2223-7747/9/5/635","volume":"9","author":[{"family":"Reinhardt Piskackova","given":"Theresa"},{"family":"Reberg-Horton","given":"Chris"},{"family":"Richardson","given":"Robert J."},{"family":"Austin","given":"Robert"},{"family":"Jennings","given":"Katie M."},{"family":"Leon","given":"Ramon G."}],"accessed":{"date-parts":[["2023",9,10]]},"issued":{"date-parts":[["2020",5]]}},"label":"page"}],"schema":"https://github.com/citation-style-language/schema/raw/master/csl-citation.json"} </w:instrText>
            </w:r>
            <w:r>
              <w:fldChar w:fldCharType="separate"/>
            </w:r>
            <w:r w:rsidR="00FB1059" w:rsidRPr="00FB1059">
              <w:rPr>
                <w:rFonts w:ascii="Calibri" w:hAnsi="Calibri" w:cs="Calibri"/>
              </w:rPr>
              <w:t>(Reinhardt Piskackova et al. 2020a, 2020b)</w:t>
            </w:r>
            <w:r>
              <w:fldChar w:fldCharType="end"/>
            </w:r>
          </w:p>
        </w:tc>
      </w:tr>
      <w:tr w:rsidR="00860F61" w14:paraId="44CB4C11" w14:textId="77777777" w:rsidTr="00860F61">
        <w:tc>
          <w:tcPr>
            <w:tcW w:w="2592" w:type="dxa"/>
          </w:tcPr>
          <w:p w14:paraId="02E9131F" w14:textId="38B34AE5" w:rsidR="00D700D1" w:rsidRPr="007E531A" w:rsidRDefault="00D700D1" w:rsidP="007E531A">
            <w:pPr>
              <w:rPr>
                <w:i/>
                <w:iCs/>
              </w:rPr>
            </w:pPr>
            <w:r w:rsidRPr="007E531A">
              <w:rPr>
                <w:i/>
                <w:iCs/>
              </w:rPr>
              <w:t>Rumex acetosella</w:t>
            </w:r>
          </w:p>
        </w:tc>
        <w:tc>
          <w:tcPr>
            <w:tcW w:w="2592" w:type="dxa"/>
          </w:tcPr>
          <w:p w14:paraId="428F3BC4" w14:textId="078F382F" w:rsidR="00D700D1" w:rsidRDefault="00D700D1" w:rsidP="007E531A">
            <w:r>
              <w:t>Red sorrel</w:t>
            </w:r>
          </w:p>
        </w:tc>
        <w:tc>
          <w:tcPr>
            <w:tcW w:w="4032" w:type="dxa"/>
          </w:tcPr>
          <w:p w14:paraId="0BF4AE31" w14:textId="401DA4B0" w:rsidR="00D700D1" w:rsidRDefault="00D700D1" w:rsidP="007E531A">
            <w:r>
              <w:fldChar w:fldCharType="begin"/>
            </w:r>
            <w:r w:rsidR="005177BD">
              <w:instrText xml:space="preserve"> ADDIN ZOTERO_ITEM CSL_CITATION {"citationID":"eviNtFH0","properties":{"formattedCitation":"(White et al. 2015)","plainCitation":"(White et al. 2015)","noteIndex":0},"citationItems":[{"id":53580,"uris":["http://zotero.org/users/5308373/items/XCEPEW4H","http://zotero.org/users/5308373/items/TJYUGQUJ"],"itemData":{"id":53580,"type":"article-journal","abstract":"Red sorrel is a common herbaceous creeping perennial weed in wild blueberry fields in Nova Scotia that spreads by seeds and an extensive creeping root system. Experiments were established to determine temperature thresholds for ramet sprouting from creeping root fragments and to develop growing-degree-day (GDD) models for predicting ramet emergence and flowering under field conditions in wild blueberry fields in Nova Scotia. Ramets sprouted from root fragments at temperatures as low as 1 C, with an optimum temperature for ramet sprouting around 22 C. Ramet sprouting was completely inhibited at temperatures above 35 C. Cumulative ramet emergence and flowering under field conditions were adequately explained as functions of GDD by a three-parameter power equation (R2 = 0.98) and a four-parameter logistic equation (R2 = 0.87), respectively. Ramet emergence began between 110 and 265 GDD and continued throughout the season at each site. Model prediction for the initiation of emergence was 92 GDD, and 50 and 95% emergence were predicted to occur at 1,322 and 2,696 GDD, respectively. Red sorrel ramets began to flower in the field between 308 and 515 GDD. Model prediction for the initiation of flowering was 289 GDD, and 50 and 95% flowering were predicted to occur at 545 and 1,336 GDD, respectively. Model validation was conducted with the use of two additional independent data sets for emergence and flowering and indicated good performance of the proposed models (R2 and root-mean-square error values ranging from 0.96 to 0.99 and 4.0 to 13.8, respectively). The models allow for direct comparison of red sorrel phenology to that of the wild blueberry and will aid in the development of new management strategies.","container-title":"Weed Science","DOI":"10.1614/WS-D-14-00048.1","ISSN":"0043-1745, 1550-2759","issue":"1","journalAbbreviation":"Weed Sci","language":"en","note":"publisher: Cambridge University Press","page":"254-263","source":"Cambridge University Press","title":"Temperature thresholds and growing-degree-day models for red sorrel (&lt;i&gt;Rumex acetosella&lt;/i&gt;) ramet sprouting, emergence, and flowering in wild blueberry","URL":"https://www.cambridge.org/core/journals/weed-science/article/abs/temperature-thresholds-and-growingdegreeday-models-for-red-sorrel-rumex-acetosella-ramet-sprouting-emergence-and-flowering-in-wild-blueberry/7DDAD20F27AE1B0DB4B27E977D7A6A6C","volume":"63","author":[{"family":"White","given":"Scott N."},{"family":"Boyd","given":"Nathan S."},{"family":"Acker","given":"Rene C. Van"}],"accessed":{"date-parts":[["2023",9,10]]},"issued":{"date-parts":[["2015",3]]}},"label":"page"}],"schema":"https://github.com/citation-style-language/schema/raw/master/csl-citation.json"} </w:instrText>
            </w:r>
            <w:r>
              <w:fldChar w:fldCharType="separate"/>
            </w:r>
            <w:r w:rsidR="00023972" w:rsidRPr="00023972">
              <w:rPr>
                <w:rFonts w:ascii="Calibri" w:hAnsi="Calibri" w:cs="Calibri"/>
              </w:rPr>
              <w:t>(White et al. 2015)</w:t>
            </w:r>
            <w:r>
              <w:fldChar w:fldCharType="end"/>
            </w:r>
          </w:p>
        </w:tc>
      </w:tr>
      <w:tr w:rsidR="00860F61" w14:paraId="61592032" w14:textId="77777777" w:rsidTr="00860F61">
        <w:tc>
          <w:tcPr>
            <w:tcW w:w="2592" w:type="dxa"/>
          </w:tcPr>
          <w:p w14:paraId="40614FCC" w14:textId="3EB07C08" w:rsidR="00D700D1" w:rsidRPr="007E531A" w:rsidRDefault="00D700D1" w:rsidP="007E531A">
            <w:pPr>
              <w:rPr>
                <w:i/>
                <w:iCs/>
              </w:rPr>
            </w:pPr>
            <w:r w:rsidRPr="007E531A">
              <w:rPr>
                <w:i/>
                <w:iCs/>
              </w:rPr>
              <w:t>Senecio vulgaris</w:t>
            </w:r>
          </w:p>
        </w:tc>
        <w:tc>
          <w:tcPr>
            <w:tcW w:w="2592" w:type="dxa"/>
          </w:tcPr>
          <w:p w14:paraId="703F2A56" w14:textId="05ABED02" w:rsidR="00D700D1" w:rsidRDefault="00D700D1" w:rsidP="007E531A">
            <w:r>
              <w:t>Common groundsel</w:t>
            </w:r>
          </w:p>
        </w:tc>
        <w:tc>
          <w:tcPr>
            <w:tcW w:w="4032" w:type="dxa"/>
          </w:tcPr>
          <w:p w14:paraId="42480E4B" w14:textId="0AF7EA6B" w:rsidR="00D700D1" w:rsidRDefault="00D700D1" w:rsidP="007E531A">
            <w:r>
              <w:fldChar w:fldCharType="begin"/>
            </w:r>
            <w:r w:rsidR="00FB1059">
              <w:instrText xml:space="preserve"> ADDIN ZOTERO_ITEM CSL_CITATION {"citationID":"LJOflrqK","properties":{"formattedCitation":"(McGiffen et al. 2008)","plainCitation":"(McGiffen et al. 2008)","noteIndex":0},"citationItems":[{"id":53504,"uris":["http://zotero.org/users/5308373/items/9ES7AHS9"],"itemData":{"id":53504,"type":"article-journal","container-title":"Weed Science","issue":"1","journalAbbreviation":"Weed Sci","note":"publisher: Cambridge University Press","page":"58–65","source":"Google Scholar","title":"Emergence prediction of common groundsel (&lt;i&gt;Senecio vulgaris&lt;/i&gt;)","volume":"56","author":[{"family":"McGiffen","given":"Milt"},{"family":"Spokas","given":"Kurt"},{"family":"Forcella","given":"Frank"},{"family":"Archer","given":"David"},{"family":"Poppe","given":"Steven"},{"family":"Figueroa","given":"Rodrigo"}],"issued":{"date-parts":[["2008"]]}},"label":"page"}],"schema":"https://github.com/citation-style-language/schema/raw/master/csl-citation.json"} </w:instrText>
            </w:r>
            <w:r>
              <w:fldChar w:fldCharType="separate"/>
            </w:r>
            <w:r w:rsidR="00023972" w:rsidRPr="00023972">
              <w:rPr>
                <w:rFonts w:ascii="Calibri" w:hAnsi="Calibri" w:cs="Calibri"/>
              </w:rPr>
              <w:t>(McGiffen et al. 2008)</w:t>
            </w:r>
            <w:r>
              <w:fldChar w:fldCharType="end"/>
            </w:r>
          </w:p>
        </w:tc>
      </w:tr>
      <w:tr w:rsidR="00860F61" w14:paraId="7DA27B6F" w14:textId="77777777" w:rsidTr="00860F61">
        <w:tc>
          <w:tcPr>
            <w:tcW w:w="2592" w:type="dxa"/>
          </w:tcPr>
          <w:p w14:paraId="44F54431" w14:textId="72868C09" w:rsidR="00D700D1" w:rsidRPr="007E531A" w:rsidRDefault="00D700D1" w:rsidP="007E531A">
            <w:pPr>
              <w:rPr>
                <w:i/>
                <w:iCs/>
              </w:rPr>
            </w:pPr>
            <w:r w:rsidRPr="007E531A">
              <w:rPr>
                <w:i/>
                <w:iCs/>
              </w:rPr>
              <w:t xml:space="preserve">Senna </w:t>
            </w:r>
            <w:proofErr w:type="spellStart"/>
            <w:r w:rsidRPr="007E531A">
              <w:rPr>
                <w:i/>
                <w:iCs/>
              </w:rPr>
              <w:t>obtusifolia</w:t>
            </w:r>
            <w:proofErr w:type="spellEnd"/>
          </w:p>
        </w:tc>
        <w:tc>
          <w:tcPr>
            <w:tcW w:w="2592" w:type="dxa"/>
          </w:tcPr>
          <w:p w14:paraId="1045E678" w14:textId="6E4DA236" w:rsidR="00D700D1" w:rsidRDefault="00D700D1" w:rsidP="007E531A">
            <w:proofErr w:type="spellStart"/>
            <w:r>
              <w:t>Sicklepod</w:t>
            </w:r>
            <w:proofErr w:type="spellEnd"/>
          </w:p>
        </w:tc>
        <w:tc>
          <w:tcPr>
            <w:tcW w:w="4032" w:type="dxa"/>
          </w:tcPr>
          <w:p w14:paraId="64A734D3" w14:textId="52DFF660" w:rsidR="00D700D1" w:rsidRDefault="00D700D1" w:rsidP="007E531A">
            <w:r>
              <w:fldChar w:fldCharType="begin"/>
            </w:r>
            <w:r w:rsidR="005177BD">
              <w:instrText xml:space="preserve"> ADDIN ZOTERO_ITEM CSL_CITATION {"citationID":"6TnX0UoD","properties":{"formattedCitation":"(Reinhardt Piskackova et al. 2020a, 2020c; Tiwari et al. 2021)","plainCitation":"(Reinhardt Piskackova et al. 2020a, 2020c; Tiwari et al. 2021)","noteIndex":0},"citationItems":[{"id":53527,"uris":["http://zotero.org/users/5308373/items/I2CCSF4W","http://zotero.org/users/5308373/items/YX47US6N"],"itemData":{"id":53527,"type":"article-journal","abstract":"Weed emergence models have the potential to be important tools for automating weed control actions; however, producing the necessary data (e.g., seedling counts) is time consuming and tedious. If similar weed emergence models could be created by deriving emergence data from images rather than physical counts, the amount of generated data could be increased to create more robust models. In this research, repeat RGB images taken throughout the emergence period of Raphanus raphanistrum L. and Senna obtusifolia (L.) Irwin and Barneby underwent pixel-based spectral classification. Relative cumulative pixels generated by the weed of interest over time were used to model emergence patterns. The models that were derived from cumulative pixel data were validated with the relative emergence of true seedling counts. The cumulative pixel model for R. raphanistrum and S. obtusifolia accounted for 92% of the variation in relative emergence of true counts. The results demonstrate that a simple image analysis approach based on time-dependent changes in weed cover can be used to generate weed emergence predictive models equivalent to those produced based on seedling counts. This process will help researchers working on weed emergence models, providing a new low-cost and technologically simple tool for data collection.","container-title":"Plants","DOI":"10.3390/plants9050635","ISSN":"2223-7747","issue":"5","language":"en","license":"http://creativecommons.org/licenses/by/3.0/","note":"number: 5\npublisher: Multidisciplinary Digital Publishing Institute","page":"635","source":"www.mdpi.com","title":"Creating predictive weed emergence models using repeat photography and image analysis","URL":"https://www.mdpi.com/2223-7747/9/5/635","volume":"9","author":[{"family":"Reinhardt Piskackova","given":"Theresa"},{"family":"Reberg-Horton","given":"Chris"},{"family":"Richardson","given":"Robert J."},{"family":"Austin","given":"Robert"},{"family":"Jennings","given":"Katie M."},{"family":"Leon","given":"Ramon G."}],"accessed":{"date-parts":[["2023",9,10]]},"issued":{"date-parts":[["2020",5]]}},"label":"page"},{"id":53529,"uris":["http://zotero.org/users/5308373/items/KD3WZ5IN","http://zotero.org/users/5308373/items/SCNCN6PE"],"itemData":{"id":53529,"type":"article-journal","abstract":"The success of integrated weed management strategies is contingent on the accuracy of control actions in both time and space. While emphasis has been given to spatial accuracy, timing accuracy has been largely neglected. Weed control timing must consider not only the total duration of weed interference with the crop, as done by the traditional critical period of weed control (CPWC) based on yield protection only, but also weed growth, size, and susceptible phenological stages. In this study, we expand upon the idea of using weed emergence models for timing weed control by integrating them with phenology probability models for key weed growth stages to optimize timing of control actions, here referred as Critical Control Windows (CCW). Combining the CCW with thresholds for yield loss due to weed interference and thresholds for weed survival risk makes it possible determining the frequency with which control actions should be implemented to maintain crop yield and weed populations at desired levels. Using Senna obtusifolia as a study case, vegetative and reproductive phenological stages were modeled as a function of seedling emergence for different cohorts. Chronological and thermal-time models provided robust predictions of S. obtusifolia phenology. CCW did not always coincided with CPWC for several crops when considering 10-cm tall plants as the threshold for control. In general, for summer row crops, CCW required 2 postemergence control actions and sometimes 1 action outside the CPWC. The results of the present research illustrate how predictive models can be used to develop CCW that will complement the traditional CPWC. These two concepts when used complementary can increase not only timing accuracy, but also efficiency of weed control.","container-title":"Field Crops Research","DOI":"10.1016/j.fcr.2020.107959","ISSN":"0378-4290","journalAbbreviation":"Field Crops Res","page":"107959","source":"ScienceDirect","title":"Integrating emergence and phenology models to determine windows of action for weed control: a case study using &lt;i&gt;Senna obtusifolia&lt;/i&gt;","title-short":"Integrating emergence and phenology models to determine windows of action for weed control","URL":"https://www.sciencedirect.com/science/article/pii/S0378429020312430","volume":"258","author":[{"family":"Reinhardt Piskackova","given":"Theresa A."},{"family":"Reberg-Horton","given":"Chris"},{"family":"Richardson","given":"Robert J."},{"family":"Jennings","given":"Katie M."},{"family":"Leon","given":"Ramon G."}],"accessed":{"date-parts":[["2023",9,10]]},"issued":{"date-parts":[["2020",11,1]]}},"label":"page"},{"id":53568,"uris":["http://zotero.org/users/5308373/items/T4J5IG5V"],"itemData":{"id":53568,"type":"article-journal","abstract":"Ethiopian mustard (Brassica carinata A. Braun) is a biofuel crop recently introduced in the southeastern United States. For this crop to be successful, integrated weed management strategies that complement its rotation with summer cash crops must be developed. The objectives of this research were to evaluate the effect of previous season summer crops on winter weed emergence patterns during Ethiopian mustard growing season and to assess the impact of planting Ethiopian mustard on the emergence patterns of summer weed species. Gompertz models were fit to winter and summer weed emergence patterns. All models represented more than 80% of the variation, with root mean-square error values less than 0.20. The emergence pattern for winter weed species was best described using growing degree-day accumulation, and this model can be utilized for implementing weed control strategies at the critical Ethiopian mustard growth stages. The results also showed that summer weeds can emerge during the winter in northern Florida but do not survive frost damage, which might create off-season seedbank reductions before the summer crop growing season.","container-title":"Weed Science","DOI":"10.1017/wsc.2021.20","ISSN":"0043-1745, 1550-2759","issue":"4","journalAbbreviation":"Weed Sci","language":"en","note":"publisher: Cambridge University Press","page":"446-453","source":"Cambridge University Press","title":"Emergence patterns of winter and summer annual weeds in Ethiopian mustard (&lt;i&gt;Brassica carinata&lt;/i&gt;) cropping system","URL":"https://www.cambridge.org/core/journals/weed-science/article/abs/emergence-patterns-of-winter-and-summer-annual-weeds-in-ethiopian-mustard-brassica-carinata-cropping-system/47060FDF4A8CAF0A08F9323DDD2361B3","volume":"69","author":[{"family":"Tiwari","given":"Ruby"},{"family":"Reinhardt Piskackova","given":"Theresa A."},{"family":"Devkota","given":"Pratap"},{"family":"Mulvaney","given":"Michael J."},{"family":"Ferrell","given":"Jason A."},{"family":"Leon","given":"Ramon G."}],"accessed":{"date-parts":[["2023",9,10]]},"issued":{"date-parts":[["2021",7]]}},"label":"page"}],"schema":"https://github.com/citation-style-language/schema/raw/master/csl-citation.json"} </w:instrText>
            </w:r>
            <w:r>
              <w:fldChar w:fldCharType="separate"/>
            </w:r>
            <w:r w:rsidR="00FB1059" w:rsidRPr="00FB1059">
              <w:rPr>
                <w:rFonts w:ascii="Calibri" w:hAnsi="Calibri" w:cs="Calibri"/>
              </w:rPr>
              <w:t>(Reinhardt Piskackova et al. 2020a, 2020c; Tiwari et al. 2021)</w:t>
            </w:r>
            <w:r>
              <w:fldChar w:fldCharType="end"/>
            </w:r>
          </w:p>
        </w:tc>
      </w:tr>
      <w:tr w:rsidR="00860F61" w14:paraId="107CE1E5" w14:textId="77777777" w:rsidTr="00860F61">
        <w:tc>
          <w:tcPr>
            <w:tcW w:w="2592" w:type="dxa"/>
          </w:tcPr>
          <w:p w14:paraId="439A60DA" w14:textId="571112A1" w:rsidR="00D700D1" w:rsidRPr="007E531A" w:rsidRDefault="00D700D1" w:rsidP="007E531A">
            <w:pPr>
              <w:rPr>
                <w:i/>
                <w:iCs/>
              </w:rPr>
            </w:pPr>
            <w:r w:rsidRPr="007E531A">
              <w:rPr>
                <w:i/>
                <w:iCs/>
              </w:rPr>
              <w:t>Sicyos angulatus</w:t>
            </w:r>
          </w:p>
        </w:tc>
        <w:tc>
          <w:tcPr>
            <w:tcW w:w="2592" w:type="dxa"/>
          </w:tcPr>
          <w:p w14:paraId="14825E38" w14:textId="094FC0A1" w:rsidR="00D700D1" w:rsidRDefault="00D700D1" w:rsidP="007E531A">
            <w:r>
              <w:t>Burcucumber</w:t>
            </w:r>
          </w:p>
        </w:tc>
        <w:tc>
          <w:tcPr>
            <w:tcW w:w="4032" w:type="dxa"/>
          </w:tcPr>
          <w:p w14:paraId="686547B5" w14:textId="62FEB889" w:rsidR="00D700D1" w:rsidRDefault="00D700D1" w:rsidP="007E531A">
            <w:r>
              <w:fldChar w:fldCharType="begin"/>
            </w:r>
            <w:r w:rsidR="00FB1059">
              <w:instrText xml:space="preserve"> ADDIN ZOTERO_ITEM CSL_CITATION {"citationID":"xFnIavOl","properties":{"formattedCitation":"(Werle et al. 2014b)","plainCitation":"(Werle et al. 2014b)","noteIndex":0},"citationItems":[{"id":53579,"uris":["http://zotero.org/users/5308373/items/G3ZPNFXN"],"itemData":{"id":53579,"type":"article-journal","abstract":"First- and second-year seedbank emergence of 23 summer annual weed species\n                        common to U.S. corn production systems was studied. Field experiments were\n                        conducted between 1996 and 1999 at the Iowa State University Johnson Farm in\n                        Story County, Iowa. In the fall of 1996 and again in 1997, 1,000 seeds for\n                        most species were planted in plastic crates. Seedling emergence was counted\n                        weekly for a 2-yr period following seed burial (starting in early spring).\n                        Soil temperature at 2 cm depth was estimated using soil temperature and\n                        moisture model software (STM2). The Weibull function was fit to\n                        cumulative emergence (%) on cumulative thermal time (TT), hydrothermal time\n                        (HTT), and day of year (DOY). To identify optimum base temperature\n                           (Tbase) and base matric potential (ψbase) for\n                        calculating TT or HTT, Tbase and ψbase values ranging\n                        from 2 to 17 C and −33 to −1,500 kPa, respectively, were evaluated for each\n                        species. The search for the optimal model for each species was based on the\n                        Akaike's Information Criterion (AIC), whereas an extra penalty cost was\n                        added to HTT models. In general, fewer seedlings emerged during the first\n                        year of the first experimental run (approximately 18% across all species)\n                        than during the second experimental run (approximately 30%). However,\n                        second-year seedbank emergence was similar for both experimental runs\n                        (approximately 6%). Environmental effects may be the cause of differences in\n                        total seedling emergence among years. Based on the AIC criterion, for 17\n                        species, the best fit of the model occurred using Tbase ranging\n                        from 2 to 15 C with four species also responding to ψbase = −750\n                        kPa. For six species, a simple model using DOY resulted in the best fit.\n                        Adding penalty costs to AIC calculation allowed us to compare TT and HTT\n                        when both models behaved similarly. Using a constant Tbase,\n                        species were plotted and classified as early-, middle-, and late-emerging\n                        species, resulting in a practical tool for forecasting time of emergence.\n                        The results of this research provide robust information on the prediction of\n                        the time of summer annual weed emergence, which can be used to schedule weed\n                        and crop management.","container-title":"Weed Science","DOI":"10.1614/WS-D-13-00116.1","ISSN":"0043-1745, 1550-2759","issue":"2","journalAbbreviation":"Weed Sci","language":"en","note":"publisher: Cambridge University Press","page":"267-279","source":"Cambridge University Press","title":"Predicting emergence of 23 summer annual weed species","URL":"https://www.cambridge.org/core/journals/weed-science/article/abs/predicting-emergence-of-23-summer-annual-weed-species/A18669CDB9459D5A936B2EC51EA99ECD","volume":"62","author":[{"family":"Werle","given":"Rodrigo"},{"family":"Sandell","given":"Lowell D."},{"family":"Buhler","given":"Douglas D."},{"family":"Hartzler","given":"Robert G."},{"family":"Lindquist","given":"John L."}],"accessed":{"date-parts":[["2023",9,10]]},"issued":{"date-parts":[["2014",6]]}}}],"schema":"https://github.com/citation-style-language/schema/raw/master/csl-citation.json"} </w:instrText>
            </w:r>
            <w:r>
              <w:fldChar w:fldCharType="separate"/>
            </w:r>
            <w:r w:rsidRPr="00D700D1">
              <w:rPr>
                <w:rFonts w:ascii="Calibri" w:hAnsi="Calibri" w:cs="Calibri"/>
              </w:rPr>
              <w:t>(Werle et al. 2014b)</w:t>
            </w:r>
            <w:r>
              <w:fldChar w:fldCharType="end"/>
            </w:r>
          </w:p>
        </w:tc>
      </w:tr>
      <w:tr w:rsidR="00860F61" w14:paraId="512BF15A" w14:textId="77777777" w:rsidTr="00860F61">
        <w:tc>
          <w:tcPr>
            <w:tcW w:w="2592" w:type="dxa"/>
          </w:tcPr>
          <w:p w14:paraId="6A9DE354" w14:textId="3F04CF4F" w:rsidR="00DB0EB3" w:rsidRPr="007E531A" w:rsidRDefault="00DB0EB3" w:rsidP="007E531A">
            <w:pPr>
              <w:rPr>
                <w:i/>
                <w:iCs/>
              </w:rPr>
            </w:pPr>
            <w:r w:rsidRPr="007E531A">
              <w:rPr>
                <w:i/>
                <w:iCs/>
              </w:rPr>
              <w:t>Sinapis arvensis</w:t>
            </w:r>
          </w:p>
        </w:tc>
        <w:tc>
          <w:tcPr>
            <w:tcW w:w="2592" w:type="dxa"/>
          </w:tcPr>
          <w:p w14:paraId="462704CD" w14:textId="4AA84F7E" w:rsidR="00DB0EB3" w:rsidRDefault="00DB0EB3" w:rsidP="007E531A">
            <w:r>
              <w:t>Wild mustard</w:t>
            </w:r>
          </w:p>
        </w:tc>
        <w:tc>
          <w:tcPr>
            <w:tcW w:w="4032" w:type="dxa"/>
          </w:tcPr>
          <w:p w14:paraId="61F00CE7" w14:textId="15D4062A" w:rsidR="00DB0EB3" w:rsidRDefault="00DB0EB3" w:rsidP="007E531A">
            <w:r>
              <w:fldChar w:fldCharType="begin"/>
            </w:r>
            <w:r w:rsidR="005177BD">
              <w:instrText xml:space="preserve"> ADDIN ZOTERO_ITEM CSL_CITATION {"citationID":"t91onHXg","properties":{"formattedCitation":"(Bullied et al. 2003)","plainCitation":"(Bullied et al. 2003)","noteIndex":0},"citationItems":[{"id":53391,"uris":["http://zotero.org/users/5308373/items/NTSAZZNT","http://zotero.org/users/5308373/items/KXRMEJXW"],"itemData":{"id":53391,"type":"article-journal","abstract":"Variation in spring emergence periodicity (both before and after crop seeding) of summer annual weeds is a potentially exploitable attribute that may be applied to weed management in canola. Tillage intensity, which is decreasing in the Great Plains of North America, may influence emergence periodicity of summer annual weeds. Emergence periodicity of common lambsquarters, field pennycress, green foxtail, redroot pigweed, wild buckwheat, wild mustard, and wild oat were monitored during the spring of 2000 in 17 producers' canola fields across southern Manitoba, Canada. The fields represented a region of approximately 2 million ha and included a broad range of soil types, agronomic practices, environmental conditions, and seedbank distributions. Fields were grouped into one of two broad tillage classifications (conventional or conservation). For most species, except redroot pigweed and wild mustard, conservation tillage promoted earlier emergence than conventional tillage in terms of both thermal and chronological time. The differences were significant even though there was only a limited range of tillage intensity for the two tillage classes within this region. Onset of canola crop emergence preceded that of all but one weed species in the conservation-tillage fields and five weed species in the conventional-tillage fields. This suggests that canola seeded in conservation- vs. conventional-tillage systems may have a competitive advantage by way of an earlier relative time of crop emergence. The influence of tillage system on weed emergence periodicity is likely due to the influence of tillage on the vertical origin of weed seedling recruitment because measurements of soil temperature and soil moisture did not help to fully explain the differences in emergence periodicity between tillage systems. The results from this study will facilitate weed control timing decisions in canola and provide validation data for weed emergence models.","container-title":"Weed Science","DOI":"10.1614/P2002-117","ISSN":"0043-1745, 1550-2759","issue":"6","journalAbbreviation":"Weed Sci","language":"en","note":"publisher: Cambridge University Press","page":"886-897","source":"Cambridge University Press","title":"Conventional- and conservation-tillage systems influence emergence periodicity of annual weed species in canola","URL":"https://www.cambridge.org/core/journals/weed-science/article/abs/conventional-and-conservationtillage-systems-influence-emergence-periodicity-of-annual-weed-species-in-canola/32C320AC2237605365E0BBCAA4A224A1","volume":"51","author":[{"family":"Bullied","given":"W. John"},{"family":"Marginet","given":"Anastasia M."},{"family":"Acker","given":"Rene C. Van"}],"accessed":{"date-parts":[["2023",9,10]]},"issued":{"date-parts":[["2003",12]]}}}],"schema":"https://github.com/citation-style-language/schema/raw/master/csl-citation.json"} </w:instrText>
            </w:r>
            <w:r>
              <w:fldChar w:fldCharType="separate"/>
            </w:r>
            <w:r w:rsidRPr="00DB0EB3">
              <w:rPr>
                <w:rFonts w:ascii="Calibri" w:hAnsi="Calibri" w:cs="Calibri"/>
              </w:rPr>
              <w:t>(Bullied et al. 2003)</w:t>
            </w:r>
            <w:r>
              <w:fldChar w:fldCharType="end"/>
            </w:r>
          </w:p>
        </w:tc>
      </w:tr>
      <w:tr w:rsidR="00860F61" w14:paraId="0114A304" w14:textId="77777777" w:rsidTr="00860F61">
        <w:tc>
          <w:tcPr>
            <w:tcW w:w="2592" w:type="dxa"/>
          </w:tcPr>
          <w:p w14:paraId="07F2E826" w14:textId="446C22EB" w:rsidR="00D700D1" w:rsidRPr="007E531A" w:rsidRDefault="00D700D1" w:rsidP="007E531A">
            <w:pPr>
              <w:rPr>
                <w:i/>
                <w:iCs/>
              </w:rPr>
            </w:pPr>
            <w:r w:rsidRPr="007E531A">
              <w:rPr>
                <w:i/>
                <w:iCs/>
              </w:rPr>
              <w:t>Solanum nigrum</w:t>
            </w:r>
          </w:p>
        </w:tc>
        <w:tc>
          <w:tcPr>
            <w:tcW w:w="2592" w:type="dxa"/>
          </w:tcPr>
          <w:p w14:paraId="0CC0A604" w14:textId="7773701D" w:rsidR="00D700D1" w:rsidRDefault="00D700D1" w:rsidP="007E531A">
            <w:r>
              <w:t>Black nightshade</w:t>
            </w:r>
          </w:p>
        </w:tc>
        <w:tc>
          <w:tcPr>
            <w:tcW w:w="4032" w:type="dxa"/>
          </w:tcPr>
          <w:p w14:paraId="55ADA15F" w14:textId="7C15B985" w:rsidR="00D700D1" w:rsidRDefault="00D700D1" w:rsidP="007E531A">
            <w:r>
              <w:fldChar w:fldCharType="begin"/>
            </w:r>
            <w:r w:rsidR="005177BD">
              <w:instrText xml:space="preserve"> ADDIN ZOTERO_ITEM CSL_CITATION {"citationID":"TEPASVXR","properties":{"formattedCitation":"(Dorado et al. 2009)","plainCitation":"(Dorado et al. 2009)","noteIndex":0},"citationItems":[{"id":53418,"uris":["http://zotero.org/users/5308373/items/UJLNJCRX","http://zotero.org/users/5308373/items/7IGS9XQ5"],"itemData":{"id":53418,"type":"article-journal","container-title":"Weed Research","issue":"3","journalAbbreviation":"Weed Res","note":"publisher: Wiley Online Library","page":"251–260","source":"Google Scholar","title":"Predicting weed emergence in maize crops under two contrasting climatic conditions","volume":"49","author":[{"family":"Dorado","given":"José"},{"family":"Sousa","given":"E."},{"family":"Calha","given":"Isabel M."},{"family":"González-Andújar","given":"José Luis"},{"family":"Fernández-Quintanilla","given":"César"}],"issued":{"date-parts":[["2009"]]}},"label":"page"}],"schema":"https://github.com/citation-style-language/schema/raw/master/csl-citation.json"} </w:instrText>
            </w:r>
            <w:r>
              <w:fldChar w:fldCharType="separate"/>
            </w:r>
            <w:r w:rsidR="00023972" w:rsidRPr="00023972">
              <w:rPr>
                <w:rFonts w:ascii="Calibri" w:hAnsi="Calibri" w:cs="Calibri"/>
              </w:rPr>
              <w:t>(Dorado et al. 2009)</w:t>
            </w:r>
            <w:r>
              <w:fldChar w:fldCharType="end"/>
            </w:r>
          </w:p>
        </w:tc>
      </w:tr>
      <w:tr w:rsidR="00860F61" w14:paraId="6B3324E9" w14:textId="77777777" w:rsidTr="00860F61">
        <w:tc>
          <w:tcPr>
            <w:tcW w:w="2592" w:type="dxa"/>
          </w:tcPr>
          <w:p w14:paraId="3CB2E172" w14:textId="2D984DEB" w:rsidR="00D700D1" w:rsidRPr="007E531A" w:rsidRDefault="00D700D1" w:rsidP="007E531A">
            <w:pPr>
              <w:rPr>
                <w:i/>
                <w:iCs/>
              </w:rPr>
            </w:pPr>
            <w:r w:rsidRPr="007E531A">
              <w:rPr>
                <w:i/>
                <w:iCs/>
              </w:rPr>
              <w:t xml:space="preserve">Solanum </w:t>
            </w:r>
            <w:proofErr w:type="spellStart"/>
            <w:r w:rsidR="008713C1" w:rsidRPr="007E531A">
              <w:rPr>
                <w:i/>
                <w:iCs/>
              </w:rPr>
              <w:t>ptychanthum</w:t>
            </w:r>
            <w:proofErr w:type="spellEnd"/>
          </w:p>
        </w:tc>
        <w:tc>
          <w:tcPr>
            <w:tcW w:w="2592" w:type="dxa"/>
          </w:tcPr>
          <w:p w14:paraId="357F94F4" w14:textId="5DDF0EAA" w:rsidR="00D700D1" w:rsidRDefault="00D700D1" w:rsidP="007E531A">
            <w:r>
              <w:t>Eastern black nightshade</w:t>
            </w:r>
          </w:p>
        </w:tc>
        <w:tc>
          <w:tcPr>
            <w:tcW w:w="4032" w:type="dxa"/>
          </w:tcPr>
          <w:p w14:paraId="7A821381" w14:textId="1B69CD46" w:rsidR="00D700D1" w:rsidRDefault="00D700D1" w:rsidP="007E531A">
            <w:r>
              <w:fldChar w:fldCharType="begin"/>
            </w:r>
            <w:r w:rsidR="00FB1059">
              <w:instrText xml:space="preserve"> ADDIN ZOTERO_ITEM CSL_CITATION {"citationID":"ttPHe8tV","properties":{"formattedCitation":"(Myers et al. 2004; Werle et al. 2014b)","plainCitation":"(Myers et al. 2004; Werle et al. 2014b)","noteIndex":0},"citationItems":[{"id":53506,"uris":["http://zotero.org/users/5308373/items/RA5SSV4H"],"itemData":{"id":53506,"type":"article-journal","container-title":"Weed Science","issue":"6","journalAbbreviation":"Weed Sci","note":"publisher: Cambridge University Press","page":"913–919","source":"Google Scholar","title":"Predicting weed emergence for eight annual species in the northeastern United States","volume":"52","author":[{"family":"Myers","given":"Matthew W."},{"family":"Curran","given":"William S."},{"family":"VanGessel","given":"Mark J."},{"family":"Calvin","given":"Dennis D."},{"family":"Mortensen","given":"David A."},{"family":"Majek","given":"Bradley A."},{"family":"Karsten","given":"Heather D."},{"family":"Roth","given":"Gregory W."}],"issued":{"date-parts":[["2004"]]}}},{"id":53579,"uris":["http://zotero.org/users/5308373/items/G3ZPNFXN"],"itemData":{"id":53579,"type":"article-journal","abstract":"First- and second-year seedbank emergence of 23 summer annual weed species\n                        common to U.S. corn production systems was studied. Field experiments were\n                        conducted between 1996 and 1999 at the Iowa State University Johnson Farm in\n                        Story County, Iowa. In the fall of 1996 and again in 1997, 1,000 seeds for\n                        most species were planted in plastic crates. Seedling emergence was counted\n                        weekly for a 2-yr period following seed burial (starting in early spring).\n                        Soil temperature at 2 cm depth was estimated using soil temperature and\n                        moisture model software (STM2). The Weibull function was fit to\n                        cumulative emergence (%) on cumulative thermal time (TT), hydrothermal time\n                        (HTT), and day of year (DOY). To identify optimum base temperature\n                           (Tbase) and base matric potential (ψbase) for\n                        calculating TT or HTT, Tbase and ψbase values ranging\n                        from 2 to 17 C and −33 to −1,500 kPa, respectively, were evaluated for each\n                        species. The search for the optimal model for each species was based on the\n                        Akaike's Information Criterion (AIC), whereas an extra penalty cost was\n                        added to HTT models. In general, fewer seedlings emerged during the first\n                        year of the first experimental run (approximately 18% across all species)\n                        than during the second experimental run (approximately 30%). However,\n                        second-year seedbank emergence was similar for both experimental runs\n                        (approximately 6%). Environmental effects may be the cause of differences in\n                        total seedling emergence among years. Based on the AIC criterion, for 17\n                        species, the best fit of the model occurred using Tbase ranging\n                        from 2 to 15 C with four species also responding to ψbase = −750\n                        kPa. For six species, a simple model using DOY resulted in the best fit.\n                        Adding penalty costs to AIC calculation allowed us to compare TT and HTT\n                        when both models behaved similarly. Using a constant Tbase,\n                        species were plotted and classified as early-, middle-, and late-emerging\n                        species, resulting in a practical tool for forecasting time of emergence.\n                        The results of this research provide robust information on the prediction of\n                        the time of summer annual weed emergence, which can be used to schedule weed\n                        and crop management.","container-title":"Weed Science","DOI":"10.1614/WS-D-13-00116.1","ISSN":"0043-1745, 1550-2759","issue":"2","journalAbbreviation":"Weed Sci","language":"en","note":"publisher: Cambridge University Press","page":"267-279","source":"Cambridge University Press","title":"Predicting emergence of 23 summer annual weed species","URL":"https://www.cambridge.org/core/journals/weed-science/article/abs/predicting-emergence-of-23-summer-annual-weed-species/A18669CDB9459D5A936B2EC51EA99ECD","volume":"62","author":[{"family":"Werle","given":"Rodrigo"},{"family":"Sandell","given":"Lowell D."},{"family":"Buhler","given":"Douglas D."},{"family":"Hartzler","given":"Robert G."},{"family":"Lindquist","given":"John L."}],"accessed":{"date-parts":[["2023",9,10]]},"issued":{"date-parts":[["2014",6]]}}}],"schema":"https://github.com/citation-style-language/schema/raw/master/csl-citation.json"} </w:instrText>
            </w:r>
            <w:r>
              <w:fldChar w:fldCharType="separate"/>
            </w:r>
            <w:r w:rsidRPr="00D700D1">
              <w:rPr>
                <w:rFonts w:ascii="Calibri" w:hAnsi="Calibri" w:cs="Calibri"/>
              </w:rPr>
              <w:t>(Myers et al. 2004; Werle et al. 2014b)</w:t>
            </w:r>
            <w:r>
              <w:fldChar w:fldCharType="end"/>
            </w:r>
          </w:p>
        </w:tc>
      </w:tr>
      <w:tr w:rsidR="00860F61" w14:paraId="5AD163C7" w14:textId="77777777" w:rsidTr="00860F61">
        <w:tc>
          <w:tcPr>
            <w:tcW w:w="2592" w:type="dxa"/>
          </w:tcPr>
          <w:p w14:paraId="59AE44DA" w14:textId="491D18DB" w:rsidR="00D700D1" w:rsidRPr="007E531A" w:rsidRDefault="00D700D1" w:rsidP="007E531A">
            <w:pPr>
              <w:rPr>
                <w:i/>
                <w:iCs/>
              </w:rPr>
            </w:pPr>
            <w:r w:rsidRPr="007E531A">
              <w:rPr>
                <w:i/>
                <w:iCs/>
              </w:rPr>
              <w:t xml:space="preserve">Solanum </w:t>
            </w:r>
            <w:proofErr w:type="spellStart"/>
            <w:r w:rsidRPr="007E531A">
              <w:rPr>
                <w:i/>
                <w:iCs/>
              </w:rPr>
              <w:t>sarrachoides</w:t>
            </w:r>
            <w:proofErr w:type="spellEnd"/>
          </w:p>
        </w:tc>
        <w:tc>
          <w:tcPr>
            <w:tcW w:w="2592" w:type="dxa"/>
          </w:tcPr>
          <w:p w14:paraId="0D944999" w14:textId="66DBD82D" w:rsidR="00D700D1" w:rsidRDefault="00D700D1" w:rsidP="007E531A">
            <w:r>
              <w:t>Hairy nightshade</w:t>
            </w:r>
          </w:p>
        </w:tc>
        <w:tc>
          <w:tcPr>
            <w:tcW w:w="4032" w:type="dxa"/>
          </w:tcPr>
          <w:p w14:paraId="0CD8235D" w14:textId="47FAA30D" w:rsidR="00D700D1" w:rsidRDefault="00D700D1" w:rsidP="007E531A">
            <w:r>
              <w:fldChar w:fldCharType="begin"/>
            </w:r>
            <w:r w:rsidR="00FB1059">
              <w:instrText xml:space="preserve"> ADDIN ZOTERO_ITEM CSL_CITATION {"citationID":"yvOAgadp","properties":{"formattedCitation":"(Forcella et al. 1997)","plainCitation":"(Forcella et al. 1997)","noteIndex":0},"citationItems":[{"id":53427,"uris":["http://zotero.org/users/5308373/items/GQ8GDKUG"],"itemData":{"id":53427,"type":"article-journal","container-title":"Weed Science","issue":"1","journalAbbreviation":"Weed Sci","note":"publisher: Cambridge University Press","page":"67–76","source":"Google Scholar","title":"Weed seed bank emergence across the Corn Belt","volume":"45","author":[{"family":"Forcella","given":"Frank"},{"family":"Wilson","given":"Robert G."},{"family":"Dekker","given":"Jack"},{"family":"Kremer","given":"Robert J."},{"family":"Cardina","given":"John"},{"family":"Anderson","given":"Randy L."},{"family":"Alm","given":"David"},{"family":"Renner","given":"Karen A."},{"family":"Harvey","given":"R. Gordon"},{"family":"Clay","given":"Sharon"}],"issued":{"date-parts":[["1997"]]}}}],"schema":"https://github.com/citation-style-language/schema/raw/master/csl-citation.json"} </w:instrText>
            </w:r>
            <w:r>
              <w:fldChar w:fldCharType="separate"/>
            </w:r>
            <w:r w:rsidRPr="00D700D1">
              <w:rPr>
                <w:rFonts w:ascii="Calibri" w:hAnsi="Calibri" w:cs="Calibri"/>
              </w:rPr>
              <w:t>(Forcella et al. 1997)</w:t>
            </w:r>
            <w:r>
              <w:fldChar w:fldCharType="end"/>
            </w:r>
          </w:p>
        </w:tc>
      </w:tr>
      <w:tr w:rsidR="00860F61" w14:paraId="0140EB16" w14:textId="77777777" w:rsidTr="00860F61">
        <w:tc>
          <w:tcPr>
            <w:tcW w:w="2592" w:type="dxa"/>
          </w:tcPr>
          <w:p w14:paraId="7C3ACC42" w14:textId="215FCE8E" w:rsidR="00D700D1" w:rsidRPr="007E531A" w:rsidRDefault="00D700D1" w:rsidP="007E531A">
            <w:pPr>
              <w:rPr>
                <w:i/>
                <w:iCs/>
              </w:rPr>
            </w:pPr>
            <w:r w:rsidRPr="007E531A">
              <w:rPr>
                <w:i/>
                <w:iCs/>
              </w:rPr>
              <w:t>Sonchus oleraceus</w:t>
            </w:r>
          </w:p>
        </w:tc>
        <w:tc>
          <w:tcPr>
            <w:tcW w:w="2592" w:type="dxa"/>
          </w:tcPr>
          <w:p w14:paraId="76BAEA26" w14:textId="2A7285C7" w:rsidR="00D700D1" w:rsidRDefault="00AB4FE2" w:rsidP="007E531A">
            <w:r>
              <w:t>Common</w:t>
            </w:r>
            <w:r w:rsidR="00D700D1">
              <w:t xml:space="preserve"> </w:t>
            </w:r>
            <w:proofErr w:type="spellStart"/>
            <w:r w:rsidR="00D700D1">
              <w:t>sowthistle</w:t>
            </w:r>
            <w:proofErr w:type="spellEnd"/>
          </w:p>
        </w:tc>
        <w:tc>
          <w:tcPr>
            <w:tcW w:w="4032" w:type="dxa"/>
          </w:tcPr>
          <w:p w14:paraId="7BB59C7A" w14:textId="59B8B254" w:rsidR="00D700D1" w:rsidRDefault="00AB4FE2" w:rsidP="007E531A">
            <w:r>
              <w:fldChar w:fldCharType="begin"/>
            </w:r>
            <w:r w:rsidR="005177BD">
              <w:instrText xml:space="preserve"> ADDIN ZOTERO_ITEM CSL_CITATION {"citationID":"SiWtTScr","properties":{"formattedCitation":"(Dorado et al. 2009; Otto et al. 2007)","plainCitation":"(Dorado et al. 2009; Otto et al. 2007)","noteIndex":0},"citationItems":[{"id":53418,"uris":["http://zotero.org/users/5308373/items/UJLNJCRX","http://zotero.org/users/5308373/items/7IGS9XQ5"],"itemData":{"id":53418,"type":"article-journal","container-title":"Weed Research","issue":"3","journalAbbreviation":"Weed Res","note":"publisher: Wiley Online Library","page":"251–260","source":"Google Scholar","title":"Predicting weed emergence in maize crops under two contrasting climatic conditions","volume":"49","author":[{"family":"Dorado","given":"José"},{"family":"Sousa","given":"E."},{"family":"Calha","given":"Isabel M."},{"family":"González-Andújar","given":"José Luis"},{"family":"Fernández-Quintanilla","given":"César"}],"issued":{"date-parts":[["2009"]]}}},{"id":53516,"uris":["http://zotero.org/users/5308373/items/BHDU8WY5"],"itemData":{"id":53516,"type":"article-journal","container-title":"Weed Research","issue":"6","journalAbbreviation":"Weed Res","note":"publisher: Wiley Online Library","page":"488–498","source":"Google Scholar","title":"Modelling the correlation between plant phenology and weed emergence for improving weed control","volume":"47","author":[{"family":"Otto","given":"S."},{"family":"Masin","given":"Roberta"},{"family":"Chiste","given":"G."},{"family":"Zanin","given":"Giuseppe"}],"issued":{"date-parts":[["2007"]]}}}],"schema":"https://github.com/citation-style-language/schema/raw/master/csl-citation.json"} </w:instrText>
            </w:r>
            <w:r>
              <w:fldChar w:fldCharType="separate"/>
            </w:r>
            <w:r w:rsidRPr="00AB4FE2">
              <w:rPr>
                <w:rFonts w:ascii="Calibri" w:hAnsi="Calibri" w:cs="Calibri"/>
              </w:rPr>
              <w:t>(Dorado et al. 2009; Otto et al. 2007)</w:t>
            </w:r>
            <w:r>
              <w:fldChar w:fldCharType="end"/>
            </w:r>
          </w:p>
        </w:tc>
      </w:tr>
      <w:tr w:rsidR="00860F61" w14:paraId="046AE842" w14:textId="77777777" w:rsidTr="00860F61">
        <w:tc>
          <w:tcPr>
            <w:tcW w:w="2592" w:type="dxa"/>
          </w:tcPr>
          <w:p w14:paraId="6E5965F4" w14:textId="0566E413" w:rsidR="00D700D1" w:rsidRPr="007E531A" w:rsidRDefault="00AB4FE2" w:rsidP="007E531A">
            <w:pPr>
              <w:rPr>
                <w:i/>
                <w:iCs/>
              </w:rPr>
            </w:pPr>
            <w:proofErr w:type="spellStart"/>
            <w:r w:rsidRPr="007E531A">
              <w:rPr>
                <w:i/>
                <w:iCs/>
              </w:rPr>
              <w:t>Spergula</w:t>
            </w:r>
            <w:proofErr w:type="spellEnd"/>
            <w:r w:rsidRPr="007E531A">
              <w:rPr>
                <w:i/>
                <w:iCs/>
              </w:rPr>
              <w:t xml:space="preserve"> arvensis</w:t>
            </w:r>
          </w:p>
        </w:tc>
        <w:tc>
          <w:tcPr>
            <w:tcW w:w="2592" w:type="dxa"/>
          </w:tcPr>
          <w:p w14:paraId="76A92465" w14:textId="16130F44" w:rsidR="00D700D1" w:rsidRDefault="00AB4FE2" w:rsidP="007E531A">
            <w:r>
              <w:t xml:space="preserve">Corn </w:t>
            </w:r>
            <w:proofErr w:type="spellStart"/>
            <w:r>
              <w:t>spurry</w:t>
            </w:r>
            <w:proofErr w:type="spellEnd"/>
          </w:p>
        </w:tc>
        <w:tc>
          <w:tcPr>
            <w:tcW w:w="4032" w:type="dxa"/>
          </w:tcPr>
          <w:p w14:paraId="51E6201D" w14:textId="16D7101C" w:rsidR="00D700D1" w:rsidRDefault="00AB4FE2" w:rsidP="007E531A">
            <w:r>
              <w:fldChar w:fldCharType="begin"/>
            </w:r>
            <w:r w:rsidR="005177BD">
              <w:instrText xml:space="preserve"> ADDIN ZOTERO_ITEM CSL_CITATION {"citationID":"Qa5fve5b","properties":{"formattedCitation":"(Vleeshouwers and Kropff 2000)","plainCitation":"(Vleeshouwers and Kropff 2000)","noteIndex":0},"citationItems":[{"id":53573,"uris":["http://zotero.org/users/5308373/items/37XT5BQ8","http://zotero.org/users/5308373/items/5NE8RNSC"],"itemData":{"id":53573,"type":"article-journal","abstract":"A model was developed to simulate weed emergence patterns after soil cultivation. In the model, the consecutive processes of dormancy release, germination and pre-emergence growth were modelled in separate modules. Input variables of the model were: date of soil cultivation, soil temperature and soil penetration resistance. Output variables of the model were: seedling density and timing of seedling emergence. The model was parameterized for Polygonum persicaria, Chenopodium album and Spergula arvensis with data from previous field and laboratory experiments. The model was evaluated with data from an experiment, in which emergence of P. persicaria, C. album and S. arvensis was monitored in field plots that were cultivated once only, at one of five dates in the spring. At the same time as the field observations on seedling emergence, seasonal changes in seed dormancy of the buried weed seeds were assessed by testing the germination of seed lots that were buried in envelopes. From a comparison between field observations and simulated data, it appeared that the model overestimated the rate of dormancy release in spring, whereas germination and pre-emergence growth were simulated well. In general, therefore, both the numbers of emerging seedlings and the timing of emergence could be predicted accurately, when dormancy was not simulated but introduced from experimental data. Improvement of predictions of field emergence of weeds should mainly focus on increasing the precision of the simulation of dormancy release. Close correlations were found between seedbed temperature and both the extent and rate of seedling emergence, but analysis with the simulation model revealed that they were only partly based on causal relationships, so that they have limited predictive value.","container-title":"New Phytologist","DOI":"10.1046/j.1469-8137.2000.00773.x","ISSN":"1469-8137","issue":"3","journalAbbreviation":"New Phytol","language":"en","note":"_eprint: https://onlinelibrary.wiley.com/doi/pdf/10.1046/j.1469-8137.2000.00773.x","page":"445-457","source":"Wiley Online Library","title":"Modelling field emergence patterns in arable weeds","URL":"https://onlinelibrary.wiley.com/doi/abs/10.1046/j.1469-8137.2000.00773.x","volume":"148","author":[{"family":"Vleeshouwers","given":"L. M."},{"family":"Kropff","given":"M. J."}],"accessed":{"date-parts":[["2023",9,10]]},"issued":{"date-parts":[["2000"]]}}}],"schema":"https://github.com/citation-style-language/schema/raw/master/csl-citation.json"} </w:instrText>
            </w:r>
            <w:r>
              <w:fldChar w:fldCharType="separate"/>
            </w:r>
            <w:r w:rsidRPr="00AB4FE2">
              <w:rPr>
                <w:rFonts w:ascii="Calibri" w:hAnsi="Calibri" w:cs="Calibri"/>
              </w:rPr>
              <w:t>(Vleeshouwers and Kropff 2000)</w:t>
            </w:r>
            <w:r>
              <w:fldChar w:fldCharType="end"/>
            </w:r>
          </w:p>
        </w:tc>
      </w:tr>
      <w:tr w:rsidR="00860F61" w14:paraId="5B804CD3" w14:textId="77777777" w:rsidTr="00860F61">
        <w:tc>
          <w:tcPr>
            <w:tcW w:w="2592" w:type="dxa"/>
          </w:tcPr>
          <w:p w14:paraId="41A456D2" w14:textId="0FBE21DF" w:rsidR="00D700D1" w:rsidRPr="007E531A" w:rsidRDefault="00AB4FE2" w:rsidP="007E531A">
            <w:pPr>
              <w:rPr>
                <w:i/>
                <w:iCs/>
              </w:rPr>
            </w:pPr>
            <w:r w:rsidRPr="007E531A">
              <w:rPr>
                <w:i/>
                <w:iCs/>
              </w:rPr>
              <w:t>Stellaria media</w:t>
            </w:r>
          </w:p>
        </w:tc>
        <w:tc>
          <w:tcPr>
            <w:tcW w:w="2592" w:type="dxa"/>
          </w:tcPr>
          <w:p w14:paraId="58A3888F" w14:textId="31882A3B" w:rsidR="00D700D1" w:rsidRDefault="00AB4FE2" w:rsidP="007E531A">
            <w:r>
              <w:t>Common chickweed</w:t>
            </w:r>
          </w:p>
        </w:tc>
        <w:tc>
          <w:tcPr>
            <w:tcW w:w="4032" w:type="dxa"/>
          </w:tcPr>
          <w:p w14:paraId="14BAC0BA" w14:textId="4C33BC01" w:rsidR="00D700D1" w:rsidRDefault="00AB4FE2" w:rsidP="007E531A">
            <w:r>
              <w:fldChar w:fldCharType="begin"/>
            </w:r>
            <w:r w:rsidR="00FB1059">
              <w:instrText xml:space="preserve"> ADDIN ZOTERO_ITEM CSL_CITATION {"citationID":"1Z3EH1bu","properties":{"formattedCitation":"(Grundy et al. 2003; Grundy and Mead 2000; Hill et al. 2014; Otto et al. 2007; Tiwari et al. 2021)","plainCitation":"(Grundy et al. 2003; Grundy and Mead 2000; Hill et al. 2014; Otto et al. 2007; Tiwari et al. 2021)","noteIndex":0},"citationItems":[{"id":53445,"uris":["http://zotero.org/users/5308373/items/CTB4YPVX"],"itemData":{"id":53445,"type":"article-journal","container-title":"Weed Research","issue":"3","journalAbbreviation":"Weed Res","note":"publisher: Wiley Online Library","page":"163–176","source":"Google Scholar","title":"Emergence of &lt;i&gt;Chenopodium album&lt;/i&gt; and &lt;i&gt;Stellaria media&lt;/i&gt; of different origins under different climatic conditions","volume":"43","author":[{"family":"Grundy","given":"A. C."},{"family":"Peters","given":"N. C. B."},{"family":"Rasmussen","given":"I. A."},{"family":"Hartmann","given":"K. M."},{"family":"Sattin","given":"Mauricio"},{"family":"Andersson","given":"Lars"},{"family":"Mead","given":"A."},{"family":"Murdoch","given":"A. J."},{"family":"Forcella","given":"Frank"}],"issued":{"date-parts":[["2003"]]}},"label":"page"},{"id":53441,"uris":["http://zotero.org/users/5308373/items/F3HHDUS5"],"itemData":{"id":53441,"type":"article-journal","container-title":"Weed Science","issue":"5","journalAbbreviation":"Weed Sci","note":"publisher: Cambridge University Press","page":"594–603","source":"Google Scholar","title":"Modeling weed emergence as a function of meteorological records","volume":"48","author":[{"family":"Grundy","given":"Andrea C."},{"family":"Mead","given":"Andrew"}],"issued":{"date-parts":[["2000"]]}},"label":"page"},{"id":53454,"uris":["http://zotero.org/users/5308373/items/ZM2ZX9JX"],"itemData":{"id":53454,"type":"article-journal","container-title":"Weed Science","issue":"1","journalAbbreviation":"Weed Sci","note":"publisher: Cambridge University Press","page":"97–106","source":"Google Scholar","title":"Henbit (&lt;i&gt;Lamium amplexicaule&lt;/i&gt;), common chickweed (&lt;i&gt;Stellaria media&lt;/i&gt;), shepherd's-purse (&lt;i&gt;Capsella bursa-pastoris&lt;/i&gt;), and field pennycress (&lt;i&gt;Thlaspi arvense&lt;/i&gt;): fecundity, seed dispersal, dormancy, and emergence","title-short":"Henbit (Lamium amplexicaule), common chickweed (Stellaria media), shepherd's-purse (Capsella bursa-pastoris), and field pennycress (Thlaspi arvense)","volume":"62","author":[{"family":"Hill","given":"Erin C."},{"family":"Renner","given":"Karen A."},{"family":"Sprague","given":"Christy L."}],"issued":{"date-parts":[["2014"]]}},"label":"page"},{"id":53516,"uris":["http://zotero.org/users/5308373/items/BHDU8WY5"],"itemData":{"id":53516,"type":"article-journal","container-title":"Weed Research","issue":"6","journalAbbreviation":"Weed Res","note":"publisher: Wiley Online Library","page":"488–498","source":"Google Scholar","title":"Modelling the correlation between plant phenology and weed emergence for improving weed control","volume":"47","author":[{"family":"Otto","given":"S."},{"family":"Masin","given":"Roberta"},{"family":"Chiste","given":"G."},{"family":"Zanin","given":"Giuseppe"}],"issued":{"date-parts":[["2007"]]}},"label":"page"},{"id":53568,"uris":["http://zotero.org/users/5308373/items/T4J5IG5V"],"itemData":{"id":53568,"type":"article-journal","abstract":"Ethiopian mustard (Brassica carinata A. Braun) is a biofuel crop recently introduced in the southeastern United States. For this crop to be successful, integrated weed management strategies that complement its rotation with summer cash crops must be developed. The objectives of this research were to evaluate the effect of previous season summer crops on winter weed emergence patterns during Ethiopian mustard growing season and to assess the impact of planting Ethiopian mustard on the emergence patterns of summer weed species. Gompertz models were fit to winter and summer weed emergence patterns. All models represented more than 80% of the variation, with root mean-square error values less than 0.20. The emergence pattern for winter weed species was best described using growing degree-day accumulation, and this model can be utilized for implementing weed control strategies at the critical Ethiopian mustard growth stages. The results also showed that summer weeds can emerge during the winter in northern Florida but do not survive frost damage, which might create off-season seedbank reductions before the summer crop growing season.","container-title":"Weed Science","DOI":"10.1017/wsc.2021.20","ISSN":"0043-1745, 1550-2759","issue":"4","journalAbbreviation":"Weed Sci","language":"en","note":"publisher: Cambridge University Press","page":"446-453","source":"Cambridge University Press","title":"Emergence patterns of winter and summer annual weeds in Ethiopian mustard (&lt;i&gt;Brassica carinata&lt;/i&gt;) cropping system","URL":"https://www.cambridge.org/core/journals/weed-science/article/abs/emergence-patterns-of-winter-and-summer-annual-weeds-in-ethiopian-mustard-brassica-carinata-cropping-system/47060FDF4A8CAF0A08F9323DDD2361B3","volume":"69","author":[{"family":"Tiwari","given":"Ruby"},{"family":"Reinhardt Piskackova","given":"Theresa A."},{"family":"Devkota","given":"Pratap"},{"family":"Mulvaney","given":"Michael J."},{"family":"Ferrell","given":"Jason A."},{"family":"Leon","given":"Ramon G."}],"accessed":{"date-parts":[["2023",9,10]]},"issued":{"date-parts":[["2021",7]]}},"label":"page"}],"schema":"https://github.com/citation-style-language/schema/raw/master/csl-citation.json"} </w:instrText>
            </w:r>
            <w:r>
              <w:fldChar w:fldCharType="separate"/>
            </w:r>
            <w:r w:rsidR="00023972" w:rsidRPr="00023972">
              <w:rPr>
                <w:rFonts w:ascii="Calibri" w:hAnsi="Calibri" w:cs="Calibri"/>
              </w:rPr>
              <w:t>(Grundy et al. 2003; Grundy and Mead 2000; Hill et al. 2014; Otto et al. 2007; Tiwari et al. 2021)</w:t>
            </w:r>
            <w:r>
              <w:fldChar w:fldCharType="end"/>
            </w:r>
          </w:p>
        </w:tc>
      </w:tr>
      <w:tr w:rsidR="00860F61" w14:paraId="31EAFDAF" w14:textId="77777777" w:rsidTr="00860F61">
        <w:tc>
          <w:tcPr>
            <w:tcW w:w="2592" w:type="dxa"/>
          </w:tcPr>
          <w:p w14:paraId="7D3E6C37" w14:textId="10D9011D" w:rsidR="00AB4FE2" w:rsidRPr="007E531A" w:rsidRDefault="00AB4FE2" w:rsidP="007E531A">
            <w:pPr>
              <w:rPr>
                <w:i/>
                <w:iCs/>
              </w:rPr>
            </w:pPr>
            <w:r w:rsidRPr="007E531A">
              <w:rPr>
                <w:i/>
                <w:iCs/>
              </w:rPr>
              <w:t>Taraxacum officinale</w:t>
            </w:r>
          </w:p>
        </w:tc>
        <w:tc>
          <w:tcPr>
            <w:tcW w:w="2592" w:type="dxa"/>
          </w:tcPr>
          <w:p w14:paraId="5ECA6E6B" w14:textId="6DDC6557" w:rsidR="00AB4FE2" w:rsidRDefault="00AB4FE2" w:rsidP="007E531A">
            <w:r>
              <w:t>Dandelion</w:t>
            </w:r>
          </w:p>
        </w:tc>
        <w:tc>
          <w:tcPr>
            <w:tcW w:w="4032" w:type="dxa"/>
          </w:tcPr>
          <w:p w14:paraId="16FAE334" w14:textId="1D52F8FA" w:rsidR="00AB4FE2" w:rsidRDefault="00AB4FE2" w:rsidP="007E531A">
            <w:r>
              <w:fldChar w:fldCharType="begin"/>
            </w:r>
            <w:r w:rsidR="00FB1059">
              <w:instrText xml:space="preserve"> ADDIN ZOTERO_ITEM CSL_CITATION {"citationID":"fc2o157s","properties":{"formattedCitation":"(Hacault and Van Acker 2006; Werle et al. 2014a)","plainCitation":"(Hacault and Van Acker 2006; Werle et al. 2014a)","noteIndex":0},"citationItems":[{"id":53446,"uris":["http://zotero.org/users/5308373/items/EUTXQZJI"],"itemData":{"id":53446,"type":"article-journal","container-title":"Weed Science","issue":"1","journalAbbreviation":"Weed Sci","note":"publisher: Cambridge University Press","page":"172–181","source":"Google Scholar","title":"Emergence timing and control of dandelion (&lt;i&gt;Taraxacum officinale&lt;/i&gt;) in spring wheat","volume":"54","author":[{"family":"Hacault","given":"Kristin M."},{"family":"Van Acker","given":"Rene C."}],"issued":{"date-parts":[["2006"]]}},"label":"page"},{"id":53578,"uris":["http://zotero.org/users/5308373/items/8K3ARKJR"],"itemData":{"id":53578,"type":"article-journal","abstract":"Winter annual weeds are becoming prolific in agricultural fields in the midwestern United States. The objectives of this research were to understand the roles of soil temperature (daily average and fluctuation) and moisture on the emergence of nine winter annual weed species and dandelion and to develop predictive models for weed emergence based on the accumulation of modified thermal/hydrothermal time (mHTT). Experiments were established at Lincoln, NE; Mead, NE; and at two sites (irrigated and rainfed) near Clay Center, NE, in 2010 and 2011. In July of each year, 1,000 seeds of each species were planted in 15 by 20 by 6-cm mesh baskets installed between soybean rows. Soil temperature and water content were recorded at the 2-cm depth. Emerged seedlings were counted and removed from the baskets on a weekly basis until no additional emergence was observed in the fall, resumed in late winter, and continued until emergence ceased in late spring. Weather data were used to accumulate mHTT beginning on August 1. A Weibull function was selected to fit cumulative emergence (%) on cumulative mHTT (seven base temperature [Tbase] by six base water potential [Ψbase] by three base temperature fluctuation [Fbase] candidate threshold values = 126 models); it was also fit to days after August 1 (DAA1), for a total of 127 candidate models per species. The search for optimal base thresholds was based on the theoretic-model comparison approach (Akaike information criterion [AIC]). All three components (Tbase, Ψbase, and Fbase) were only important for Virginia pepperweed. For downy brome and purslane speedwell, including Tbase and Ψbase resulted in the best fit, whereas for dandelion including Tbase and Fbase resulted in the best fit. A model including only Tbase resulted in the best fit for most species included in this study (Carolina foxtail, shepherd's-purse, pinnate tansymustard, henbit, and field pansy). For field pennycress, the model based on DAA1 resulted in the best fit. Threshold values were species specific. Soil temperature was the major environmental factor influencing winter annual weed emergence. Even though soil moisture and often temperature fluctuation are essential for seed germination, Ψbase and Fbase were not as critical in the predictive models as initially expected. Most seedlings (&gt; 90%) of downy brome, pinnate tansymustard, Carolina foxtail, henbit, and field pansy emerged during the fall. Virginia pepperweed, purslane speedwell, dandelion, shepherd's-purse, and field pennycress seedlings emerged during both fall and spring. The results of this research provide robust information on the prediction of the time of winter annual weed emergence, which can help growers make better management decisions.","container-title":"Weed Science","DOI":"10.1614/WS-D-13-00091.1","ISSN":"0043-1745, 1550-2759","issue":"1","journalAbbreviation":"Weed Sci","language":"en","note":"publisher: Cambridge University Press","page":"83-96","source":"Cambridge University Press","title":"Environmental triggers of winter annual weed emergence in the midwestern United States","URL":"https://www.cambridge.org/core/journals/weed-science/article/abs/environmental-triggers-of-winter-annual-weed-emergence-in-the-midwestern-united-states/D0CA4A952B367296396FB4E23F275456","volume":"62","author":[{"family":"Werle","given":"Rodrigo"},{"family":"Bernards","given":"Mark L."},{"family":"Arkebauer","given":"Timothy J."},{"family":"Lindquist","given":"John L."}],"accessed":{"date-parts":[["2023",9,10]]},"issued":{"date-parts":[["2014",3]]}},"label":"page"}],"schema":"https://github.com/citation-style-language/schema/raw/master/csl-citation.json"} </w:instrText>
            </w:r>
            <w:r>
              <w:fldChar w:fldCharType="separate"/>
            </w:r>
            <w:r w:rsidR="00023972" w:rsidRPr="00023972">
              <w:rPr>
                <w:rFonts w:ascii="Calibri" w:hAnsi="Calibri" w:cs="Calibri"/>
              </w:rPr>
              <w:t>(Hacault and Van Acker 2006; Werle et al. 2014a)</w:t>
            </w:r>
            <w:r>
              <w:fldChar w:fldCharType="end"/>
            </w:r>
          </w:p>
        </w:tc>
      </w:tr>
      <w:tr w:rsidR="00860F61" w14:paraId="745CD465" w14:textId="77777777" w:rsidTr="00860F61">
        <w:tc>
          <w:tcPr>
            <w:tcW w:w="2592" w:type="dxa"/>
          </w:tcPr>
          <w:p w14:paraId="1F12FA78" w14:textId="56A1928B" w:rsidR="00AB4FE2" w:rsidRPr="007E531A" w:rsidRDefault="00AB4FE2" w:rsidP="007E531A">
            <w:pPr>
              <w:rPr>
                <w:i/>
                <w:iCs/>
              </w:rPr>
            </w:pPr>
            <w:proofErr w:type="spellStart"/>
            <w:r w:rsidRPr="007E531A">
              <w:rPr>
                <w:i/>
                <w:iCs/>
              </w:rPr>
              <w:t>Thlaspi</w:t>
            </w:r>
            <w:proofErr w:type="spellEnd"/>
            <w:r w:rsidRPr="007E531A">
              <w:rPr>
                <w:i/>
                <w:iCs/>
              </w:rPr>
              <w:t xml:space="preserve"> </w:t>
            </w:r>
            <w:proofErr w:type="spellStart"/>
            <w:r w:rsidRPr="007E531A">
              <w:rPr>
                <w:i/>
                <w:iCs/>
              </w:rPr>
              <w:t>arvense</w:t>
            </w:r>
            <w:proofErr w:type="spellEnd"/>
          </w:p>
        </w:tc>
        <w:tc>
          <w:tcPr>
            <w:tcW w:w="2592" w:type="dxa"/>
          </w:tcPr>
          <w:p w14:paraId="361F838B" w14:textId="619A37BA" w:rsidR="00AB4FE2" w:rsidRDefault="00AB4FE2" w:rsidP="007E531A">
            <w:r>
              <w:t>Field pennycress</w:t>
            </w:r>
          </w:p>
        </w:tc>
        <w:tc>
          <w:tcPr>
            <w:tcW w:w="4032" w:type="dxa"/>
          </w:tcPr>
          <w:p w14:paraId="72063CF1" w14:textId="64124097" w:rsidR="00AB4FE2" w:rsidRDefault="00AB4FE2" w:rsidP="007E531A">
            <w:r>
              <w:fldChar w:fldCharType="begin"/>
            </w:r>
            <w:r w:rsidR="005177BD">
              <w:instrText xml:space="preserve"> ADDIN ZOTERO_ITEM CSL_CITATION {"citationID":"xczFSEdD","properties":{"formattedCitation":"(Bullied et al. 2003; Hill et al. 2014; Royo-Esnal et al. 2015c; Werle et al. 2014a)","plainCitation":"(Bullied et al. 2003; Hill et al. 2014; Royo-Esnal et al. 2015c; Werle et al. 2014a)","noteIndex":0},"citationItems":[{"id":53391,"uris":["http://zotero.org/users/5308373/items/NTSAZZNT","http://zotero.org/users/5308373/items/KXRMEJXW"],"itemData":{"id":53391,"type":"article-journal","abstract":"Variation in spring emergence periodicity (both before and after crop seeding) of summer annual weeds is a potentially exploitable attribute that may be applied to weed management in canola. Tillage intensity, which is decreasing in the Great Plains of North America, may influence emergence periodicity of summer annual weeds. Emergence periodicity of common lambsquarters, field pennycress, green foxtail, redroot pigweed, wild buckwheat, wild mustard, and wild oat were monitored during the spring of 2000 in 17 producers' canola fields across southern Manitoba, Canada. The fields represented a region of approximately 2 million ha and included a broad range of soil types, agronomic practices, environmental conditions, and seedbank distributions. Fields were grouped into one of two broad tillage classifications (conventional or conservation). For most species, except redroot pigweed and wild mustard, conservation tillage promoted earlier emergence than conventional tillage in terms of both thermal and chronological time. The differences were significant even though there was only a limited range of tillage intensity for the two tillage classes within this region. Onset of canola crop emergence preceded that of all but one weed species in the conservation-tillage fields and five weed species in the conventional-tillage fields. This suggests that canola seeded in conservation- vs. conventional-tillage systems may have a competitive advantage by way of an earlier relative time of crop emergence. The influence of tillage system on weed emergence periodicity is likely due to the influence of tillage on the vertical origin of weed seedling recruitment because measurements of soil temperature and soil moisture did not help to fully explain the differences in emergence periodicity between tillage systems. The results from this study will facilitate weed control timing decisions in canola and provide validation data for weed emergence models.","container-title":"Weed Science","DOI":"10.1614/P2002-117","ISSN":"0043-1745, 1550-2759","issue":"6","journalAbbreviation":"Weed Sci","language":"en","note":"publisher: Cambridge University Press","page":"886-897","source":"Cambridge University Press","title":"Conventional- and conservation-tillage systems influence emergence periodicity of annual weed species in canola","URL":"https://www.cambridge.org/core/journals/weed-science/article/abs/conventional-and-conservationtillage-systems-influence-emergence-periodicity-of-annual-weed-species-in-canola/32C320AC2237605365E0BBCAA4A224A1","volume":"51","author":[{"family":"Bullied","given":"W. John"},{"family":"Marginet","given":"Anastasia M."},{"family":"Acker","given":"Rene C. Van"}],"accessed":{"date-parts":[["2023",9,10]]},"issued":{"date-parts":[["2003",12]]}}},{"id":53454,"uris":["http://zotero.org/users/5308373/items/ZM2ZX9JX"],"itemData":{"id":53454,"type":"article-journal","container-title":"Weed Science","issue":"1","journalAbbreviation":"Weed Sci","note":"publisher: Cambridge University Press","page":"97–106","source":"Google Scholar","title":"Henbit (&lt;i&gt;Lamium amplexicaule&lt;/i&gt;), common chickweed (&lt;i&gt;Stellaria media&lt;/i&gt;), shepherd's-purse (&lt;i&gt;Capsella bursa-pastoris&lt;/i&gt;), and field pennycress (&lt;i&gt;Thlaspi arvense&lt;/i&gt;): fecundity, seed dispersal, dormancy, and emergence","title-short":"Henbit (Lamium amplexicaule), common chickweed (Stellaria media), shepherd's-purse (Capsella bursa-pastoris), and field pennycress (Thlaspi arvense)","volume":"62","author":[{"family":"Hill","given":"Erin C."},{"family":"Renner","given":"Karen A."},{"family":"Sprague","given":"Christy L."}],"issued":{"date-parts":[["2014"]]}}},{"id":53551,"uris":["http://zotero.org/users/5308373/items/K5GWKH6V","http://zotero.org/users/5308373/items/XUK6896F"],"itemData":{"id":53551,"type":"article-journal","abstract":"Many weed species are becoming rare due to intense agricultural management, which leads to a decrease of biodiversity in agroecosystems. Cultivating some of these species for their oilseed content may help preserve them while profiting agronomically. Thlaspi arvense is one of these species with potential as an industrial crop. The aim of this work was to develop a model to describe the emergence of this species, and that can help to make decisions for its management, whether for conservation or production purposes. The emergence of two accessions of T. arvense, one from Spain and the other from USA, sown in Spain (Almenar) and USA (Morris), over two seasons (2011–12 and 2012–13) and in Riga (Latvia) over one season (2012), was followed to compare patterns and extent, as well as to develop emergence prediction models based on hydrothermal time (HTT) and photohydrothermal time (PhHTT). For the USA accession, the percentage of seeds that emerged was significantly higher than that of the Spanish accession. Both accessions presented two emergence peaks (autumn–winter and spring) in both localities, but while these peaks could be considered as two different flushes in Almenar – for both accessions –, they appeared to be a single flush disrupted by low winter temperatures in Morris. An HTT-based model was applicable for both accessions with less precision than the PhHTT-based one, which was more accurate in most cases but failed in certain circumstances for the USA accession. The differences in emergence percentage among accessions suggest that some accessions might be more amenable to being used as a crop. The two models developed in this work predicted the emergence of both accessions of T. arvense quite accurately. The inclusion of photoperiod in the hydrothermal time equation, creating a new unit that we have called photohydrothermal time, offers a possibility to obtain more accurate models.","container-title":"Industrial Crops and Products","DOI":"10.1016/j.indcrop.2014.12.010","ISSN":"0926-6690","journalAbbreviation":"Ind Crops Prod","page":"161-169","source":"ScienceDirect","title":"Emergence of field pennycress (&lt;i&gt;Thlaspi arvense&lt;/i&gt; L.): comparison of two accessions and modelling","title-short":"Emergence of field pennycress (Thlaspi arvense L.)","URL":"https://www.sciencedirect.com/science/article/pii/S0926669014007754","volume":"66","author":[{"family":"Royo-Esnal","given":"Aritz"},{"family":"Necajeva","given":"Jevgenija"},{"family":"Torra","given":"Joel"},{"family":"Recasens","given":"Jordi"},{"family":"Gesch","given":"Russ W"}],"accessed":{"date-parts":[["2023",9,10]]},"issued":{"date-parts":[["2015",4,1]]}},"label":"page"},{"id":53578,"uris":["http://zotero.org/users/5308373/items/8K3ARKJR"],"itemData":{"id":53578,"type":"article-journal","abstract":"Winter annual weeds are becoming prolific in agricultural fields in the midwestern United States. The objectives of this research were to understand the roles of soil temperature (daily average and fluctuation) and moisture on the emergence of nine winter annual weed species and dandelion and to develop predictive models for weed emergence based on the accumulation of modified thermal/hydrothermal time (mHTT). Experiments were established at Lincoln, NE; Mead, NE; and at two sites (irrigated and rainfed) near Clay Center, NE, in 2010 and 2011. In July of each year, 1,000 seeds of each species were planted in 15 by 20 by 6-cm mesh baskets installed between soybean rows. Soil temperature and water content were recorded at the 2-cm depth. Emerged seedlings were counted and removed from the baskets on a weekly basis until no additional emergence was observed in the fall, resumed in late winter, and continued until emergence ceased in late spring. Weather data were used to accumulate mHTT beginning on August 1. A Weibull function was selected to fit cumulative emergence (%) on cumulative mHTT (seven base temperature [Tbase] by six base water potential [Ψbase] by three base temperature fluctuation [Fbase] candidate threshold values = 126 models); it was also fit to days after August 1 (DAA1), for a total of 127 candidate models per species. The search for optimal base thresholds was based on the theoretic-model comparison approach (Akaike information criterion [AIC]). All three components (Tbase, Ψbase, and Fbase) were only important for Virginia pepperweed. For downy brome and purslane speedwell, including Tbase and Ψbase resulted in the best fit, whereas for dandelion including Tbase and Fbase resulted in the best fit. A model including only Tbase resulted in the best fit for most species included in this study (Carolina foxtail, shepherd's-purse, pinnate tansymustard, henbit, and field pansy). For field pennycress, the model based on DAA1 resulted in the best fit. Threshold values were species specific. Soil temperature was the major environmental factor influencing winter annual weed emergence. Even though soil moisture and often temperature fluctuation are essential for seed germination, Ψbase and Fbase were not as critical in the predictive models as initially expected. Most seedlings (&gt; 90%) of downy brome, pinnate tansymustard, Carolina foxtail, henbit, and field pansy emerged during the fall. Virginia pepperweed, purslane speedwell, dandelion, shepherd's-purse, and field pennycress seedlings emerged during both fall and spring. The results of this research provide robust information on the prediction of the time of winter annual weed emergence, which can help growers make better management decisions.","container-title":"Weed Science","DOI":"10.1614/WS-D-13-00091.1","ISSN":"0043-1745, 1550-2759","issue":"1","journalAbbreviation":"Weed Sci","language":"en","note":"publisher: Cambridge University Press","page":"83-96","source":"Cambridge University Press","title":"Environmental triggers of winter annual weed emergence in the midwestern United States","URL":"https://www.cambridge.org/core/journals/weed-science/article/abs/environmental-triggers-of-winter-annual-weed-emergence-in-the-midwestern-united-states/D0CA4A952B367296396FB4E23F275456","volume":"62","author":[{"family":"Werle","given":"Rodrigo"},{"family":"Bernards","given":"Mark L."},{"family":"Arkebauer","given":"Timothy J."},{"family":"Lindquist","given":"John L."}],"accessed":{"date-parts":[["2023",9,10]]},"issued":{"date-parts":[["2014",3]]}}}],"schema":"https://github.com/citation-style-language/schema/raw/master/csl-citation.json"} </w:instrText>
            </w:r>
            <w:r>
              <w:fldChar w:fldCharType="separate"/>
            </w:r>
            <w:r w:rsidR="00023972" w:rsidRPr="00023972">
              <w:rPr>
                <w:rFonts w:ascii="Calibri" w:hAnsi="Calibri" w:cs="Calibri"/>
              </w:rPr>
              <w:t>(Bullied et al. 2003; Hill et al. 2014; Royo-Esnal et al. 2015c; Werle et al. 2014a)</w:t>
            </w:r>
            <w:r>
              <w:fldChar w:fldCharType="end"/>
            </w:r>
          </w:p>
        </w:tc>
      </w:tr>
      <w:tr w:rsidR="00860F61" w14:paraId="7B4EF843" w14:textId="77777777" w:rsidTr="00860F61">
        <w:tc>
          <w:tcPr>
            <w:tcW w:w="2592" w:type="dxa"/>
          </w:tcPr>
          <w:p w14:paraId="2DCF121E" w14:textId="3450838C" w:rsidR="009269A9" w:rsidRPr="007E531A" w:rsidRDefault="009269A9" w:rsidP="007E531A">
            <w:pPr>
              <w:rPr>
                <w:i/>
                <w:iCs/>
              </w:rPr>
            </w:pPr>
            <w:proofErr w:type="spellStart"/>
            <w:r w:rsidRPr="007E531A">
              <w:rPr>
                <w:i/>
                <w:iCs/>
              </w:rPr>
              <w:t>Tripleurospermum</w:t>
            </w:r>
            <w:proofErr w:type="spellEnd"/>
            <w:r w:rsidRPr="007E531A">
              <w:rPr>
                <w:i/>
                <w:iCs/>
              </w:rPr>
              <w:t xml:space="preserve"> </w:t>
            </w:r>
            <w:proofErr w:type="spellStart"/>
            <w:r w:rsidRPr="007E531A">
              <w:rPr>
                <w:i/>
                <w:iCs/>
              </w:rPr>
              <w:t>inodorum</w:t>
            </w:r>
            <w:proofErr w:type="spellEnd"/>
          </w:p>
        </w:tc>
        <w:tc>
          <w:tcPr>
            <w:tcW w:w="2592" w:type="dxa"/>
          </w:tcPr>
          <w:p w14:paraId="7BF6E428" w14:textId="0FD366AE" w:rsidR="009269A9" w:rsidRDefault="009269A9" w:rsidP="007E531A">
            <w:r>
              <w:t>Scentless chamomile</w:t>
            </w:r>
          </w:p>
        </w:tc>
        <w:tc>
          <w:tcPr>
            <w:tcW w:w="4032" w:type="dxa"/>
          </w:tcPr>
          <w:p w14:paraId="499BDBE0" w14:textId="00EC5AE2" w:rsidR="009269A9" w:rsidRDefault="009269A9" w:rsidP="007E531A">
            <w:r>
              <w:fldChar w:fldCharType="begin"/>
            </w:r>
            <w:r w:rsidR="00FB1059">
              <w:instrText xml:space="preserve"> ADDIN ZOTERO_ITEM CSL_CITATION {"citationID":"wxW7NdsS","properties":{"formattedCitation":"(Grundy and Mead 2000)","plainCitation":"(Grundy and Mead 2000)","noteIndex":0},"citationItems":[{"id":53441,"uris":["http://zotero.org/users/5308373/items/F3HHDUS5"],"itemData":{"id":53441,"type":"article-journal","container-title":"Weed Science","issue":"5","journalAbbreviation":"Weed Sci","note":"publisher: Cambridge University Press","page":"594–603","source":"Google Scholar","title":"Modeling weed emergence as a function of meteorological records","volume":"48","author":[{"family":"Grundy","given":"Andrea C."},{"family":"Mead","given":"Andrew"}],"issued":{"date-parts":[["2000"]]}}}],"schema":"https://github.com/citation-style-language/schema/raw/master/csl-citation.json"} </w:instrText>
            </w:r>
            <w:r>
              <w:fldChar w:fldCharType="separate"/>
            </w:r>
            <w:r w:rsidRPr="00D700D1">
              <w:rPr>
                <w:rFonts w:ascii="Calibri" w:hAnsi="Calibri" w:cs="Calibri"/>
              </w:rPr>
              <w:t>(Grundy and Mead 2000)</w:t>
            </w:r>
            <w:r>
              <w:fldChar w:fldCharType="end"/>
            </w:r>
          </w:p>
        </w:tc>
      </w:tr>
      <w:tr w:rsidR="00860F61" w14:paraId="094E295F" w14:textId="77777777" w:rsidTr="00860F61">
        <w:tc>
          <w:tcPr>
            <w:tcW w:w="2592" w:type="dxa"/>
          </w:tcPr>
          <w:p w14:paraId="46AB1266" w14:textId="4807EE11" w:rsidR="00AB4FE2" w:rsidRPr="007E531A" w:rsidRDefault="00AB4FE2" w:rsidP="007E531A">
            <w:pPr>
              <w:rPr>
                <w:i/>
                <w:iCs/>
              </w:rPr>
            </w:pPr>
            <w:r w:rsidRPr="007E531A">
              <w:rPr>
                <w:i/>
                <w:iCs/>
              </w:rPr>
              <w:t xml:space="preserve">Veronica </w:t>
            </w:r>
            <w:proofErr w:type="spellStart"/>
            <w:r w:rsidRPr="007E531A">
              <w:rPr>
                <w:i/>
                <w:iCs/>
              </w:rPr>
              <w:t>hederifolia</w:t>
            </w:r>
            <w:proofErr w:type="spellEnd"/>
          </w:p>
        </w:tc>
        <w:tc>
          <w:tcPr>
            <w:tcW w:w="2592" w:type="dxa"/>
          </w:tcPr>
          <w:p w14:paraId="2BED9B4A" w14:textId="47C32FB8" w:rsidR="00AB4FE2" w:rsidRDefault="00AB4FE2" w:rsidP="007E531A">
            <w:proofErr w:type="spellStart"/>
            <w:r>
              <w:t>Ivyleaf</w:t>
            </w:r>
            <w:proofErr w:type="spellEnd"/>
            <w:r>
              <w:t xml:space="preserve"> speedwell</w:t>
            </w:r>
          </w:p>
        </w:tc>
        <w:tc>
          <w:tcPr>
            <w:tcW w:w="4032" w:type="dxa"/>
          </w:tcPr>
          <w:p w14:paraId="556B1D41" w14:textId="356A52CE" w:rsidR="00AB4FE2" w:rsidRDefault="00AB4FE2" w:rsidP="007E531A">
            <w:r>
              <w:fldChar w:fldCharType="begin"/>
            </w:r>
            <w:r w:rsidR="00FB1059">
              <w:instrText xml:space="preserve"> ADDIN ZOTERO_ITEM CSL_CITATION {"citationID":"WD5zDzKg","properties":{"formattedCitation":"(Grundy and Mead 2000)","plainCitation":"(Grundy and Mead 2000)","noteIndex":0},"citationItems":[{"id":53441,"uris":["http://zotero.org/users/5308373/items/F3HHDUS5"],"itemData":{"id":53441,"type":"article-journal","container-title":"Weed Science","issue":"5","journalAbbreviation":"Weed Sci","note":"publisher: Cambridge University Press","page":"594–603","source":"Google Scholar","title":"Modeling weed emergence as a function of meteorological records","volume":"48","author":[{"family":"Grundy","given":"Andrea C."},{"family":"Mead","given":"Andrew"}],"issued":{"date-parts":[["2000"]]}}}],"schema":"https://github.com/citation-style-language/schema/raw/master/csl-citation.json"} </w:instrText>
            </w:r>
            <w:r>
              <w:fldChar w:fldCharType="separate"/>
            </w:r>
            <w:r w:rsidRPr="00AB4FE2">
              <w:rPr>
                <w:rFonts w:ascii="Calibri" w:hAnsi="Calibri" w:cs="Calibri"/>
              </w:rPr>
              <w:t>(Grundy and Mead 2000)</w:t>
            </w:r>
            <w:r>
              <w:fldChar w:fldCharType="end"/>
            </w:r>
          </w:p>
        </w:tc>
      </w:tr>
      <w:tr w:rsidR="00860F61" w14:paraId="656F964F" w14:textId="77777777" w:rsidTr="00860F61">
        <w:tc>
          <w:tcPr>
            <w:tcW w:w="2592" w:type="dxa"/>
          </w:tcPr>
          <w:p w14:paraId="1695E46D" w14:textId="317547F0" w:rsidR="00AB4FE2" w:rsidRPr="007E531A" w:rsidRDefault="00AB4FE2" w:rsidP="007E531A">
            <w:pPr>
              <w:rPr>
                <w:i/>
                <w:iCs/>
              </w:rPr>
            </w:pPr>
            <w:r w:rsidRPr="007E531A">
              <w:rPr>
                <w:i/>
                <w:iCs/>
              </w:rPr>
              <w:t>Veronica peregrina</w:t>
            </w:r>
          </w:p>
        </w:tc>
        <w:tc>
          <w:tcPr>
            <w:tcW w:w="2592" w:type="dxa"/>
          </w:tcPr>
          <w:p w14:paraId="0F68E4F2" w14:textId="720F5C75" w:rsidR="00AB4FE2" w:rsidRDefault="00AB4FE2" w:rsidP="007E531A">
            <w:r>
              <w:t>Purslane speedwell</w:t>
            </w:r>
          </w:p>
        </w:tc>
        <w:tc>
          <w:tcPr>
            <w:tcW w:w="4032" w:type="dxa"/>
          </w:tcPr>
          <w:p w14:paraId="4623C5FF" w14:textId="4A725138" w:rsidR="00AB4FE2" w:rsidRDefault="00AB4FE2" w:rsidP="007E531A">
            <w:r>
              <w:fldChar w:fldCharType="begin"/>
            </w:r>
            <w:r w:rsidR="00FB1059">
              <w:instrText xml:space="preserve"> ADDIN ZOTERO_ITEM CSL_CITATION {"citationID":"fCNZEFdN","properties":{"formattedCitation":"(Werle et al. 2014a)","plainCitation":"(Werle et al. 2014a)","noteIndex":0},"citationItems":[{"id":53578,"uris":["http://zotero.org/users/5308373/items/8K3ARKJR"],"itemData":{"id":53578,"type":"article-journal","abstract":"Winter annual weeds are becoming prolific in agricultural fields in the midwestern United States. The objectives of this research were to understand the roles of soil temperature (daily average and fluctuation) and moisture on the emergence of nine winter annual weed species and dandelion and to develop predictive models for weed emergence based on the accumulation of modified thermal/hydrothermal time (mHTT). Experiments were established at Lincoln, NE; Mead, NE; and at two sites (irrigated and rainfed) near Clay Center, NE, in 2010 and 2011. In July of each year, 1,000 seeds of each species were planted in 15 by 20 by 6-cm mesh baskets installed between soybean rows. Soil temperature and water content were recorded at the 2-cm depth. Emerged seedlings were counted and removed from the baskets on a weekly basis until no additional emergence was observed in the fall, resumed in late winter, and continued until emergence ceased in late spring. Weather data were used to accumulate mHTT beginning on August 1. A Weibull function was selected to fit cumulative emergence (%) on cumulative mHTT (seven base temperature [Tbase] by six base water potential [Ψbase] by three base temperature fluctuation [Fbase] candidate threshold values = 126 models); it was also fit to days after August 1 (DAA1), for a total of 127 candidate models per species. The search for optimal base thresholds was based on the theoretic-model comparison approach (Akaike information criterion [AIC]). All three components (Tbase, Ψbase, and Fbase) were only important for Virginia pepperweed. For downy brome and purslane speedwell, including Tbase and Ψbase resulted in the best fit, whereas for dandelion including Tbase and Fbase resulted in the best fit. A model including only Tbase resulted in the best fit for most species included in this study (Carolina foxtail, shepherd's-purse, pinnate tansymustard, henbit, and field pansy). For field pennycress, the model based on DAA1 resulted in the best fit. Threshold values were species specific. Soil temperature was the major environmental factor influencing winter annual weed emergence. Even though soil moisture and often temperature fluctuation are essential for seed germination, Ψbase and Fbase were not as critical in the predictive models as initially expected. Most seedlings (&gt; 90%) of downy brome, pinnate tansymustard, Carolina foxtail, henbit, and field pansy emerged during the fall. Virginia pepperweed, purslane speedwell, dandelion, shepherd's-purse, and field pennycress seedlings emerged during both fall and spring. The results of this research provide robust information on the prediction of the time of winter annual weed emergence, which can help growers make better management decisions.","container-title":"Weed Science","DOI":"10.1614/WS-D-13-00091.1","ISSN":"0043-1745, 1550-2759","issue":"1","journalAbbreviation":"Weed Sci","language":"en","note":"publisher: Cambridge University Press","page":"83-96","source":"Cambridge University Press","title":"Environmental triggers of winter annual weed emergence in the midwestern United States","URL":"https://www.cambridge.org/core/journals/weed-science/article/abs/environmental-triggers-of-winter-annual-weed-emergence-in-the-midwestern-united-states/D0CA4A952B367296396FB4E23F275456","volume":"62","author":[{"family":"Werle","given":"Rodrigo"},{"family":"Bernards","given":"Mark L."},{"family":"Arkebauer","given":"Timothy J."},{"family":"Lindquist","given":"John L."}],"accessed":{"date-parts":[["2023",9,10]]},"issued":{"date-parts":[["2014",3]]}}}],"schema":"https://github.com/citation-style-language/schema/raw/master/csl-citation.json"} </w:instrText>
            </w:r>
            <w:r>
              <w:fldChar w:fldCharType="separate"/>
            </w:r>
            <w:r w:rsidRPr="00AB4FE2">
              <w:rPr>
                <w:rFonts w:ascii="Calibri" w:hAnsi="Calibri" w:cs="Calibri"/>
              </w:rPr>
              <w:t>(Werle et al. 2014a)</w:t>
            </w:r>
            <w:r>
              <w:fldChar w:fldCharType="end"/>
            </w:r>
          </w:p>
        </w:tc>
      </w:tr>
      <w:tr w:rsidR="00860F61" w14:paraId="125A40A8" w14:textId="77777777" w:rsidTr="00860F61">
        <w:tc>
          <w:tcPr>
            <w:tcW w:w="2592" w:type="dxa"/>
          </w:tcPr>
          <w:p w14:paraId="5B11DF51" w14:textId="57BB7488" w:rsidR="00AB4FE2" w:rsidRPr="007E531A" w:rsidRDefault="00AB4FE2" w:rsidP="007E531A">
            <w:pPr>
              <w:rPr>
                <w:i/>
                <w:iCs/>
              </w:rPr>
            </w:pPr>
            <w:r w:rsidRPr="007E531A">
              <w:rPr>
                <w:i/>
                <w:iCs/>
              </w:rPr>
              <w:lastRenderedPageBreak/>
              <w:t>Veronica persica</w:t>
            </w:r>
          </w:p>
        </w:tc>
        <w:tc>
          <w:tcPr>
            <w:tcW w:w="2592" w:type="dxa"/>
          </w:tcPr>
          <w:p w14:paraId="57B11A0A" w14:textId="20E64CA5" w:rsidR="00AB4FE2" w:rsidRDefault="00AB4FE2" w:rsidP="007E531A">
            <w:r>
              <w:t>Persian speedwell</w:t>
            </w:r>
          </w:p>
        </w:tc>
        <w:tc>
          <w:tcPr>
            <w:tcW w:w="4032" w:type="dxa"/>
          </w:tcPr>
          <w:p w14:paraId="4040D5E3" w14:textId="0F4AD361" w:rsidR="00AB4FE2" w:rsidRDefault="00AB4FE2" w:rsidP="007E531A">
            <w:r>
              <w:fldChar w:fldCharType="begin"/>
            </w:r>
            <w:r w:rsidR="00FB1059">
              <w:instrText xml:space="preserve"> ADDIN ZOTERO_ITEM CSL_CITATION {"citationID":"1HAhMGdY","properties":{"formattedCitation":"(Otto et al. 2007)","plainCitation":"(Otto et al. 2007)","noteIndex":0},"citationItems":[{"id":53516,"uris":["http://zotero.org/users/5308373/items/BHDU8WY5"],"itemData":{"id":53516,"type":"article-journal","container-title":"Weed Research","issue":"6","journalAbbreviation":"Weed Res","note":"publisher: Wiley Online Library","page":"488–498","source":"Google Scholar","title":"Modelling the correlation between plant phenology and weed emergence for improving weed control","volume":"47","author":[{"family":"Otto","given":"S."},{"family":"Masin","given":"Roberta"},{"family":"Chiste","given":"G."},{"family":"Zanin","given":"Giuseppe"}],"issued":{"date-parts":[["2007"]]}}}],"schema":"https://github.com/citation-style-language/schema/raw/master/csl-citation.json"} </w:instrText>
            </w:r>
            <w:r>
              <w:fldChar w:fldCharType="separate"/>
            </w:r>
            <w:r w:rsidRPr="00AB4FE2">
              <w:rPr>
                <w:rFonts w:ascii="Calibri" w:hAnsi="Calibri" w:cs="Calibri"/>
              </w:rPr>
              <w:t>(Otto et al. 2007)</w:t>
            </w:r>
            <w:r>
              <w:fldChar w:fldCharType="end"/>
            </w:r>
          </w:p>
        </w:tc>
      </w:tr>
      <w:tr w:rsidR="00860F61" w14:paraId="43898405" w14:textId="77777777" w:rsidTr="00860F61">
        <w:tc>
          <w:tcPr>
            <w:tcW w:w="2592" w:type="dxa"/>
          </w:tcPr>
          <w:p w14:paraId="2B6F22AE" w14:textId="06EBD16F" w:rsidR="00AB4FE2" w:rsidRPr="007E531A" w:rsidRDefault="00AB4FE2" w:rsidP="007E531A">
            <w:pPr>
              <w:rPr>
                <w:i/>
                <w:iCs/>
              </w:rPr>
            </w:pPr>
            <w:r w:rsidRPr="007E531A">
              <w:rPr>
                <w:i/>
                <w:iCs/>
              </w:rPr>
              <w:t xml:space="preserve">Vicia </w:t>
            </w:r>
            <w:proofErr w:type="spellStart"/>
            <w:r w:rsidRPr="007E531A">
              <w:rPr>
                <w:i/>
                <w:iCs/>
              </w:rPr>
              <w:t>villosa</w:t>
            </w:r>
            <w:proofErr w:type="spellEnd"/>
          </w:p>
        </w:tc>
        <w:tc>
          <w:tcPr>
            <w:tcW w:w="2592" w:type="dxa"/>
          </w:tcPr>
          <w:p w14:paraId="61924925" w14:textId="270DDFBF" w:rsidR="00AB4FE2" w:rsidRDefault="00AB4FE2" w:rsidP="007E531A">
            <w:r>
              <w:t>Hairy vetch</w:t>
            </w:r>
          </w:p>
        </w:tc>
        <w:tc>
          <w:tcPr>
            <w:tcW w:w="4032" w:type="dxa"/>
          </w:tcPr>
          <w:p w14:paraId="440D0BC6" w14:textId="5BA5406A" w:rsidR="00AB4FE2" w:rsidRDefault="00AB4FE2" w:rsidP="007E531A">
            <w:r>
              <w:fldChar w:fldCharType="begin"/>
            </w:r>
            <w:r w:rsidR="005177BD">
              <w:instrText xml:space="preserve"> ADDIN ZOTERO_ITEM CSL_CITATION {"citationID":"EIuMa4uo","properties":{"formattedCitation":"(Chantre et al. 2018; Renzi et al. 2018)","plainCitation":"(Chantre et al. 2018; Renzi et al. 2018)","noteIndex":0},"citationItems":[{"id":53407,"uris":["http://zotero.org/users/5308373/items/NEQ487GM","http://zotero.org/users/5308373/items/CFACNS3E"],"itemData":{"id":53407,"type":"article-journal","abstract":"Most popular emergence prediction models require species-specific population-based parameters to modulate thermal/hydrothermal accumulation. Such parameters are frequently unknown and difficult to estimate. Moreover, such models also rely on hardly available and difficult to estimate soil site-specific microclimate conditions, which in turn depend on soil heterogeneity at a field spatial level. On the other hand, modern agriculture benefits from easily available real-time information, in particular on-line meteorological data generated by forecasts and automatic local weather stations. In this context, Artificial Neural Networks (ANN) provide a flexible option for the development of prediction models, especially to study species which show a highly distributed emergence pattern along the year. In this work, an ANN approach based on easily obtainable meteorological data (daily minimum and maximum temperatures; daily precipitation) is proposed for weed emergence prediction. Relative Daily Emergence (RDE), expressed as a proportion of the total emergence, was the adopted output variable. Field emergence data recorded on a weekly basis were used to generate RDE patterns through linear interpolation. Results for three study cases from the Semiarid Pampean Region of Argentina (Lolium multiflorum, Avena fatua and Vicia villosa), which show irregular and time-distributed field emergence patterns, are reported. In all cases, ANN model selection was based on the Root Mean Square Error of the test set which showed better consistency than other typical Information Theory performance metrics. The combination of large ANN with a Bayesian Regularization Algorithm generated satisfactory estimations based on the RMSE values for independent Cumulative Emergence data.","container-title":"Biosystems Engineering","DOI":"10.1016/j.biosystemseng.2018.03.014","ISSN":"1537-5110","journalAbbreviation":"Biosyst Eng","page":"51-60","source":"ScienceDirect","title":"A flexible and practical approach for real-time weed emergence prediction based on Artificial Neural Networks","URL":"https://www.sciencedirect.com/science/article/pii/S1537511017306335","volume":"170","author":[{"family":"Chantre","given":"Guillermo R."},{"family":"Vigna","given":"Mario R."},{"family":"Renzi","given":"Juan P."},{"family":"Blanco","given":"Aníbal M."}],"accessed":{"date-parts":[["2023",9,10]]},"issued":{"date-parts":[["2018",6,1]]}},"label":"page"},{"id":53539,"uris":["http://zotero.org/users/5308373/items/HTRUEHUJ","http://zotero.org/users/5308373/items/WEUSQB88"],"itemData":{"id":53539,"type":"article-journal","abstract":"Hairy vetch (Vicia villosa Roth) is a winter annual legume cultivated for pasture and hay with the capability for natural reseeding. Vicia villosa increases N concentrations in the soil, thus contributing to the sustainability of semiarid regions. However, under rotations of 1–2 years of pasture followed by 1 year of crop (1:1–2:1), hairy vetch could become a problematic volunteer weed in the winter cereal crop phase. This study aimed to develop a mechanistic model for hairy vetch seedling emergence in order to (i) estimate the natural reseeding of hairy vetch in the pasture phase of the field rotation, or (ii) develop control strategies considering hairy vetch as a volunteer weed in the winter cereal phase. The proposed model simulates the pattern of field emergence of hairy vetch after natural seed dispersal by integrating four submodels: (i) physical (PY) dormancy release dynamics, (ii) physiological dormancy (PD) release and germination thermal requirements, (iii) hydro-time requirements for germination, and (iv) pre-emergence growth respectively. The developed field emergence model was validated with independent field emergence data during 2013, 2014 and 2015. The model adequately predicted the timing and magnitude of field emergence flushes (RMSE &lt; 10.1) despite the environmental variability among years. The additive effect of each submodel clearly improved the explanatory capacity of the field emergence patterns. The alleviation of PD synchronizes the timing for hairy vetch germination, while the PY determines the seedbank persistence. These outcomes suggest the potential applicability of the proposed modelling approach within management decision support systems.","container-title":"Grass and Forage Science","DOI":"10.1111/gfs.12295","ISSN":"1365-2494","issue":"1","journalAbbreviation":"Grass Forage Sci","language":"en","license":"© 2017 John Wiley &amp; Sons Ltd","note":"_eprint: https://onlinelibrary.wiley.com/doi/pdf/10.1111/gfs.12295","page":"146-158","source":"Wiley Online Library","title":"&lt;i&gt;Vicia villosa&lt;/i&gt; ssp. &lt;i&gt;villosa&lt;/i&gt; Roth field emergence model in a semiarid agroecosystem","URL":"https://onlinelibrary.wiley.com/doi/abs/10.1111/gfs.12295","volume":"73","author":[{"family":"Renzi","given":"J. P."},{"family":"Chantre","given":"G. R."},{"family":"Cantamutto","given":"M. A."}],"accessed":{"date-parts":[["2023",9,10]]},"issued":{"date-parts":[["2018"]]}},"label":"page"}],"schema":"https://github.com/citation-style-language/schema/raw/master/csl-citation.json"} </w:instrText>
            </w:r>
            <w:r>
              <w:fldChar w:fldCharType="separate"/>
            </w:r>
            <w:r w:rsidR="00023972" w:rsidRPr="00023972">
              <w:rPr>
                <w:rFonts w:ascii="Calibri" w:hAnsi="Calibri" w:cs="Calibri"/>
              </w:rPr>
              <w:t>(Chantre et al. 2018; Renzi et al. 2018)</w:t>
            </w:r>
            <w:r>
              <w:fldChar w:fldCharType="end"/>
            </w:r>
          </w:p>
        </w:tc>
      </w:tr>
      <w:tr w:rsidR="00860F61" w14:paraId="5BACBBBD" w14:textId="77777777" w:rsidTr="00860F61">
        <w:tc>
          <w:tcPr>
            <w:tcW w:w="2592" w:type="dxa"/>
          </w:tcPr>
          <w:p w14:paraId="48DC8CFD" w14:textId="400879B8" w:rsidR="00AB4FE2" w:rsidRPr="007E531A" w:rsidRDefault="002D2B10" w:rsidP="007E531A">
            <w:pPr>
              <w:rPr>
                <w:i/>
                <w:iCs/>
              </w:rPr>
            </w:pPr>
            <w:r w:rsidRPr="007E531A">
              <w:rPr>
                <w:i/>
                <w:iCs/>
              </w:rPr>
              <w:t xml:space="preserve">Viola </w:t>
            </w:r>
            <w:proofErr w:type="spellStart"/>
            <w:r w:rsidRPr="007E531A">
              <w:rPr>
                <w:i/>
                <w:iCs/>
              </w:rPr>
              <w:t>rafinesquei</w:t>
            </w:r>
            <w:proofErr w:type="spellEnd"/>
          </w:p>
        </w:tc>
        <w:tc>
          <w:tcPr>
            <w:tcW w:w="2592" w:type="dxa"/>
          </w:tcPr>
          <w:p w14:paraId="5019AE0F" w14:textId="22DA4C55" w:rsidR="00AB4FE2" w:rsidRDefault="00AB4FE2" w:rsidP="007E531A">
            <w:r>
              <w:t>Field pansy</w:t>
            </w:r>
          </w:p>
        </w:tc>
        <w:tc>
          <w:tcPr>
            <w:tcW w:w="4032" w:type="dxa"/>
          </w:tcPr>
          <w:p w14:paraId="043761B9" w14:textId="5F7BDA34" w:rsidR="00AB4FE2" w:rsidRDefault="00AB4FE2" w:rsidP="007E531A">
            <w:r>
              <w:fldChar w:fldCharType="begin"/>
            </w:r>
            <w:r w:rsidR="00FB1059">
              <w:instrText xml:space="preserve"> ADDIN ZOTERO_ITEM CSL_CITATION {"citationID":"14bL2ors","properties":{"formattedCitation":"(Werle et al. 2014a)","plainCitation":"(Werle et al. 2014a)","noteIndex":0},"citationItems":[{"id":53578,"uris":["http://zotero.org/users/5308373/items/8K3ARKJR"],"itemData":{"id":53578,"type":"article-journal","abstract":"Winter annual weeds are becoming prolific in agricultural fields in the midwestern United States. The objectives of this research were to understand the roles of soil temperature (daily average and fluctuation) and moisture on the emergence of nine winter annual weed species and dandelion and to develop predictive models for weed emergence based on the accumulation of modified thermal/hydrothermal time (mHTT). Experiments were established at Lincoln, NE; Mead, NE; and at two sites (irrigated and rainfed) near Clay Center, NE, in 2010 and 2011. In July of each year, 1,000 seeds of each species were planted in 15 by 20 by 6-cm mesh baskets installed between soybean rows. Soil temperature and water content were recorded at the 2-cm depth. Emerged seedlings were counted and removed from the baskets on a weekly basis until no additional emergence was observed in the fall, resumed in late winter, and continued until emergence ceased in late spring. Weather data were used to accumulate mHTT beginning on August 1. A Weibull function was selected to fit cumulative emergence (%) on cumulative mHTT (seven base temperature [Tbase] by six base water potential [Ψbase] by three base temperature fluctuation [Fbase] candidate threshold values = 126 models); it was also fit to days after August 1 (DAA1), for a total of 127 candidate models per species. The search for optimal base thresholds was based on the theoretic-model comparison approach (Akaike information criterion [AIC]). All three components (Tbase, Ψbase, and Fbase) were only important for Virginia pepperweed. For downy brome and purslane speedwell, including Tbase and Ψbase resulted in the best fit, whereas for dandelion including Tbase and Fbase resulted in the best fit. A model including only Tbase resulted in the best fit for most species included in this study (Carolina foxtail, shepherd's-purse, pinnate tansymustard, henbit, and field pansy). For field pennycress, the model based on DAA1 resulted in the best fit. Threshold values were species specific. Soil temperature was the major environmental factor influencing winter annual weed emergence. Even though soil moisture and often temperature fluctuation are essential for seed germination, Ψbase and Fbase were not as critical in the predictive models as initially expected. Most seedlings (&gt; 90%) of downy brome, pinnate tansymustard, Carolina foxtail, henbit, and field pansy emerged during the fall. Virginia pepperweed, purslane speedwell, dandelion, shepherd's-purse, and field pennycress seedlings emerged during both fall and spring. The results of this research provide robust information on the prediction of the time of winter annual weed emergence, which can help growers make better management decisions.","container-title":"Weed Science","DOI":"10.1614/WS-D-13-00091.1","ISSN":"0043-1745, 1550-2759","issue":"1","journalAbbreviation":"Weed Sci","language":"en","note":"publisher: Cambridge University Press","page":"83-96","source":"Cambridge University Press","title":"Environmental triggers of winter annual weed emergence in the midwestern United States","URL":"https://www.cambridge.org/core/journals/weed-science/article/abs/environmental-triggers-of-winter-annual-weed-emergence-in-the-midwestern-united-states/D0CA4A952B367296396FB4E23F275456","volume":"62","author":[{"family":"Werle","given":"Rodrigo"},{"family":"Bernards","given":"Mark L."},{"family":"Arkebauer","given":"Timothy J."},{"family":"Lindquist","given":"John L."}],"accessed":{"date-parts":[["2023",9,10]]},"issued":{"date-parts":[["2014",3]]}}}],"schema":"https://github.com/citation-style-language/schema/raw/master/csl-citation.json"} </w:instrText>
            </w:r>
            <w:r>
              <w:fldChar w:fldCharType="separate"/>
            </w:r>
            <w:r w:rsidRPr="00AB4FE2">
              <w:rPr>
                <w:rFonts w:ascii="Calibri" w:hAnsi="Calibri" w:cs="Calibri"/>
              </w:rPr>
              <w:t>(Werle et al. 2014a)</w:t>
            </w:r>
            <w:r>
              <w:fldChar w:fldCharType="end"/>
            </w:r>
          </w:p>
        </w:tc>
      </w:tr>
      <w:tr w:rsidR="00860F61" w14:paraId="235AFF80" w14:textId="77777777" w:rsidTr="00860F61">
        <w:tc>
          <w:tcPr>
            <w:tcW w:w="2592" w:type="dxa"/>
            <w:tcBorders>
              <w:bottom w:val="single" w:sz="4" w:space="0" w:color="auto"/>
            </w:tcBorders>
          </w:tcPr>
          <w:p w14:paraId="0CAB3115" w14:textId="659A5891" w:rsidR="00AB4FE2" w:rsidRPr="007E531A" w:rsidRDefault="00AB4FE2" w:rsidP="007E531A">
            <w:pPr>
              <w:rPr>
                <w:i/>
                <w:iCs/>
              </w:rPr>
            </w:pPr>
            <w:r w:rsidRPr="007E531A">
              <w:rPr>
                <w:i/>
                <w:iCs/>
              </w:rPr>
              <w:t xml:space="preserve">Xanthium </w:t>
            </w:r>
            <w:proofErr w:type="spellStart"/>
            <w:r w:rsidRPr="007E531A">
              <w:rPr>
                <w:i/>
                <w:iCs/>
              </w:rPr>
              <w:t>strumarium</w:t>
            </w:r>
            <w:proofErr w:type="spellEnd"/>
          </w:p>
        </w:tc>
        <w:tc>
          <w:tcPr>
            <w:tcW w:w="2592" w:type="dxa"/>
            <w:tcBorders>
              <w:bottom w:val="single" w:sz="4" w:space="0" w:color="auto"/>
            </w:tcBorders>
          </w:tcPr>
          <w:p w14:paraId="1E86A9EE" w14:textId="7192F6DB" w:rsidR="00AB4FE2" w:rsidRDefault="00AB4FE2" w:rsidP="007E531A">
            <w:r>
              <w:t>Common cocklebur</w:t>
            </w:r>
          </w:p>
        </w:tc>
        <w:tc>
          <w:tcPr>
            <w:tcW w:w="4032" w:type="dxa"/>
            <w:tcBorders>
              <w:bottom w:val="single" w:sz="4" w:space="0" w:color="auto"/>
            </w:tcBorders>
          </w:tcPr>
          <w:p w14:paraId="2F31C4E3" w14:textId="6A2AE9AE" w:rsidR="00AB4FE2" w:rsidRDefault="00AB4FE2" w:rsidP="007E531A">
            <w:r>
              <w:fldChar w:fldCharType="begin"/>
            </w:r>
            <w:r w:rsidR="005177BD">
              <w:instrText xml:space="preserve"> ADDIN ZOTERO_ITEM CSL_CITATION {"citationID":"OJs6P4jr","properties":{"formattedCitation":"(Dorado et al. 2009; Norsworthy and Oliveira 2007; Werle et al. 2014b)","plainCitation":"(Dorado et al. 2009; Norsworthy and Oliveira 2007; Werle et al. 2014b)","noteIndex":0},"citationItems":[{"id":53418,"uris":["http://zotero.org/users/5308373/items/UJLNJCRX","http://zotero.org/users/5308373/items/7IGS9XQ5"],"itemData":{"id":53418,"type":"article-journal","container-title":"Weed Research","issue":"3","journalAbbreviation":"Weed Res","note":"publisher: Wiley Online Library","page":"251–260","source":"Google Scholar","title":"Predicting weed emergence in maize crops under two contrasting climatic conditions","volume":"49","author":[{"family":"Dorado","given":"José"},{"family":"Sousa","given":"E."},{"family":"Calha","given":"Isabel M."},{"family":"González-Andújar","given":"José Luis"},{"family":"Fernández-Quintanilla","given":"César"}],"issued":{"date-parts":[["2009"]]}},"label":"page"},{"id":53509,"uris":["http://zotero.org/users/5308373/items/23K7RNIW"],"itemData":{"id":53509,"type":"article-journal","container-title":"Weed Science","issue":"4","journalAbbreviation":"Weed Sci","note":"publisher: Cambridge University Press","page":"341–345","source":"Google Scholar","title":"A model for predicting common cocklebur (&lt;i&gt;Xanthium strumarium&lt;/i&gt;) emergence in soybean","volume":"55","author":[{"family":"Norsworthy","given":"Jason K."},{"family":"Oliveira","given":"Marcos J."}],"issued":{"date-parts":[["2007"]]}},"label":"page"},{"id":53579,"uris":["http://zotero.org/users/5308373/items/G3ZPNFXN"],"itemData":{"id":53579,"type":"article-journal","abstract":"First- and second-year seedbank emergence of 23 summer annual weed species\n                        common to U.S. corn production systems was studied. Field experiments were\n                        conducted between 1996 and 1999 at the Iowa State University Johnson Farm in\n                        Story County, Iowa. In the fall of 1996 and again in 1997, 1,000 seeds for\n                        most species were planted in plastic crates. Seedling emergence was counted\n                        weekly for a 2-yr period following seed burial (starting in early spring).\n                        Soil temperature at 2 cm depth was estimated using soil temperature and\n                        moisture model software (STM2). The Weibull function was fit to\n                        cumulative emergence (%) on cumulative thermal time (TT), hydrothermal time\n                        (HTT), and day of year (DOY). To identify optimum base temperature\n                           (Tbase) and base matric potential (ψbase) for\n                        calculating TT or HTT, Tbase and ψbase values ranging\n                        from 2 to 17 C and −33 to −1,500 kPa, respectively, were evaluated for each\n                        species. The search for the optimal model for each species was based on the\n                        Akaike's Information Criterion (AIC), whereas an extra penalty cost was\n                        added to HTT models. In general, fewer seedlings emerged during the first\n                        year of the first experimental run (approximately 18% across all species)\n                        than during the second experimental run (approximately 30%). However,\n                        second-year seedbank emergence was similar for both experimental runs\n                        (approximately 6%). Environmental effects may be the cause of differences in\n                        total seedling emergence among years. Based on the AIC criterion, for 17\n                        species, the best fit of the model occurred using Tbase ranging\n                        from 2 to 15 C with four species also responding to ψbase = −750\n                        kPa. For six species, a simple model using DOY resulted in the best fit.\n                        Adding penalty costs to AIC calculation allowed us to compare TT and HTT\n                        when both models behaved similarly. Using a constant Tbase,\n                        species were plotted and classified as early-, middle-, and late-emerging\n                        species, resulting in a practical tool for forecasting time of emergence.\n                        The results of this research provide robust information on the prediction of\n                        the time of summer annual weed emergence, which can be used to schedule weed\n                        and crop management.","container-title":"Weed Science","DOI":"10.1614/WS-D-13-00116.1","ISSN":"0043-1745, 1550-2759","issue":"2","journalAbbreviation":"Weed Sci","language":"en","note":"publisher: Cambridge University Press","page":"267-279","source":"Cambridge University Press","title":"Predicting emergence of 23 summer annual weed species","URL":"https://www.cambridge.org/core/journals/weed-science/article/abs/predicting-emergence-of-23-summer-annual-weed-species/A18669CDB9459D5A936B2EC51EA99ECD","volume":"62","author":[{"family":"Werle","given":"Rodrigo"},{"family":"Sandell","given":"Lowell D."},{"family":"Buhler","given":"Douglas D."},{"family":"Hartzler","given":"Robert G."},{"family":"Lindquist","given":"John L."}],"accessed":{"date-parts":[["2023",9,10]]},"issued":{"date-parts":[["2014",6]]}},"label":"page"}],"schema":"https://github.com/citation-style-language/schema/raw/master/csl-citation.json"} </w:instrText>
            </w:r>
            <w:r>
              <w:fldChar w:fldCharType="separate"/>
            </w:r>
            <w:r w:rsidR="00023972" w:rsidRPr="00023972">
              <w:rPr>
                <w:rFonts w:ascii="Calibri" w:hAnsi="Calibri" w:cs="Calibri"/>
              </w:rPr>
              <w:t>(Dorado et al. 2009; Norsworthy and Oliveira 2007; Werle et al. 2014b)</w:t>
            </w:r>
            <w:r>
              <w:fldChar w:fldCharType="end"/>
            </w:r>
          </w:p>
        </w:tc>
      </w:tr>
      <w:tr w:rsidR="00860F61" w14:paraId="74F1E2D7" w14:textId="77777777" w:rsidTr="00860F61">
        <w:tc>
          <w:tcPr>
            <w:tcW w:w="2592" w:type="dxa"/>
            <w:tcBorders>
              <w:top w:val="single" w:sz="4" w:space="0" w:color="auto"/>
              <w:bottom w:val="single" w:sz="4" w:space="0" w:color="auto"/>
            </w:tcBorders>
          </w:tcPr>
          <w:p w14:paraId="631E3880" w14:textId="43FB71AC" w:rsidR="00AB4FE2" w:rsidRDefault="009F4A0D" w:rsidP="007E531A">
            <w:r>
              <w:t>Monocot species</w:t>
            </w:r>
          </w:p>
        </w:tc>
        <w:tc>
          <w:tcPr>
            <w:tcW w:w="2592" w:type="dxa"/>
            <w:tcBorders>
              <w:top w:val="single" w:sz="4" w:space="0" w:color="auto"/>
              <w:bottom w:val="single" w:sz="4" w:space="0" w:color="auto"/>
            </w:tcBorders>
          </w:tcPr>
          <w:p w14:paraId="196A697C" w14:textId="77777777" w:rsidR="00AB4FE2" w:rsidRDefault="00AB4FE2" w:rsidP="007E531A"/>
        </w:tc>
        <w:tc>
          <w:tcPr>
            <w:tcW w:w="4032" w:type="dxa"/>
            <w:tcBorders>
              <w:top w:val="single" w:sz="4" w:space="0" w:color="auto"/>
              <w:bottom w:val="single" w:sz="4" w:space="0" w:color="auto"/>
            </w:tcBorders>
          </w:tcPr>
          <w:p w14:paraId="225D6B80" w14:textId="77777777" w:rsidR="00AB4FE2" w:rsidRDefault="00AB4FE2" w:rsidP="007E531A"/>
        </w:tc>
      </w:tr>
      <w:tr w:rsidR="00860F61" w14:paraId="7B23673C" w14:textId="77777777" w:rsidTr="00860F61">
        <w:tc>
          <w:tcPr>
            <w:tcW w:w="2592" w:type="dxa"/>
            <w:tcBorders>
              <w:top w:val="single" w:sz="4" w:space="0" w:color="auto"/>
            </w:tcBorders>
          </w:tcPr>
          <w:p w14:paraId="7E984E09" w14:textId="3F2414EF" w:rsidR="00AB4FE2" w:rsidRPr="007E531A" w:rsidRDefault="00AB4FE2" w:rsidP="007E531A">
            <w:pPr>
              <w:rPr>
                <w:i/>
                <w:iCs/>
              </w:rPr>
            </w:pPr>
            <w:r w:rsidRPr="007E531A">
              <w:rPr>
                <w:i/>
                <w:iCs/>
              </w:rPr>
              <w:t xml:space="preserve">Agropyron </w:t>
            </w:r>
            <w:proofErr w:type="spellStart"/>
            <w:r w:rsidRPr="007E531A">
              <w:rPr>
                <w:i/>
                <w:iCs/>
              </w:rPr>
              <w:t>desertorum</w:t>
            </w:r>
            <w:proofErr w:type="spellEnd"/>
          </w:p>
        </w:tc>
        <w:tc>
          <w:tcPr>
            <w:tcW w:w="2592" w:type="dxa"/>
            <w:tcBorders>
              <w:top w:val="single" w:sz="4" w:space="0" w:color="auto"/>
            </w:tcBorders>
          </w:tcPr>
          <w:p w14:paraId="33F699E5" w14:textId="35F69A1A" w:rsidR="00AB4FE2" w:rsidRDefault="00AB4FE2" w:rsidP="007E531A">
            <w:r>
              <w:t>Wheatgrass</w:t>
            </w:r>
          </w:p>
        </w:tc>
        <w:tc>
          <w:tcPr>
            <w:tcW w:w="4032" w:type="dxa"/>
            <w:tcBorders>
              <w:top w:val="single" w:sz="4" w:space="0" w:color="auto"/>
            </w:tcBorders>
          </w:tcPr>
          <w:p w14:paraId="167AABF4" w14:textId="4C1429F3" w:rsidR="00AB4FE2" w:rsidRDefault="00AB4FE2" w:rsidP="007E531A">
            <w:r>
              <w:fldChar w:fldCharType="begin"/>
            </w:r>
            <w:r w:rsidR="005177BD">
              <w:instrText xml:space="preserve"> ADDIN ZOTERO_ITEM CSL_CITATION {"citationID":"IQ8NHunO","properties":{"formattedCitation":"(Behtari and Luis 2012)","plainCitation":"(Behtari and Luis 2012)","noteIndex":0},"citationItems":[{"id":53388,"uris":["http://zotero.org/users/5308373/items/P7R7S93D","http://zotero.org/users/5308373/items/BD3NID5X"],"itemData":{"id":53388,"type":"article-journal","abstract":"Seedling emergence is one of the most important processes determining yield and the probability of crop failure. The ability to predict seedling emergence could enhance crop management by facilitating the implementation of more effective weed control strategies by optimizing the timing of weed control. The objective of the study was to select a seedling emergence thermal time model by comparing five different equations for tall fescue and wheatgrass in two sites with different climate conditions (semiarid- temperate and humid-warm) in Iran. In addition, seedling emergence between two target species were studied. Among the five models compared, the Gompertz and Weibull models gave more succesful results. In humid-warm conditions, the total emergence of wheatgrass was higher than observed in tall fescue. In contrast, emergence was faster in tall fescue than wheatgrass in both study sites.Given that early-emerging plants have been described as contributing more to crop yield than later-emerging ones, tall fescue is proposed as a more suitable specie for semiarid- temperate conditions in Iran.","container-title":"Spanish Journal of Agricultural Research","DOI":"10.5424/sjar/2012101-486-10","ISSN":"2171-9292","issue":"1","journalAbbreviation":"Span J Agric Res","language":"en","license":"Copyright (c) 2018 Spanish Journal of Agricultural Research","note":"number: 1","page":"183-190","source":"revistas.inia.es","title":"Seedling emergence of tall fescue and wheatgrass under different climate conditions in Iran","URL":"https://revistas.inia.es/index.php/sjar/article/view/1413","volume":"10","author":[{"family":"Behtari","given":"B."},{"family":"Luis","given":"M.","dropping-particle":"de"}],"accessed":{"date-parts":[["2023",9,10]]},"issued":{"date-parts":[["2012",1,30]]}},"label":"page"}],"schema":"https://github.com/citation-style-language/schema/raw/master/csl-citation.json"} </w:instrText>
            </w:r>
            <w:r>
              <w:fldChar w:fldCharType="separate"/>
            </w:r>
            <w:r w:rsidR="005177BD" w:rsidRPr="005177BD">
              <w:rPr>
                <w:rFonts w:ascii="Calibri" w:hAnsi="Calibri" w:cs="Calibri"/>
              </w:rPr>
              <w:t>(Behtari and Luis 2012)</w:t>
            </w:r>
            <w:r>
              <w:fldChar w:fldCharType="end"/>
            </w:r>
          </w:p>
        </w:tc>
      </w:tr>
      <w:tr w:rsidR="00860F61" w14:paraId="2532118D" w14:textId="77777777" w:rsidTr="00860F61">
        <w:tc>
          <w:tcPr>
            <w:tcW w:w="2592" w:type="dxa"/>
          </w:tcPr>
          <w:p w14:paraId="02ADFB61" w14:textId="4926FD2D" w:rsidR="00AB4FE2" w:rsidRPr="007E531A" w:rsidRDefault="00AB4FE2" w:rsidP="007E531A">
            <w:pPr>
              <w:rPr>
                <w:i/>
                <w:iCs/>
              </w:rPr>
            </w:pPr>
            <w:r w:rsidRPr="007E531A">
              <w:rPr>
                <w:i/>
                <w:iCs/>
              </w:rPr>
              <w:t xml:space="preserve">Alopecurus </w:t>
            </w:r>
            <w:proofErr w:type="spellStart"/>
            <w:r w:rsidRPr="007E531A">
              <w:rPr>
                <w:i/>
                <w:iCs/>
              </w:rPr>
              <w:t>carolinianus</w:t>
            </w:r>
            <w:proofErr w:type="spellEnd"/>
          </w:p>
        </w:tc>
        <w:tc>
          <w:tcPr>
            <w:tcW w:w="2592" w:type="dxa"/>
          </w:tcPr>
          <w:p w14:paraId="67916FD5" w14:textId="5BA5DB71" w:rsidR="00AB4FE2" w:rsidRDefault="00AB4FE2" w:rsidP="007E531A">
            <w:r>
              <w:t>Carolina foxtail</w:t>
            </w:r>
          </w:p>
        </w:tc>
        <w:tc>
          <w:tcPr>
            <w:tcW w:w="4032" w:type="dxa"/>
          </w:tcPr>
          <w:p w14:paraId="517C360A" w14:textId="7908C511" w:rsidR="00AB4FE2" w:rsidRDefault="00AB4FE2" w:rsidP="007E531A">
            <w:r>
              <w:fldChar w:fldCharType="begin"/>
            </w:r>
            <w:r w:rsidR="00FB1059">
              <w:instrText xml:space="preserve"> ADDIN ZOTERO_ITEM CSL_CITATION {"citationID":"vUdTXZHC","properties":{"formattedCitation":"(Werle et al. 2014a)","plainCitation":"(Werle et al. 2014a)","noteIndex":0},"citationItems":[{"id":53578,"uris":["http://zotero.org/users/5308373/items/8K3ARKJR"],"itemData":{"id":53578,"type":"article-journal","abstract":"Winter annual weeds are becoming prolific in agricultural fields in the midwestern United States. The objectives of this research were to understand the roles of soil temperature (daily average and fluctuation) and moisture on the emergence of nine winter annual weed species and dandelion and to develop predictive models for weed emergence based on the accumulation of modified thermal/hydrothermal time (mHTT). Experiments were established at Lincoln, NE; Mead, NE; and at two sites (irrigated and rainfed) near Clay Center, NE, in 2010 and 2011. In July of each year, 1,000 seeds of each species were planted in 15 by 20 by 6-cm mesh baskets installed between soybean rows. Soil temperature and water content were recorded at the 2-cm depth. Emerged seedlings were counted and removed from the baskets on a weekly basis until no additional emergence was observed in the fall, resumed in late winter, and continued until emergence ceased in late spring. Weather data were used to accumulate mHTT beginning on August 1. A Weibull function was selected to fit cumulative emergence (%) on cumulative mHTT (seven base temperature [Tbase] by six base water potential [Ψbase] by three base temperature fluctuation [Fbase] candidate threshold values = 126 models); it was also fit to days after August 1 (DAA1), for a total of 127 candidate models per species. The search for optimal base thresholds was based on the theoretic-model comparison approach (Akaike information criterion [AIC]). All three components (Tbase, Ψbase, and Fbase) were only important for Virginia pepperweed. For downy brome and purslane speedwell, including Tbase and Ψbase resulted in the best fit, whereas for dandelion including Tbase and Fbase resulted in the best fit. A model including only Tbase resulted in the best fit for most species included in this study (Carolina foxtail, shepherd's-purse, pinnate tansymustard, henbit, and field pansy). For field pennycress, the model based on DAA1 resulted in the best fit. Threshold values were species specific. Soil temperature was the major environmental factor influencing winter annual weed emergence. Even though soil moisture and often temperature fluctuation are essential for seed germination, Ψbase and Fbase were not as critical in the predictive models as initially expected. Most seedlings (&gt; 90%) of downy brome, pinnate tansymustard, Carolina foxtail, henbit, and field pansy emerged during the fall. Virginia pepperweed, purslane speedwell, dandelion, shepherd's-purse, and field pennycress seedlings emerged during both fall and spring. The results of this research provide robust information on the prediction of the time of winter annual weed emergence, which can help growers make better management decisions.","container-title":"Weed Science","DOI":"10.1614/WS-D-13-00091.1","ISSN":"0043-1745, 1550-2759","issue":"1","journalAbbreviation":"Weed Sci","language":"en","note":"publisher: Cambridge University Press","page":"83-96","source":"Cambridge University Press","title":"Environmental triggers of winter annual weed emergence in the midwestern United States","URL":"https://www.cambridge.org/core/journals/weed-science/article/abs/environmental-triggers-of-winter-annual-weed-emergence-in-the-midwestern-united-states/D0CA4A952B367296396FB4E23F275456","volume":"62","author":[{"family":"Werle","given":"Rodrigo"},{"family":"Bernards","given":"Mark L."},{"family":"Arkebauer","given":"Timothy J."},{"family":"Lindquist","given":"John L."}],"accessed":{"date-parts":[["2023",9,10]]},"issued":{"date-parts":[["2014",3]]}}}],"schema":"https://github.com/citation-style-language/schema/raw/master/csl-citation.json"} </w:instrText>
            </w:r>
            <w:r>
              <w:fldChar w:fldCharType="separate"/>
            </w:r>
            <w:r w:rsidRPr="00AB4FE2">
              <w:rPr>
                <w:rFonts w:ascii="Calibri" w:hAnsi="Calibri" w:cs="Calibri"/>
              </w:rPr>
              <w:t>(Werle et al. 2014a)</w:t>
            </w:r>
            <w:r>
              <w:fldChar w:fldCharType="end"/>
            </w:r>
          </w:p>
        </w:tc>
      </w:tr>
      <w:tr w:rsidR="00860F61" w14:paraId="1EF5CBE5" w14:textId="77777777" w:rsidTr="00860F61">
        <w:tc>
          <w:tcPr>
            <w:tcW w:w="2592" w:type="dxa"/>
          </w:tcPr>
          <w:p w14:paraId="0CD801A0" w14:textId="28C5F0A0" w:rsidR="00AB4FE2" w:rsidRPr="007E531A" w:rsidRDefault="00AB4FE2" w:rsidP="007E531A">
            <w:pPr>
              <w:rPr>
                <w:i/>
                <w:iCs/>
              </w:rPr>
            </w:pPr>
            <w:r w:rsidRPr="007E531A">
              <w:rPr>
                <w:i/>
                <w:iCs/>
              </w:rPr>
              <w:t xml:space="preserve">Alopecurus </w:t>
            </w:r>
            <w:proofErr w:type="spellStart"/>
            <w:r w:rsidRPr="007E531A">
              <w:rPr>
                <w:i/>
                <w:iCs/>
              </w:rPr>
              <w:t>myosuroides</w:t>
            </w:r>
            <w:proofErr w:type="spellEnd"/>
          </w:p>
        </w:tc>
        <w:tc>
          <w:tcPr>
            <w:tcW w:w="2592" w:type="dxa"/>
          </w:tcPr>
          <w:p w14:paraId="55C321D4" w14:textId="22EF600A" w:rsidR="00AB4FE2" w:rsidRDefault="00AB4FE2" w:rsidP="007E531A">
            <w:r>
              <w:t>Blackgrass</w:t>
            </w:r>
          </w:p>
        </w:tc>
        <w:tc>
          <w:tcPr>
            <w:tcW w:w="4032" w:type="dxa"/>
          </w:tcPr>
          <w:p w14:paraId="39F59F87" w14:textId="77CE1A4C" w:rsidR="00AB4FE2" w:rsidRDefault="00AB4FE2" w:rsidP="007E531A">
            <w:r>
              <w:fldChar w:fldCharType="begin"/>
            </w:r>
            <w:r w:rsidR="005177BD">
              <w:instrText xml:space="preserve"> ADDIN ZOTERO_ITEM CSL_CITATION {"citationID":"pNlL0g3a","properties":{"formattedCitation":"(Colbach et al. 2006)","plainCitation":"(Colbach et al. 2006)","noteIndex":0},"citationItems":[{"id":53411,"uris":["http://zotero.org/users/5308373/items/EVKUM2LI","http://zotero.org/users/5308373/items/I97J8M4P"],"itemData":{"id":53411,"type":"article-journal","abstract":"Weed emergence models are increasingly necessary to evaluate and design cropping systems. The model AlomySys was developed for a frequent and harmful weed, i.e. Alopecurus myosuroides Huds. [Colbach, N., Dürr, C., Roger-Estrade, J., Caneill, J., 2005a. How to model the effects of farming practices on weed emergence. Weed Res. 45, 2–17; Colbach, N., Dürr, C., Roger-Estrade, J., Chauvel, B., Caneill, J., 2005b. AlomySys: modelling blackgrass (Alopecurus myosuroides Huds.) germination and emergence, in interaction with seed characteristics, tillage and soil climate. I. Construction. Eur. J. Agronomy] and is based on sub-models predicting (a) soil environment (climate, structure) resulting from the cropping system and external climate, (b) vertical soil seed distribution after tillage, and (c) seed survival, dormancy, germination and pre-emergent growth depending on soil environment, seed depth, characteristics and past history. In the present paper, the model was evaluated by comparing its simulated output to independent field observations, as a function of sowing/tillage date, seed depth, seed history and characteristics, soil climate and soil structure. The evaluation showed that the survival of the seed bank in top layers was systematically overestimated. In addition, some minor aspects were identified for future improvements, such as the pre-emergent seedling mortality in very compacted soil structures or germination rates of seeds that had not been previously stimulated by light. Despite these few shortcomings, the model simulates the timing and relative importance of the emergence flushes very well; in addition, the actual emerged seedling densities are usually predicted satisfactorily. Consequently, the model can be used to simulate the effects of cropping systems on black-grass emergence.","container-title":"European Journal of Agronomy","DOI":"10.1016/j.eja.2005.07.002","issue":"2","journalAbbreviation":"Eur J Agron","note":"publisher: Elsevier","page":"113 - 128","source":"HAL Archives Ouvertes","title":"AlomySys: modelling black-grass (&lt;i&gt;Alopecurus myosuroides&lt;/i&gt; Huds.) germination and emergence, in interaction with seed characteristics, tillage and soil climate. II. Evaluation","title-short":"AlomySys","URL":"https://institut-agro-dijon.hal.science/hal-01895906","volume":"24","author":[{"family":"Colbach","given":"Nathalie"},{"family":"Busset","given":"Hugues"},{"family":"Yamada","given":"O."},{"family":"Dürr","given":"C."},{"family":"Caneill","given":"Jacques"}],"accessed":{"date-parts":[["2023",9,10]]},"issued":{"date-parts":[["2006",2]]}},"label":"page"}],"schema":"https://github.com/citation-style-language/schema/raw/master/csl-citation.json"} </w:instrText>
            </w:r>
            <w:r>
              <w:fldChar w:fldCharType="separate"/>
            </w:r>
            <w:r w:rsidR="00023972" w:rsidRPr="00023972">
              <w:rPr>
                <w:rFonts w:ascii="Calibri" w:hAnsi="Calibri" w:cs="Calibri"/>
              </w:rPr>
              <w:t>(Colbach et al. 2006)</w:t>
            </w:r>
            <w:r>
              <w:fldChar w:fldCharType="end"/>
            </w:r>
          </w:p>
        </w:tc>
      </w:tr>
      <w:tr w:rsidR="00860F61" w14:paraId="6933F749" w14:textId="77777777" w:rsidTr="00860F61">
        <w:tc>
          <w:tcPr>
            <w:tcW w:w="2592" w:type="dxa"/>
          </w:tcPr>
          <w:p w14:paraId="499EE12B" w14:textId="44F80443" w:rsidR="00AB4FE2" w:rsidRPr="007E531A" w:rsidRDefault="00AB4FE2" w:rsidP="007E531A">
            <w:pPr>
              <w:rPr>
                <w:i/>
                <w:iCs/>
              </w:rPr>
            </w:pPr>
            <w:r w:rsidRPr="007E531A">
              <w:rPr>
                <w:i/>
                <w:iCs/>
              </w:rPr>
              <w:t xml:space="preserve">Avena </w:t>
            </w:r>
            <w:proofErr w:type="spellStart"/>
            <w:r w:rsidRPr="007E531A">
              <w:rPr>
                <w:i/>
                <w:iCs/>
              </w:rPr>
              <w:t>fatua</w:t>
            </w:r>
            <w:proofErr w:type="spellEnd"/>
          </w:p>
        </w:tc>
        <w:tc>
          <w:tcPr>
            <w:tcW w:w="2592" w:type="dxa"/>
          </w:tcPr>
          <w:p w14:paraId="6F30F846" w14:textId="3BA7C156" w:rsidR="00AB4FE2" w:rsidRDefault="00AB4FE2" w:rsidP="007E531A">
            <w:r>
              <w:t>Wild oat</w:t>
            </w:r>
          </w:p>
        </w:tc>
        <w:tc>
          <w:tcPr>
            <w:tcW w:w="4032" w:type="dxa"/>
          </w:tcPr>
          <w:p w14:paraId="44B18479" w14:textId="705633EE" w:rsidR="00AB4FE2" w:rsidRDefault="00AB4FE2" w:rsidP="007E531A">
            <w:r>
              <w:fldChar w:fldCharType="begin"/>
            </w:r>
            <w:r w:rsidR="005177BD">
              <w:instrText xml:space="preserve"> ADDIN ZOTERO_ITEM CSL_CITATION {"citationID":"VDExgqhw","properties":{"formattedCitation":"(Aboutalebian et al. 2017; Blanco et al. 2014; Bullied et al. 2003; Chantre et al. 2012, 2014, 2018; Martinson et al. 2007; Page et al. 2006; Yousefi et al. 2014)","plainCitation":"(Aboutalebian et al. 2017; Blanco et al. 2014; Bullied et al. 2003; Chantre et al. 2012, 2014, 2018; Martinson et al. 2007; Page et al. 2006; Yousefi et al. 2014)","noteIndex":0},"citationItems":[{"id":53379,"uris":["http://zotero.org/users/5308373/items/JHFV6IPT"],"itemData":{"id":53379,"type":"article-journal","abstract":"Avena fatua and Descurainia sophia are two important annual weeds throughout winter rapeseed (Brassica napus L.) production systems in the semiarid region of Iran. Timely and more accurate control of both species may be developed if there is a better understanding of its emergence patterns. Non-linear regression techniques are usually unable to accurately predict field emergence under such environmental conditions. The objectives of this research were to evaluate the emergence patterns of A. fatua and D. sophia and determine if emergence could be predicted using cumulative soil thermal time in degree days (CTT). In the present work, cumulative seedling emergence from a winter rapeseed field during 3 years data set was fitted to cumulative soil CTT using Weibull and Gompertz functions. The Weibull model provided a better fit, based on coefficient of determination (R2sqr), root mean square of error (RMSE) and Akaike index (AICd), compared to the Gompertz model between 2013 and 2016 seasons for both species. Maximum emergence of A. fatua occured 70-119 days after sowing or after equals 329-426 °Cd, while in D. sophia it occurred 119-134 days after sowing rapeseed equals 373-470 °Cd. Both models can aid in the future study of A. fatua and D. sophia emergence and assist growers and agricultural professionals with planning timely and more accurate A. fatua and D. sophia control.","container-title":"Spanish Journal of Agricultural Research","DOI":"10.5424/sjar/2017152-10572","ISSN":"2171-9292","issue":"2","journalAbbreviation":"Span J Agric Res","language":"en","license":"Copyright (c) 2017 Spanish Journal of Agricultural Research","note":"number: 2","page":"e03SC01","source":"revistas.inia.es","title":"Evaluation of a model for predicting &lt;i&gt;Avena fatua&lt;/i&gt; and &lt;i&gt;Descurainia sophia&lt;/i&gt; seed emergence in winter rapeseed","title-short":"Short communication","URL":"https://revistas.inia.es/index.php/sjar/article/view/10572","volume":"15","author":[{"family":"Aboutalebian","given":"Mohammad A."},{"family":"Nazari","given":"Shahram"},{"family":"González-Andújar","given":"José L."}],"accessed":{"date-parts":[["2023",9,10]]},"issued":{"date-parts":[["2017",7,31]]}},"label":"page"},{"id":53390,"uris":["http://zotero.org/users/5308373/items/CKAJFVU2","http://zotero.org/users/5308373/items/JDURSFYQ"],"itemData":{"id":53390,"type":"article-journal","abstract":"Avena fatua is a cosmopolite weed species which produces severe yield losses in small-grain production systems in temperate and semiarid climates. In the semiarid region of Argentina, A. fatua field emergence patterns show great year-to-year variability mainly due to the effect of highly unpredictable precipitation regimes as well as a complex seedbank dormancy behavior regulated by both, genetic and environmental factors. Previously developed models for the same agroecological system based on Non-Linear Regression techniques (NLR) and Artificial Neural Networks (ANN) were either unable to accurately predict field emergence or lacked explanatory power. The main objective of the present work is to develop a simple (i.e. parsimonious) model for A. fatua field emergence prediction for the semiarid region of Argentina based on the disaggregation of the dormancy release phase from the germination/pre-emergence growth processes, using easy accessible soil microclimate derived indices as input variables and observed cumulative field emergence data as output variable. The parsimony and predictive capability of the newly developed model were compared with NLR and ANN approaches developed by the same authors for the same agroecological system. Specifically, dormancy release was modeled as a logistic function of an after-ripening thermal-time index while germination/pre-emergence growth was represented by a logistic distribution of hydrothermal-time accumulation. A total of 528 input/output data pairs corresponding to 11 years of data collection were used in this study. Due to its implementation simplicity and good convergence features, a Genetic Algorithm (GA) was adopted to solve the resulting optimization problem consisting on the minimization of the Mean Square Error (MSE) between training data and experimentally obtained field emergence data. The newly developed GA based approach resulted in a significantly more parsimonious model (BIC=−1.54) compared to ANN (BIC=−1.36) and NLR (BIC=−1.32) models. Model evaluation with independent data also showed a better predictive capacity of the GA approach (RMSE=0.07) compared to NLR (RMSE=0.19) and ANN (RMSE=0.11) alternatives. These outcomes suggest the potential applicability of the proposed predictive tool in weed management decision support systems design.","container-title":"Ecological Modelling","DOI":"10.1016/j.ecolmodel.2013.10.013","ISSN":"0304-3800","journalAbbreviation":"Ecol Modell","page":"293-300","source":"ScienceDirect","title":"Modeling seed dormancy release and germination for predicting &lt;i&gt;Avena fatua&lt;/i&gt; L. field emergence: a genetic algorithm approach","title-short":"Modeling seed dormancy release and germination for predicting Avena fatua L. field emergence","URL":"https://www.sciencedirect.com/science/article/pii/S0304380013004808","volume":"272","author":[{"family":"Blanco","given":"Aníbal M."},{"family":"Chantre","given":"Guillermo R."},{"family":"Lodovichi","given":"Mariela V."},{"family":"Bandoni","given":"J. Alberto"},{"family":"López","given":"Ricardo L."},{"family":"Vigna","given":"Mario R."},{"family":"Gigón","given":"Ramón"},{"family":"Sabbatini","given":"Mario R."}],"accessed":{"date-parts":[["2023",9,10]]},"issued":{"date-parts":[["2014",1,24]]}},"label":"page"},{"id":53391,"uris":["http://zotero.org/users/5308373/items/NTSAZZNT","http://zotero.org/users/5308373/items/KXRMEJXW"],"itemData":{"id":53391,"type":"article-journal","abstract":"Variation in spring emergence periodicity (both before and after crop seeding) of summer annual weeds is a potentially exploitable attribute that may be applied to weed management in canola. Tillage intensity, which is decreasing in the Great Plains of North America, may influence emergence periodicity of summer annual weeds. Emergence periodicity of common lambsquarters, field pennycress, green foxtail, redroot pigweed, wild buckwheat, wild mustard, and wild oat were monitored during the spring of 2000 in 17 producers' canola fields across southern Manitoba, Canada. The fields represented a region of approximately 2 million ha and included a broad range of soil types, agronomic practices, environmental conditions, and seedbank distributions. Fields were grouped into one of two broad tillage classifications (conventional or conservation). For most species, except redroot pigweed and wild mustard, conservation tillage promoted earlier emergence than conventional tillage in terms of both thermal and chronological time. The differences were significant even though there was only a limited range of tillage intensity for the two tillage classes within this region. Onset of canola crop emergence preceded that of all but one weed species in the conservation-tillage fields and five weed species in the conventional-tillage fields. This suggests that canola seeded in conservation- vs. conventional-tillage systems may have a competitive advantage by way of an earlier relative time of crop emergence. The influence of tillage system on weed emergence periodicity is likely due to the influence of tillage on the vertical origin of weed seedling recruitment because measurements of soil temperature and soil moisture did not help to fully explain the differences in emergence periodicity between tillage systems. The results from this study will facilitate weed control timing decisions in canola and provide validation data for weed emergence models.","container-title":"Weed Science","DOI":"10.1614/P2002-117","ISSN":"0043-1745, 1550-2759","issue":"6","journalAbbreviation":"Weed Sci","language":"en","note":"publisher: Cambridge University Press","page":"886-897","source":"Cambridge University Press","title":"Conventional- and conservation-tillage systems influence emergence periodicity of annual weed species in canola","URL":"https://www.cambridge.org/core/journals/weed-science/article/abs/conventional-and-conservationtillage-systems-influence-emergence-periodicity-of-annual-weed-species-in-canola/32C320AC2237605365E0BBCAA4A224A1","volume":"51","author":[{"family":"Bullied","given":"W. John"},{"family":"Marginet","given":"Anastasia M."},{"family":"Acker","given":"Rene C. Van"}],"accessed":{"date-parts":[["2023",9,10]]},"issued":{"date-parts":[["2003",12]]}},"label":"page"},{"id":53405,"uris":["http://zotero.org/users/5308373/items/8H5FCEAC"],"itemData":{"id":53405,"type":"article-journal","abstract":"Avena fatua is an invasive weed of the semiarid region of Argentina. Seedling emergence patterns are very irregular along the season showing a great year-to-year variability mainly due to a highly unpredictable precipitation regime. Non-linear regression techniques are usually unable to accurately predict field emergence under such environmental conditions. Artificial Neural Networks (ANNs) are known for their capacity to describe highly non-linear relationships among variables thus showing a high potential applicability in ecological systems. The objectives of the present work were to develop different ANN models for A. fatua seedling emergence prediction and to compare their predictive capability against non-linear regression techniques. Classical hydrothermal-time indices were used as input variable for the development of univariate models, while thermal-time and hydro-time were used as independent input variables for developing bivariate models. The accumulated proportion of seedling emergence was the output variable in all cases. A total of 528 input/output data pairs corresponding to 11years of data collection were used in this study. Obtained results indicate a higher accuracy and generalization performance of the optimal ANN model in comparison to non-linear regression approaches. It is also demonstrated that the use of thermal-time and hydro-time as independent explanatory variables in ANN models yields better prediction than using combined hydrothermal-time indices in classical NLR models. The best obtained ANN model outperformed in 43.3% the best NLR model in terms of RMSE of the test set. Moreover, the best obtained ANN predicted accumulated emergence within the first 50% of total emergence 48.3% better in average than the best developed NLR model. These outcomes suggest the potential applicability of the proposed modeling approach in weed management decision support systems design.","container-title":"Computers and Electronics in Agriculture","DOI":"10.1016/j.compag.2012.07.005","ISSN":"0168-1699","journalAbbreviation":"Comput Electron Agric","page":"95-102","source":"ScienceDirect","title":"Modeling &lt;i&gt;Avena fatua&lt;/i&gt; seedling emergence dynamics: an artificial neural network approach","title-short":"Modeling Avena fatua seedling emergence dynamics","URL":"https://www.sciencedirect.com/science/article/pii/S0168169912001901","volume":"88","author":[{"family":"Chantre","given":"Guillermo R."},{"family":"Blanco","given":"Aníbal M."},{"family":"Lodovichi","given":"Mariela V."},{"family":"Bandoni","given":"Alberto J."},{"family":"Sabbatini","given":"Mario R."},{"family":"López","given":"Ricardo L."},{"family":"Vigna","given":"Mario R."},{"family":"Gigón","given":"Ramón"}],"accessed":{"date-parts":[["2023",9,10]]},"issued":{"date-parts":[["2012",10,1]]}},"label":"page"},{"id":53403,"uris":["http://zotero.org/users/5308373/items/IT34E99X","http://zotero.org/users/5308373/items/XITGBIPI"],"itemData":{"id":53403,"type":"article-journal","abstract":"Non-linear regression (NLR) techniques are used widely to fit weed field emergence patterns to soil microclimatic indices using S-type functions. Artificial neural networks (ANNs) present interesting and alternative features for such modelling purposes. In the present work, a univariate hydrothermal-time based Weibull model and a bivariate (hydro-time and thermal-time) ANN were developed to study wild oat emergence under non-moisture restriction conditions using data from different locations worldwide. Results indicated a higher accuracy of the neural network in comparison with the NLR approach due to the improved descriptive capacity of thermal-time and the hydro-time as independent explanatory variables. The bivariate ANN model outperformed the conventional Weibull approach, in terms of RMSE of the test set, by 70·8%. These outcomes suggest the potential applicability of the proposed modelling approach in the design of weed management decision support systems.","container-title":"The Journal of Agricultural Science","DOI":"10.1017/S0021859612001098","ISSN":"0021-8596, 1469-5146","issue":"2","journalAbbreviation":"J Agric Sci","language":"en","note":"publisher: Cambridge University Press","page":"254-262","source":"Cambridge University Press","title":"A comparative study between non-linear regression and artificial neural network approaches for modelling wild oat (&lt;i&gt;Avena fatua&lt;/i&gt;) field emergence","URL":"https://www.cambridge.org/core/journals/journal-of-agricultural-science/article/abs/comparative-study-between-nonlinear-regression-and-artificial-neural-network-approaches-for-modelling-wild-oat-avena-fatua-field-emergence/A3592A37A45503BEE582E8CFEFA78313","volume":"152","author":[{"family":"Chantre","given":"G. R."},{"family":"Blanco","given":"A. M."},{"family":"Forcella","given":"F."},{"family":"Acker","given":"R. C. Van"},{"family":"Sabbatini","given":"M. R."},{"family":"González-Andújar","given":"J. L."}],"accessed":{"date-parts":[["2023",9,10]]},"issued":{"date-parts":[["2014",4]]}},"label":"page"},{"id":53407,"uris":["http://zotero.org/users/5308373/items/NEQ487GM","http://zotero.org/users/5308373/items/CFACNS3E"],"itemData":{"id":53407,"type":"article-journal","abstract":"Most popular emergence prediction models require species-specific population-based parameters to modulate thermal/hydrothermal accumulation. Such parameters are frequently unknown and difficult to estimate. Moreover, such models also rely on hardly available and difficult to estimate soil site-specific microclimate conditions, which in turn depend on soil heterogeneity at a field spatial level. On the other hand, modern agriculture benefits from easily available real-time information, in particular on-line meteorological data generated by forecasts and automatic local weather stations. In this context, Artificial Neural Networks (ANN) provide a flexible option for the development of prediction models, especially to study species which show a highly distributed emergence pattern along the year. In this work, an ANN approach based on easily obtainable meteorological data (daily minimum and maximum temperatures; daily precipitation) is proposed for weed emergence prediction. Relative Daily Emergence (RDE), expressed as a proportion of the total emergence, was the adopted output variable. Field emergence data recorded on a weekly basis were used to generate RDE patterns through linear interpolation. Results for three study cases from the Semiarid Pampean Region of Argentina (Lolium multiflorum, Avena fatua and Vicia villosa), which show irregular and time-distributed field emergence patterns, are reported. In all cases, ANN model selection was based on the Root Mean Square Error of the test set which showed better consistency than other typical Information Theory performance metrics. The combination of large ANN with a Bayesian Regularization Algorithm generated satisfactory estimations based on the RMSE values for independent Cumulative Emergence data.","container-title":"Biosystems Engineering","DOI":"10.1016/j.biosystemseng.2018.03.014","ISSN":"1537-5110","journalAbbreviation":"Biosyst Eng","page":"51-60","source":"ScienceDirect","title":"A flexible and practical approach for real-time weed emergence prediction based on Artificial Neural Networks","URL":"https://www.sciencedirect.com/science/article/pii/S1537511017306335","volume":"170","author":[{"family":"Chantre","given":"Guillermo R."},{"family":"Vigna","given":"Mario R."},{"family":"Renzi","given":"Juan P."},{"family":"Blanco","given":"Aníbal M."}],"accessed":{"date-parts":[["2023",9,10]]},"issued":{"date-parts":[["2018",6,1]]}},"label":"page"},{"id":53487,"uris":["http://zotero.org/users/5308373/items/NFXCKQE9"],"itemData":{"id":53487,"type":"article-journal","container-title":"Weed Science","issue":"6","journalAbbreviation":"Weed Sci","note":"publisher: Cambridge University Press","page":"584–591","source":"Google Scholar","title":"An emergence model for wild oat (&lt;i&gt;Avena fatua&lt;/i&gt;)","volume":"55","author":[{"family":"Martinson","given":"Krishona"},{"family":"Durgan","given":"Beverly"},{"family":"Forcella","given":"Frank"},{"family":"Wiersma","given":"Jochum"},{"family":"Spokas","given":"Kurt"},{"family":"Archer","given":"David"}],"issued":{"date-parts":[["2007"]]}},"label":"page"},{"id":53518,"uris":["http://zotero.org/users/5308373/items/ME2KIZNF"],"itemData":{"id":53518,"type":"article-journal","container-title":"Weed Science","issue":"5","journalAbbreviation":"Weed Sci","note":"publisher: Cambridge University Press","page":"838–846","source":"Google Scholar","title":"Modeling site-specific wild oat (&lt;i&gt;Avena fatua&lt;/i&gt;) emergence across a variable landscape","volume":"54","author":[{"family":"Page","given":"Eric R."},{"family":"Gallagher","given":"Robert S."},{"family":"Kemanian","given":"Armen R."},{"family":"Zhang","given":"Hao"},{"family":"Fuerst","given":"E. Patrick"}],"issued":{"date-parts":[["2006"]]}},"label":"page"},{"id":53581,"uris":["http://zotero.org/users/5308373/items/3TSR2G9F"],"itemData":{"id":53581,"type":"article-journal","abstract":"Avena fatua L. and Polygonum aviculare L. are two competitive weeds in garlic (Allium sativum L.) fields. Knowledge of the temporal pattern emergence will contribute to optimizing the timing of control measures, thus maximizing efficacy. The development of predictive models can contribute to control measures at early growth stages. The objective of this study was to develop and validate predictive empirical models of emergence for A. fatua and P. aviculare based on thermal time. Cumulative seedling emergence data were obtained during two years from a garlic field and used to develop and validate the models. The relationship between cumulative seedling emergences and cumulative thermal time (TT) under field conditions was analyzed using the Gompertz function. The models accounted for 98% and 96% of the variation observed in A. fatua and P. aviculare, respectively. Model validation performed well in predicting the seedling emergence of both species. According to this model, A. fatua emergence started at 381 TT after sowing and reached 50% and 90% of total emergence at 407 and 478 TT, respectively, with a soil base temperature of 1°C. P. aviculare started emergence at 410 TT after sowing and reached 50% and 90% of total emergence at 505 and 590 TT, respectively, with a base temperature of 0°C. Results indicate that these models could be useful as predictive tool contributing to a effective control of A. fatua and P. aviculare populations in garlic crops.","container-title":"Scientia Horticulturae","DOI":"10.1016/j.scienta.2014.01.035","ISSN":"0304-4238","journalAbbreviation":"Sci Hortic","page":"189-192","source":"ScienceDirect","title":"Prediction of annual weed seed emergence in garlic (&lt;i&gt;Allium sativum&lt;/i&gt; L.) using soil thermal time","URL":"https://www.sciencedirect.com/science/article/pii/S0304423814000508","volume":"168","author":[{"family":"Yousefi","given":"Ali Reza"},{"family":"Oveisi","given":"Mostafa"},{"family":"González‐Andújar","given":"José Luis"}],"accessed":{"date-parts":[["2023",9,10]]},"issued":{"date-parts":[["2014",3,26]]}},"label":"page"}],"schema":"https://github.com/citation-style-language/schema/raw/master/csl-citation.json"} </w:instrText>
            </w:r>
            <w:r>
              <w:fldChar w:fldCharType="separate"/>
            </w:r>
            <w:r w:rsidR="00023972" w:rsidRPr="00023972">
              <w:rPr>
                <w:rFonts w:ascii="Calibri" w:hAnsi="Calibri" w:cs="Calibri"/>
              </w:rPr>
              <w:t>(Aboutalebian et al. 2017; Blanco et al. 2014; Bullied et al. 2003; Chantre et al. 2012, 2014, 2018; Martinson et al. 2007; Page et al. 2006; Yousefi et al. 2014)</w:t>
            </w:r>
            <w:r>
              <w:fldChar w:fldCharType="end"/>
            </w:r>
          </w:p>
        </w:tc>
      </w:tr>
      <w:tr w:rsidR="00860F61" w14:paraId="7F8A4924" w14:textId="77777777" w:rsidTr="00860F61">
        <w:tc>
          <w:tcPr>
            <w:tcW w:w="2592" w:type="dxa"/>
          </w:tcPr>
          <w:p w14:paraId="09A2A9DA" w14:textId="456AABFD" w:rsidR="00AB4FE2" w:rsidRPr="007E531A" w:rsidRDefault="00AB4FE2" w:rsidP="007E531A">
            <w:pPr>
              <w:rPr>
                <w:i/>
                <w:iCs/>
              </w:rPr>
            </w:pPr>
            <w:r w:rsidRPr="007E531A">
              <w:rPr>
                <w:i/>
                <w:iCs/>
              </w:rPr>
              <w:t xml:space="preserve">Avena </w:t>
            </w:r>
            <w:proofErr w:type="spellStart"/>
            <w:r w:rsidRPr="007E531A">
              <w:rPr>
                <w:i/>
                <w:iCs/>
              </w:rPr>
              <w:t>sterilis</w:t>
            </w:r>
            <w:proofErr w:type="spellEnd"/>
          </w:p>
        </w:tc>
        <w:tc>
          <w:tcPr>
            <w:tcW w:w="2592" w:type="dxa"/>
          </w:tcPr>
          <w:p w14:paraId="405ACD1D" w14:textId="23298F85" w:rsidR="00AB4FE2" w:rsidRDefault="00AB4FE2" w:rsidP="007E531A">
            <w:r>
              <w:t>Sterile oat</w:t>
            </w:r>
          </w:p>
        </w:tc>
        <w:tc>
          <w:tcPr>
            <w:tcW w:w="4032" w:type="dxa"/>
          </w:tcPr>
          <w:p w14:paraId="767B9EDC" w14:textId="01EBA661" w:rsidR="00AB4FE2" w:rsidRDefault="00AB4FE2" w:rsidP="007E531A">
            <w:r>
              <w:fldChar w:fldCharType="begin"/>
            </w:r>
            <w:r w:rsidR="000908A9">
              <w:instrText xml:space="preserve"> ADDIN ZOTERO_ITEM CSL_CITATION {"citationID":"oJhJ939K","properties":{"formattedCitation":"(Hadi and Gonz\\uc0\\u225{}lez-And\\uc0\\u250{}jar 2009; Leguizam\\uc0\\u243{}n et al. 2005; Sousa-Ortega et al. 2021a)","plainCitation":"(Hadi and González-Andújar 2009; Leguizamón et al. 2005; Sousa-Ortega et al. 2021a)","noteIndex":0},"citationItems":[{"id":53450,"uris":["http://zotero.org/users/5308373/items/669DF8WM","http://zotero.org/users/5308373/items/FICIDAJ6"],"itemData":{"id":53450,"type":"article-journal","container-title":"Computers and Electronics in Agriculture","issue":"1","journalAbbreviation":"Comput Electron Agric","note":"publisher: Elsevier","page":"19–25","source":"Google Scholar","title":"Comparison of fitting weed seedling emergence models with nonlinear regression and genetic algorithm","volume":"65","author":[{"family":"Hadi","given":"MR Haj Seyed"},{"family":"González-Andújar","given":"J. L."}],"issued":{"date-parts":[["2009"]]}},"label":"page"},{"id":53471,"uris":["http://zotero.org/users/5308373/items/S86ZUCV8"],"itemData":{"id":53471,"type":"article-journal","container-title":"Weed Research","issue":"2","journalAbbreviation":"Weed Res","note":"publisher: Wiley Online Library","page":"149–156","source":"Google Scholar","title":"Using thermal and hydrothermal time to model seedling emergence of &lt;i&gt;Avena sterilis&lt;/i&gt; ssp. &lt;i&gt;ludoviciana&lt;/i&gt; in Spain","volume":"45","author":[{"family":"Leguizamón","given":"E. S."},{"family":"Fernández-Quintanilla","given":"César"},{"family":"Barroso","given":"J."},{"family":"González-Andújar","given":"José Luis"}],"issued":{"date-parts":[["2005"]]}},"label":"page"},{"id":53560,"uris":["http://zotero.org/users/5308373/items/UTHWEXWU","http://zotero.org/users/5308373/items/P9J23KKR"],"itemData":{"id":53560,"type":"article-journal","abstract":"Winter wild oat [Avena sterilis ssp. ludoviciana (Durieu) Gillet &amp; Magne; referred to as A. sterilis here] is one of the major weed species of the Avena genus, given its high competitive ability to infest cereal crops worldwide, with special concern in Spain. A nine-location field experiment was established across Spain where a total of 400 A. sterilis seeds per location were sowed in four replicates in autumn 2016 to monitor the emergence during two growing seasons in dryland conditions. The data were used to test the prediction ability of previously published thermal (TT) and hydrothermal time (HTT) models and to develop new models, if required. Overall, the average percentage of emergence was 30% during the first season and 21% during the second season. In both seasons, the main emergence flush occurred between November and February. According to the phenological stage, A. sterilis achieved the tillering earlier in southern sites, between November 25 and the end of December, compared with northern sites, where this stage was reached at the end of January. The newly developed model described the emergence with precision, using three cardinal temperatures to estimate the TT. The three cardinal points were established at −1.0, 5.8, and 18.0 C for base (Tb), optimum (To), and ceiling temperature (Tc), while the base water potential (Ψb) was established at −0.2 MPa for the HTT estimation. This study contributes to improving prediction of the emergence of A. sterilis and provides knowledge for decision support systems (DSS) for the control of this weed.","container-title":"Weed Science","DOI":"10.1017/wsc.2021.10","ISSN":"0043-1745, 1550-2759","issue":"3","journalAbbreviation":"Weed Sci","language":"en","note":"publisher: Cambridge University Press","page":"341-352","source":"Cambridge University Press","title":"Modeling emergence of sterile oat (&lt;i&gt;Avena sterilis&lt;/i&gt; ssp. &lt;i&gt;ludoviciana&lt;/i&gt;) under semiarid conditions","URL":"https://www.cambridge.org/core/journals/weed-science/article/modeling-emergence-of-sterile-oat-avena-sterilis-ssp-ludoviciana-under-semiarid-conditions/EED4646F02634BBD37629B41DCC48786","volume":"69","author":[{"family":"Sousa-Ortega","given":"Carlos"},{"family":"Royo-Esnal","given":"Aritz"},{"family":"Loureiro","given":"Iñigo"},{"family":"Marí","given":"Ana I."},{"family":"Lezáun","given":"Juan A."},{"family":"Cordero","given":"Fernando"},{"family":"Saavedra","given":"Milagros"},{"family":"Paramio","given":"José A."},{"family":"Fernández","given":"José L."},{"family":"Torra","given":"Joel"},{"family":"Urbano","given":"José M."}],"accessed":{"date-parts":[["2023",9,10]]},"issued":{"date-parts":[["2021",5]]}},"label":"page"}],"schema":"https://github.com/citation-style-language/schema/raw/master/csl-citation.json"} </w:instrText>
            </w:r>
            <w:r>
              <w:fldChar w:fldCharType="separate"/>
            </w:r>
            <w:r w:rsidR="005177BD" w:rsidRPr="005177BD">
              <w:rPr>
                <w:rFonts w:ascii="Calibri" w:hAnsi="Calibri" w:cs="Calibri"/>
                <w:kern w:val="0"/>
                <w:szCs w:val="24"/>
              </w:rPr>
              <w:t>(Hadi and González-Andújar 2009; Leguizamón et al. 2005; Sousa-Ortega et al. 2021a)</w:t>
            </w:r>
            <w:r>
              <w:fldChar w:fldCharType="end"/>
            </w:r>
          </w:p>
        </w:tc>
      </w:tr>
      <w:tr w:rsidR="00860F61" w14:paraId="6F67B466" w14:textId="77777777" w:rsidTr="00860F61">
        <w:tc>
          <w:tcPr>
            <w:tcW w:w="2592" w:type="dxa"/>
          </w:tcPr>
          <w:p w14:paraId="3ED19BBB" w14:textId="659E26C5" w:rsidR="00AB4FE2" w:rsidRPr="007E531A" w:rsidRDefault="00FE44DD" w:rsidP="007E531A">
            <w:pPr>
              <w:rPr>
                <w:i/>
                <w:iCs/>
              </w:rPr>
            </w:pPr>
            <w:r w:rsidRPr="007E531A">
              <w:rPr>
                <w:i/>
                <w:iCs/>
              </w:rPr>
              <w:t xml:space="preserve">Bromus </w:t>
            </w:r>
            <w:proofErr w:type="spellStart"/>
            <w:r w:rsidRPr="007E531A">
              <w:rPr>
                <w:i/>
                <w:iCs/>
              </w:rPr>
              <w:t>diandrus</w:t>
            </w:r>
            <w:proofErr w:type="spellEnd"/>
          </w:p>
        </w:tc>
        <w:tc>
          <w:tcPr>
            <w:tcW w:w="2592" w:type="dxa"/>
          </w:tcPr>
          <w:p w14:paraId="0A501A2C" w14:textId="297F293E" w:rsidR="00AB4FE2" w:rsidRDefault="00FE44DD" w:rsidP="007E531A">
            <w:r>
              <w:t>Ripgut brome</w:t>
            </w:r>
          </w:p>
        </w:tc>
        <w:tc>
          <w:tcPr>
            <w:tcW w:w="4032" w:type="dxa"/>
          </w:tcPr>
          <w:p w14:paraId="3E08B72B" w14:textId="2EF2BB02" w:rsidR="00AB4FE2" w:rsidRDefault="00FE44DD" w:rsidP="007E531A">
            <w:r>
              <w:fldChar w:fldCharType="begin"/>
            </w:r>
            <w:r w:rsidR="005177BD">
              <w:instrText xml:space="preserve"> ADDIN ZOTERO_ITEM CSL_CITATION {"citationID":"uxoKn2f7","properties":{"formattedCitation":"(Cao et al. 2011, 2013; Garc\\uc0\\u237{}a et al. 2013; Recasens et al. 2016)","plainCitation":"(Cao et al. 2011, 2013; García et al. 2013; Recasens et al. 2016)","noteIndex":0},"citationItems":[{"id":53394,"uris":["http://zotero.org/users/5308373/items/MB5K69YU","http://zotero.org/users/5308373/items/4BCNJJCH"],"itemData":{"id":53394,"type":"article-journal","abstract":"Hydrothermal time (HTT) is a valuable environmental synthesis to predict weed emergence. However, weed scientists face practical problems in determining the best soil depth at which to calculate it. Two different types of measures are proposed for this: moment-based indices and probability density-based indices. Due to the monitoring process, it is not possible to observe the exact emergence time of every seedling; therefore, emergence times are not observed individually, seedling by seedling, but in an aggregated way. To address these facts, some new methods to estimate the proposed indices are derived, using grouped data estimators and kernel density estimators. The proposed methods have been exemplified with an emergence data set of Bromus diandrus. The results indicate that hydrothermal timing at 50 mm is more useful than that at 10 mm.","container-title":"The Journal of Agricultural Science","DOI":"10.1017/S002185961100030X","ISSN":"1469-5146, 0021-8596","issue":"6","journalAbbreviation":"J Agric Sci","language":"en","note":"publisher: Cambridge University Press","page":"701-712","source":"Cambridge University Press","title":"Computing statistical indices for hydrothermal times using weed emergence data","URL":"https://www.cambridge.org/core/journals/journal-of-agricultural-science/article/abs/computing-statistical-indices-for-hydrothermal-times-using-weed-emergence-data/9F2284AF53949E4A20CC3631C2659369","volume":"149","author":[{"family":"Cao","given":"R."},{"family":"Francisco-Fernández","given":"M."},{"family":"Anand","given":"A."},{"family":"Bastida","given":"F."},{"family":"González-Andújar","given":"J. L."}],"accessed":{"date-parts":[["2023",9,10]]},"issued":{"date-parts":[["2011",12]]}},"label":"page"},{"id":53396,"uris":["http://zotero.org/users/5308373/items/5DBG8EBI","http://zotero.org/users/5308373/items/KH8FKRZC"],"itemData":{"id":53396,"type":"article-journal","container-title":"Journal of Agricultural, Biological, and Environmental Statistics","journalAbbreviation":"J Agric Biol Environ Stat","note":"publisher: Springer","page":"64–86","source":"Google Scholar","title":"Modeling &lt;i&gt;Bromus diandrus&lt;/i&gt; seedling emergence using nonparametric estimation","volume":"18","author":[{"family":"Cao","given":"Ricardo"},{"family":"Francisco-Fernández","given":"Mario"},{"family":"Anand","given":"Amrit"},{"family":"Bastida","given":"Fernando"},{"family":"González-Andújar","given":"José Luis"}],"issued":{"date-parts":[["2013"]]}},"label":"page"},{"id":53429,"uris":["http://zotero.org/users/5308373/items/AZ3BDK47"],"itemData":{"id":53429,"type":"article-journal","container-title":"Weed Science","issue":"1","journalAbbreviation":"Weed Sci","note":"publisher: Cambridge University Press","page":"146–153","source":"Google Scholar","title":"Hydrothermal emergence model for ripgut brome (&lt;i&gt;Bromus diandrus&lt;/i&gt;)","volume":"61","author":[{"family":"García","given":"Addy L."},{"family":"Recasens","given":"Jordi"},{"family":"Forcella","given":"Frank"},{"family":"Torra","given":"Joel"},{"family":"Royo-Esnal","given":"Aritz"}],"issued":{"date-parts":[["2013"]]}},"label":"page"},{"id":53532,"uris":["http://zotero.org/users/5308373/items/5SCDCL9Q"],"itemData":{"id":53532,"type":"article-journal","abstract":"The adoption of no-tillage systems in semi-arid cereal fields in northern Europe has resulted in difficulties in controlling Bromus diandrus. However, in some fields, lower densities are observed in continuous long-term no-tillage management than in other reduced tillage systems. A cumulative effect on the seedbank could promote changes in the period of seedling emergence and in population demography. This study evaluated the effect of long-term mouldboard plough (MbP), chisel plough (ChP), subsoiler (SS) and no-tillage (NT) on the population dynamics of B. diandrus. The work was carried out in a barley (Hordeum vulgare)–wheat (Triticum aestivum)–barley rotation during three seasons where these soil management systems had been applied for the last 22 years. Cumulative emergence (CE) and densities of B. diandrus followed a gradient of ChP &gt; SS &gt; NT &gt; MbP. This cumulative effect over time resulted in significant differences in population demography. A previous hydrothermal emergence model developed for this species estimated the percentage of emergence prior to the date of sowing to be: 71%, 92% and 53% for the seasons 2008–2009, 2009–2010 and 2010–2011 respectively. Furthermore, the reduction in CE observed was on average 53% in SS, 92% in NT and 98% in MbP in comparison with that recorded in ChP. The long-term effect of different tillage systems tended to cause changes to soil characteristics (photo-inhibition of germination, soil temperature, water availability) affecting B. diandrus demography, reaching equilibrium in weed densities over years, which were significantly lower in MbP and NT than in ChP or SS.","container-title":"Weed Research","DOI":"10.1111/wre.12185","ISSN":"1365-3180","issue":"1","journalAbbreviation":"Weed Res","language":"en","license":"© 2015 European Weed Research Society","note":"_eprint: https://onlinelibrary.wiley.com/doi/pdf/10.1111/wre.12185","page":"31-40","source":"Wiley Online Library","title":"Long-term effect of different tillage systems on the emergence and demography of &lt;i&gt;Bromus diandrus&lt;/i&gt; in rainfed cereal fields","URL":"https://onlinelibrary.wiley.com/doi/abs/10.1111/wre.12185","volume":"56","author":[{"family":"Recasens","given":"J"},{"family":"García","given":"A L"},{"family":"Cantero-Martínez","given":"C"},{"family":"Torra","given":"J"},{"family":"Royo-Esnal","given":"A"}],"accessed":{"date-parts":[["2023",9,10]]},"issued":{"date-parts":[["2016"]]}},"label":"page"}],"schema":"https://github.com/citation-style-language/schema/raw/master/csl-citation.json"} </w:instrText>
            </w:r>
            <w:r>
              <w:fldChar w:fldCharType="separate"/>
            </w:r>
            <w:r w:rsidR="002321CE" w:rsidRPr="002321CE">
              <w:rPr>
                <w:rFonts w:ascii="Calibri" w:hAnsi="Calibri" w:cs="Calibri"/>
                <w:kern w:val="0"/>
                <w:szCs w:val="24"/>
              </w:rPr>
              <w:t>(Cao et al. 2011, 2013; García et al. 2013; Recasens et al. 2016)</w:t>
            </w:r>
            <w:r>
              <w:fldChar w:fldCharType="end"/>
            </w:r>
          </w:p>
        </w:tc>
      </w:tr>
      <w:tr w:rsidR="00860F61" w14:paraId="1F8558F2" w14:textId="77777777" w:rsidTr="00860F61">
        <w:tc>
          <w:tcPr>
            <w:tcW w:w="2592" w:type="dxa"/>
          </w:tcPr>
          <w:p w14:paraId="7880ADB4" w14:textId="03803E99" w:rsidR="00AB4FE2" w:rsidRDefault="00FE44DD" w:rsidP="007E531A">
            <w:r w:rsidRPr="007E531A">
              <w:rPr>
                <w:i/>
                <w:iCs/>
              </w:rPr>
              <w:t>Bromus</w:t>
            </w:r>
            <w:r>
              <w:t xml:space="preserve"> spp.</w:t>
            </w:r>
          </w:p>
        </w:tc>
        <w:tc>
          <w:tcPr>
            <w:tcW w:w="2592" w:type="dxa"/>
          </w:tcPr>
          <w:p w14:paraId="7B94CDF2" w14:textId="4E541E2A" w:rsidR="00AB4FE2" w:rsidRDefault="00FE44DD" w:rsidP="007E531A">
            <w:r>
              <w:t>Brome spp.</w:t>
            </w:r>
          </w:p>
        </w:tc>
        <w:tc>
          <w:tcPr>
            <w:tcW w:w="4032" w:type="dxa"/>
          </w:tcPr>
          <w:p w14:paraId="16ADAAFD" w14:textId="5E214901" w:rsidR="00AB4FE2" w:rsidRDefault="00FE44DD" w:rsidP="007E531A">
            <w:r>
              <w:fldChar w:fldCharType="begin"/>
            </w:r>
            <w:r w:rsidR="005177BD">
              <w:instrText xml:space="preserve"> ADDIN ZOTERO_ITEM CSL_CITATION {"citationID":"F4J8h82U","properties":{"formattedCitation":"(Hadi and Gonz\\uc0\\u225{}lez-And\\uc0\\u250{}jar 2009)","plainCitation":"(Hadi and González-Andújar 2009)","noteIndex":0},"citationItems":[{"id":53450,"uris":["http://zotero.org/users/5308373/items/669DF8WM","http://zotero.org/users/5308373/items/FICIDAJ6"],"itemData":{"id":53450,"type":"article-journal","container-title":"Computers and Electronics in Agriculture","issue":"1","journalAbbreviation":"Comput Electron Agric","note":"publisher: Elsevier","page":"19–25","source":"Google Scholar","title":"Comparison of fitting weed seedling emergence models with nonlinear regression and genetic algorithm","volume":"65","author":[{"family":"Hadi","given":"MR Haj Seyed"},{"family":"González-Andújar","given":"J. L."}],"issued":{"date-parts":[["2009"]]}},"label":"page"}],"schema":"https://github.com/citation-style-language/schema/raw/master/csl-citation.json"} </w:instrText>
            </w:r>
            <w:r>
              <w:fldChar w:fldCharType="separate"/>
            </w:r>
            <w:r w:rsidR="005177BD" w:rsidRPr="005177BD">
              <w:rPr>
                <w:rFonts w:ascii="Calibri" w:hAnsi="Calibri" w:cs="Calibri"/>
                <w:kern w:val="0"/>
                <w:szCs w:val="24"/>
              </w:rPr>
              <w:t>(Hadi and González-Andújar 2009)</w:t>
            </w:r>
            <w:r>
              <w:fldChar w:fldCharType="end"/>
            </w:r>
          </w:p>
        </w:tc>
      </w:tr>
      <w:tr w:rsidR="00860F61" w14:paraId="6D8C7623" w14:textId="77777777" w:rsidTr="00860F61">
        <w:tc>
          <w:tcPr>
            <w:tcW w:w="2592" w:type="dxa"/>
          </w:tcPr>
          <w:p w14:paraId="316FA9CA" w14:textId="3404CD4A" w:rsidR="00AB4FE2" w:rsidRPr="007E531A" w:rsidRDefault="00FE44DD" w:rsidP="007E531A">
            <w:pPr>
              <w:rPr>
                <w:i/>
                <w:iCs/>
              </w:rPr>
            </w:pPr>
            <w:r w:rsidRPr="007E531A">
              <w:rPr>
                <w:i/>
                <w:iCs/>
              </w:rPr>
              <w:t>Bromus tectorum</w:t>
            </w:r>
          </w:p>
        </w:tc>
        <w:tc>
          <w:tcPr>
            <w:tcW w:w="2592" w:type="dxa"/>
          </w:tcPr>
          <w:p w14:paraId="23D17DB5" w14:textId="764A34E7" w:rsidR="00AB4FE2" w:rsidRDefault="00FE44DD" w:rsidP="007E531A">
            <w:r>
              <w:t>Downy brome</w:t>
            </w:r>
          </w:p>
        </w:tc>
        <w:tc>
          <w:tcPr>
            <w:tcW w:w="4032" w:type="dxa"/>
          </w:tcPr>
          <w:p w14:paraId="36D03BA2" w14:textId="3D296801" w:rsidR="00AB4FE2" w:rsidRDefault="00FE44DD" w:rsidP="007E531A">
            <w:r>
              <w:fldChar w:fldCharType="begin"/>
            </w:r>
            <w:r w:rsidR="00FB1059">
              <w:instrText xml:space="preserve"> ADDIN ZOTERO_ITEM CSL_CITATION {"citationID":"HEz792XG","properties":{"formattedCitation":"(Werle et al. 2014a)","plainCitation":"(Werle et al. 2014a)","noteIndex":0},"citationItems":[{"id":53578,"uris":["http://zotero.org/users/5308373/items/8K3ARKJR"],"itemData":{"id":53578,"type":"article-journal","abstract":"Winter annual weeds are becoming prolific in agricultural fields in the midwestern United States. The objectives of this research were to understand the roles of soil temperature (daily average and fluctuation) and moisture on the emergence of nine winter annual weed species and dandelion and to develop predictive models for weed emergence based on the accumulation of modified thermal/hydrothermal time (mHTT). Experiments were established at Lincoln, NE; Mead, NE; and at two sites (irrigated and rainfed) near Clay Center, NE, in 2010 and 2011. In July of each year, 1,000 seeds of each species were planted in 15 by 20 by 6-cm mesh baskets installed between soybean rows. Soil temperature and water content were recorded at the 2-cm depth. Emerged seedlings were counted and removed from the baskets on a weekly basis until no additional emergence was observed in the fall, resumed in late winter, and continued until emergence ceased in late spring. Weather data were used to accumulate mHTT beginning on August 1. A Weibull function was selected to fit cumulative emergence (%) on cumulative mHTT (seven base temperature [Tbase] by six base water potential [Ψbase] by three base temperature fluctuation [Fbase] candidate threshold values = 126 models); it was also fit to days after August 1 (DAA1), for a total of 127 candidate models per species. The search for optimal base thresholds was based on the theoretic-model comparison approach (Akaike information criterion [AIC]). All three components (Tbase, Ψbase, and Fbase) were only important for Virginia pepperweed. For downy brome and purslane speedwell, including Tbase and Ψbase resulted in the best fit, whereas for dandelion including Tbase and Fbase resulted in the best fit. A model including only Tbase resulted in the best fit for most species included in this study (Carolina foxtail, shepherd's-purse, pinnate tansymustard, henbit, and field pansy). For field pennycress, the model based on DAA1 resulted in the best fit. Threshold values were species specific. Soil temperature was the major environmental factor influencing winter annual weed emergence. Even though soil moisture and often temperature fluctuation are essential for seed germination, Ψbase and Fbase were not as critical in the predictive models as initially expected. Most seedlings (&gt; 90%) of downy brome, pinnate tansymustard, Carolina foxtail, henbit, and field pansy emerged during the fall. Virginia pepperweed, purslane speedwell, dandelion, shepherd's-purse, and field pennycress seedlings emerged during both fall and spring. The results of this research provide robust information on the prediction of the time of winter annual weed emergence, which can help growers make better management decisions.","container-title":"Weed Science","DOI":"10.1614/WS-D-13-00091.1","ISSN":"0043-1745, 1550-2759","issue":"1","journalAbbreviation":"Weed Sci","language":"en","note":"publisher: Cambridge University Press","page":"83-96","source":"Cambridge University Press","title":"Environmental triggers of winter annual weed emergence in the midwestern United States","URL":"https://www.cambridge.org/core/journals/weed-science/article/abs/environmental-triggers-of-winter-annual-weed-emergence-in-the-midwestern-united-states/D0CA4A952B367296396FB4E23F275456","volume":"62","author":[{"family":"Werle","given":"Rodrigo"},{"family":"Bernards","given":"Mark L."},{"family":"Arkebauer","given":"Timothy J."},{"family":"Lindquist","given":"John L."}],"accessed":{"date-parts":[["2023",9,10]]},"issued":{"date-parts":[["2014",3]]}}}],"schema":"https://github.com/citation-style-language/schema/raw/master/csl-citation.json"} </w:instrText>
            </w:r>
            <w:r>
              <w:fldChar w:fldCharType="separate"/>
            </w:r>
            <w:r w:rsidRPr="00FE44DD">
              <w:rPr>
                <w:rFonts w:ascii="Calibri" w:hAnsi="Calibri" w:cs="Calibri"/>
              </w:rPr>
              <w:t>(Werle et al. 2014a)</w:t>
            </w:r>
            <w:r>
              <w:fldChar w:fldCharType="end"/>
            </w:r>
          </w:p>
        </w:tc>
      </w:tr>
      <w:tr w:rsidR="00860F61" w14:paraId="1E8D5E44" w14:textId="77777777" w:rsidTr="00860F61">
        <w:tc>
          <w:tcPr>
            <w:tcW w:w="2592" w:type="dxa"/>
          </w:tcPr>
          <w:p w14:paraId="409D1713" w14:textId="6B1DBAE9" w:rsidR="00AB4FE2" w:rsidRPr="007E531A" w:rsidRDefault="00FE44DD" w:rsidP="007E531A">
            <w:pPr>
              <w:rPr>
                <w:i/>
                <w:iCs/>
              </w:rPr>
            </w:pPr>
            <w:r w:rsidRPr="007E531A">
              <w:rPr>
                <w:i/>
                <w:iCs/>
              </w:rPr>
              <w:t>Cenchrus spinifex</w:t>
            </w:r>
          </w:p>
        </w:tc>
        <w:tc>
          <w:tcPr>
            <w:tcW w:w="2592" w:type="dxa"/>
          </w:tcPr>
          <w:p w14:paraId="658AFF34" w14:textId="3934950B" w:rsidR="00AB4FE2" w:rsidRDefault="00FE44DD" w:rsidP="007E531A">
            <w:r>
              <w:t>Field sandbur</w:t>
            </w:r>
          </w:p>
        </w:tc>
        <w:tc>
          <w:tcPr>
            <w:tcW w:w="4032" w:type="dxa"/>
          </w:tcPr>
          <w:p w14:paraId="206D5CC9" w14:textId="2368B000" w:rsidR="00AB4FE2" w:rsidRDefault="00FE44DD" w:rsidP="007E531A">
            <w:r>
              <w:fldChar w:fldCharType="begin"/>
            </w:r>
            <w:r w:rsidR="00FB1059">
              <w:instrText xml:space="preserve"> ADDIN ZOTERO_ITEM CSL_CITATION {"citationID":"TOmdEzkX","properties":{"formattedCitation":"(Werle et al. 2014b)","plainCitation":"(Werle et al. 2014b)","noteIndex":0},"citationItems":[{"id":53579,"uris":["http://zotero.org/users/5308373/items/G3ZPNFXN"],"itemData":{"id":53579,"type":"article-journal","abstract":"First- and second-year seedbank emergence of 23 summer annual weed species\n                        common to U.S. corn production systems was studied. Field experiments were\n                        conducted between 1996 and 1999 at the Iowa State University Johnson Farm in\n                        Story County, Iowa. In the fall of 1996 and again in 1997, 1,000 seeds for\n                        most species were planted in plastic crates. Seedling emergence was counted\n                        weekly for a 2-yr period following seed burial (starting in early spring).\n                        Soil temperature at 2 cm depth was estimated using soil temperature and\n                        moisture model software (STM2). The Weibull function was fit to\n                        cumulative emergence (%) on cumulative thermal time (TT), hydrothermal time\n                        (HTT), and day of year (DOY). To identify optimum base temperature\n                           (Tbase) and base matric potential (ψbase) for\n                        calculating TT or HTT, Tbase and ψbase values ranging\n                        from 2 to 17 C and −33 to −1,500 kPa, respectively, were evaluated for each\n                        species. The search for the optimal model for each species was based on the\n                        Akaike's Information Criterion (AIC), whereas an extra penalty cost was\n                        added to HTT models. In general, fewer seedlings emerged during the first\n                        year of the first experimental run (approximately 18% across all species)\n                        than during the second experimental run (approximately 30%). However,\n                        second-year seedbank emergence was similar for both experimental runs\n                        (approximately 6%). Environmental effects may be the cause of differences in\n                        total seedling emergence among years. Based on the AIC criterion, for 17\n                        species, the best fit of the model occurred using Tbase ranging\n                        from 2 to 15 C with four species also responding to ψbase = −750\n                        kPa. For six species, a simple model using DOY resulted in the best fit.\n                        Adding penalty costs to AIC calculation allowed us to compare TT and HTT\n                        when both models behaved similarly. Using a constant Tbase,\n                        species were plotted and classified as early-, middle-, and late-emerging\n                        species, resulting in a practical tool for forecasting time of emergence.\n                        The results of this research provide robust information on the prediction of\n                        the time of summer annual weed emergence, which can be used to schedule weed\n                        and crop management.","container-title":"Weed Science","DOI":"10.1614/WS-D-13-00116.1","ISSN":"0043-1745, 1550-2759","issue":"2","journalAbbreviation":"Weed Sci","language":"en","note":"publisher: Cambridge University Press","page":"267-279","source":"Cambridge University Press","title":"Predicting emergence of 23 summer annual weed species","URL":"https://www.cambridge.org/core/journals/weed-science/article/abs/predicting-emergence-of-23-summer-annual-weed-species/A18669CDB9459D5A936B2EC51EA99ECD","volume":"62","author":[{"family":"Werle","given":"Rodrigo"},{"family":"Sandell","given":"Lowell D."},{"family":"Buhler","given":"Douglas D."},{"family":"Hartzler","given":"Robert G."},{"family":"Lindquist","given":"John L."}],"accessed":{"date-parts":[["2023",9,10]]},"issued":{"date-parts":[["2014",6]]}}}],"schema":"https://github.com/citation-style-language/schema/raw/master/csl-citation.json"} </w:instrText>
            </w:r>
            <w:r>
              <w:fldChar w:fldCharType="separate"/>
            </w:r>
            <w:r w:rsidRPr="00FE44DD">
              <w:rPr>
                <w:rFonts w:ascii="Calibri" w:hAnsi="Calibri" w:cs="Calibri"/>
              </w:rPr>
              <w:t>(Werle et al. 2014b)</w:t>
            </w:r>
            <w:r>
              <w:fldChar w:fldCharType="end"/>
            </w:r>
          </w:p>
        </w:tc>
      </w:tr>
      <w:tr w:rsidR="00860F61" w14:paraId="5A45E638" w14:textId="77777777" w:rsidTr="00860F61">
        <w:tc>
          <w:tcPr>
            <w:tcW w:w="2592" w:type="dxa"/>
          </w:tcPr>
          <w:p w14:paraId="578E21D6" w14:textId="7DBF524C" w:rsidR="00AB4FE2" w:rsidRPr="007E531A" w:rsidRDefault="00FE44DD" w:rsidP="007E531A">
            <w:pPr>
              <w:rPr>
                <w:i/>
                <w:iCs/>
              </w:rPr>
            </w:pPr>
            <w:r w:rsidRPr="007E531A">
              <w:rPr>
                <w:i/>
                <w:iCs/>
              </w:rPr>
              <w:t>Chloris virgata</w:t>
            </w:r>
          </w:p>
        </w:tc>
        <w:tc>
          <w:tcPr>
            <w:tcW w:w="2592" w:type="dxa"/>
          </w:tcPr>
          <w:p w14:paraId="02B4E4EA" w14:textId="5FB1EEEC" w:rsidR="00AB4FE2" w:rsidRDefault="00FE44DD" w:rsidP="007E531A">
            <w:r>
              <w:t>Feather fingergrass</w:t>
            </w:r>
          </w:p>
        </w:tc>
        <w:tc>
          <w:tcPr>
            <w:tcW w:w="4032" w:type="dxa"/>
          </w:tcPr>
          <w:p w14:paraId="70BE9423" w14:textId="3928D3CB" w:rsidR="00AB4FE2" w:rsidRDefault="00FE44DD" w:rsidP="007E531A">
            <w:r>
              <w:fldChar w:fldCharType="begin"/>
            </w:r>
            <w:r w:rsidR="00FB1059">
              <w:instrText xml:space="preserve"> ADDIN ZOTERO_ITEM CSL_CITATION {"citationID":"QQuVH1LY","properties":{"formattedCitation":"(Rodriguez et al. 2020)","plainCitation":"(Rodriguez et al. 2020)","noteIndex":0},"citationItems":[{"id":53542,"uris":["http://zotero.org/users/5308373/items/WSC2FZBM"],"itemData":{"id":53542,"type":"article-journal","abstract":"Chloris virgata is a problematic weed around the world. Prediction of weed germination rates could be a useful strategy to optimise timing of weed control actions. We studied the germination and emergence of C. virgata collected seeds under different after-ripening treatments and different exhumation dates after seed dispersal, to estimate seed dormancy level and predict weed emergence dynamics under field conditions. Three experiments were conducted under controlled conditions to determine base, optimum and maximum germination temperatures (Tb, To and Tm respectively) and comprised: (a) exposure of seeds to gradually increasing and decreasing temperatures between 5 and 35°C; (b) exposure of seeds to different constant temperatures; and (c) exposure of seeds to different light quality conditions (red – far red ratio) and temperature regimes (constant and alternating temperatures). To explore genuine environmental conditions, a field experiment was performed to determine weed emergence under different shading levels. Finally, with the data obtained, a thermal time model for dormancy release was used to predict C. virgata seedling emergence in the Argentine Pampas region. Seeds after-ripened in cold and wet conditions and constant 25°C showed the highest germination percentages. The values of Tb (7°C), To (28°C) and Tm (40°C) remained constant at all exhumation dates. Neither light quality nor thermal regime modified the final germination percentages. However, shading delayed seedling emergence under field conditions, even when it was adjusted by thermal time. These results may allow predicting C. virgata emergence in temperate regions and help to improve weed control in integrated weed management strategies.","container-title":"Weed Research","DOI":"10.1111/wre.12427","ISSN":"1365-3180","issue":"4","journalAbbreviation":"Weed Res","language":"en","license":"© 2020 European Weed Research Society","note":"_eprint: https://onlinelibrary.wiley.com/doi/pdf/10.1111/wre.12427","page":"287-296","source":"Wiley Online Library","title":"Modelling &lt;i&gt;Chloris virgata&lt;/i&gt; germination and emergence under different temperature and light quality conditions","URL":"https://onlinelibrary.wiley.com/doi/abs/10.1111/wre.12427","volume":"60","author":[{"family":"Rodriguez","given":"Sebastián"},{"family":"Kruk","given":"Betina Claudia"},{"family":"Satorre","given":"Emilio Horacio"}],"accessed":{"date-parts":[["2023",9,10]]},"issued":{"date-parts":[["2020"]]}},"label":"page"}],"schema":"https://github.com/citation-style-language/schema/raw/master/csl-citation.json"} </w:instrText>
            </w:r>
            <w:r>
              <w:fldChar w:fldCharType="separate"/>
            </w:r>
            <w:r w:rsidR="002321CE" w:rsidRPr="002321CE">
              <w:rPr>
                <w:rFonts w:ascii="Calibri" w:hAnsi="Calibri" w:cs="Calibri"/>
              </w:rPr>
              <w:t>(Rodriguez et al. 2020)</w:t>
            </w:r>
            <w:r>
              <w:fldChar w:fldCharType="end"/>
            </w:r>
          </w:p>
        </w:tc>
      </w:tr>
      <w:tr w:rsidR="00860F61" w14:paraId="66B785AE" w14:textId="77777777" w:rsidTr="00860F61">
        <w:tc>
          <w:tcPr>
            <w:tcW w:w="2592" w:type="dxa"/>
          </w:tcPr>
          <w:p w14:paraId="469DEBA7" w14:textId="5197C50C" w:rsidR="00AB4FE2" w:rsidRPr="007E531A" w:rsidRDefault="00FE44DD" w:rsidP="007E531A">
            <w:pPr>
              <w:rPr>
                <w:i/>
                <w:iCs/>
              </w:rPr>
            </w:pPr>
            <w:r w:rsidRPr="007E531A">
              <w:rPr>
                <w:i/>
                <w:iCs/>
              </w:rPr>
              <w:t xml:space="preserve">Cyperus </w:t>
            </w:r>
            <w:proofErr w:type="spellStart"/>
            <w:r w:rsidRPr="007E531A">
              <w:rPr>
                <w:i/>
                <w:iCs/>
              </w:rPr>
              <w:t>difformis</w:t>
            </w:r>
            <w:proofErr w:type="spellEnd"/>
          </w:p>
        </w:tc>
        <w:tc>
          <w:tcPr>
            <w:tcW w:w="2592" w:type="dxa"/>
          </w:tcPr>
          <w:p w14:paraId="3366426E" w14:textId="1D94A302" w:rsidR="00AB4FE2" w:rsidRDefault="00FE44DD" w:rsidP="007E531A">
            <w:proofErr w:type="spellStart"/>
            <w:r>
              <w:t>Smallflower</w:t>
            </w:r>
            <w:proofErr w:type="spellEnd"/>
            <w:r>
              <w:t xml:space="preserve"> umbrella sedge</w:t>
            </w:r>
          </w:p>
        </w:tc>
        <w:tc>
          <w:tcPr>
            <w:tcW w:w="4032" w:type="dxa"/>
          </w:tcPr>
          <w:p w14:paraId="750F4ADA" w14:textId="006BEDC0" w:rsidR="00AB4FE2" w:rsidRDefault="00FE44DD" w:rsidP="007E531A">
            <w:r>
              <w:fldChar w:fldCharType="begin"/>
            </w:r>
            <w:r w:rsidR="00FB1059">
              <w:instrText xml:space="preserve"> ADDIN ZOTERO_ITEM CSL_CITATION {"citationID":"zPMu0mGD","properties":{"formattedCitation":"(Lundy et al. 2014)","plainCitation":"(Lundy et al. 2014)","noteIndex":0},"citationItems":[{"id":53484,"uris":["http://zotero.org/users/5308373/items/KCAUXSMT"],"itemData":{"id":53484,"type":"article-journal","container-title":"Agricultural Systems","journalAbbreviation":"Agric Syst","note":"publisher: Elsevier","page":"12–21","source":"Google Scholar","title":"Site-specific, real-time temperatures improve the accuracy of weed emergence predictions in direct-seeded rice systems","volume":"123","author":[{"family":"Lundy","given":"M. E."},{"family":"Hill","given":"J. E."},{"family":"Van Kessel","given":"C."},{"family":"Owen","given":"D. A."},{"family":"Pedroso","given":"R. M."},{"family":"Boddy","given":"L. G."},{"family":"Fischer","given":"A. J."},{"family":"Linquist","given":"B. A."}],"issued":{"date-parts":[["2014"]]}},"label":"page"}],"schema":"https://github.com/citation-style-language/schema/raw/master/csl-citation.json"} </w:instrText>
            </w:r>
            <w:r>
              <w:fldChar w:fldCharType="separate"/>
            </w:r>
            <w:r w:rsidR="002321CE" w:rsidRPr="002321CE">
              <w:rPr>
                <w:rFonts w:ascii="Calibri" w:hAnsi="Calibri" w:cs="Calibri"/>
              </w:rPr>
              <w:t>(Lundy et al. 2014)</w:t>
            </w:r>
            <w:r>
              <w:fldChar w:fldCharType="end"/>
            </w:r>
          </w:p>
        </w:tc>
      </w:tr>
      <w:tr w:rsidR="00860F61" w14:paraId="4152ADB2" w14:textId="77777777" w:rsidTr="00860F61">
        <w:tc>
          <w:tcPr>
            <w:tcW w:w="2592" w:type="dxa"/>
          </w:tcPr>
          <w:p w14:paraId="1B1C21F8" w14:textId="1124F667" w:rsidR="00AB4FE2" w:rsidRPr="007E531A" w:rsidRDefault="00FE44DD" w:rsidP="007E531A">
            <w:pPr>
              <w:rPr>
                <w:i/>
                <w:iCs/>
              </w:rPr>
            </w:pPr>
            <w:r w:rsidRPr="007E531A">
              <w:rPr>
                <w:i/>
                <w:iCs/>
              </w:rPr>
              <w:t xml:space="preserve">Cyperus </w:t>
            </w:r>
            <w:proofErr w:type="spellStart"/>
            <w:r w:rsidRPr="007E531A">
              <w:rPr>
                <w:i/>
                <w:iCs/>
              </w:rPr>
              <w:t>rotundus</w:t>
            </w:r>
            <w:proofErr w:type="spellEnd"/>
          </w:p>
        </w:tc>
        <w:tc>
          <w:tcPr>
            <w:tcW w:w="2592" w:type="dxa"/>
          </w:tcPr>
          <w:p w14:paraId="214FD913" w14:textId="37A7EAB0" w:rsidR="00AB4FE2" w:rsidRDefault="00FE44DD" w:rsidP="007E531A">
            <w:r>
              <w:t>Purple nutsedge</w:t>
            </w:r>
          </w:p>
        </w:tc>
        <w:tc>
          <w:tcPr>
            <w:tcW w:w="4032" w:type="dxa"/>
          </w:tcPr>
          <w:p w14:paraId="0F47674D" w14:textId="46AE6C0A" w:rsidR="00AB4FE2" w:rsidRDefault="00FE44DD" w:rsidP="007E531A">
            <w:r>
              <w:fldChar w:fldCharType="begin"/>
            </w:r>
            <w:r w:rsidR="005177BD">
              <w:instrText xml:space="preserve"> ADDIN ZOTERO_ITEM CSL_CITATION {"citationID":"qBceNEaY","properties":{"formattedCitation":"(Dorado et al. 2009)","plainCitation":"(Dorado et al. 2009)","noteIndex":0},"citationItems":[{"id":53418,"uris":["http://zotero.org/users/5308373/items/UJLNJCRX","http://zotero.org/users/5308373/items/7IGS9XQ5"],"itemData":{"id":53418,"type":"article-journal","container-title":"Weed Research","issue":"3","journalAbbreviation":"Weed Res","note":"publisher: Wiley Online Library","page":"251–260","source":"Google Scholar","title":"Predicting weed emergence in maize crops under two contrasting climatic conditions","volume":"49","author":[{"family":"Dorado","given":"José"},{"family":"Sousa","given":"E."},{"family":"Calha","given":"Isabel M."},{"family":"González-Andújar","given":"José Luis"},{"family":"Fernández-Quintanilla","given":"César"}],"issued":{"date-parts":[["2009"]]}}}],"schema":"https://github.com/citation-style-language/schema/raw/master/csl-citation.json"} </w:instrText>
            </w:r>
            <w:r>
              <w:fldChar w:fldCharType="separate"/>
            </w:r>
            <w:r w:rsidRPr="00FE44DD">
              <w:rPr>
                <w:rFonts w:ascii="Calibri" w:hAnsi="Calibri" w:cs="Calibri"/>
              </w:rPr>
              <w:t>(Dorado et al. 2009)</w:t>
            </w:r>
            <w:r>
              <w:fldChar w:fldCharType="end"/>
            </w:r>
          </w:p>
        </w:tc>
      </w:tr>
      <w:tr w:rsidR="00860F61" w14:paraId="1670FD6B" w14:textId="77777777" w:rsidTr="00860F61">
        <w:tc>
          <w:tcPr>
            <w:tcW w:w="2592" w:type="dxa"/>
          </w:tcPr>
          <w:p w14:paraId="1BDE4C66" w14:textId="4597312B" w:rsidR="00AB4FE2" w:rsidRPr="007E531A" w:rsidRDefault="00FE44DD" w:rsidP="007E531A">
            <w:pPr>
              <w:rPr>
                <w:i/>
                <w:iCs/>
              </w:rPr>
            </w:pPr>
            <w:proofErr w:type="spellStart"/>
            <w:r w:rsidRPr="007E531A">
              <w:rPr>
                <w:i/>
                <w:iCs/>
              </w:rPr>
              <w:t>Digitaria</w:t>
            </w:r>
            <w:proofErr w:type="spellEnd"/>
            <w:r w:rsidRPr="007E531A">
              <w:rPr>
                <w:i/>
                <w:iCs/>
              </w:rPr>
              <w:t xml:space="preserve"> </w:t>
            </w:r>
            <w:proofErr w:type="spellStart"/>
            <w:r w:rsidRPr="007E531A">
              <w:rPr>
                <w:i/>
                <w:iCs/>
              </w:rPr>
              <w:t>ischaemum</w:t>
            </w:r>
            <w:proofErr w:type="spellEnd"/>
          </w:p>
        </w:tc>
        <w:tc>
          <w:tcPr>
            <w:tcW w:w="2592" w:type="dxa"/>
          </w:tcPr>
          <w:p w14:paraId="3A25AA84" w14:textId="773B71F4" w:rsidR="00AB4FE2" w:rsidRDefault="00FE44DD" w:rsidP="007E531A">
            <w:r>
              <w:t>Smooth crabgrass</w:t>
            </w:r>
          </w:p>
        </w:tc>
        <w:tc>
          <w:tcPr>
            <w:tcW w:w="4032" w:type="dxa"/>
          </w:tcPr>
          <w:p w14:paraId="520B4C0A" w14:textId="7870BC94" w:rsidR="00AB4FE2" w:rsidRDefault="00FE44DD" w:rsidP="007E531A">
            <w:r>
              <w:fldChar w:fldCharType="begin"/>
            </w:r>
            <w:r w:rsidR="005177BD">
              <w:instrText xml:space="preserve"> ADDIN ZOTERO_ITEM CSL_CITATION {"citationID":"MOZHnHJj","properties":{"formattedCitation":"(Cardina et al. 2011; Turner and Van Acker 2013)","plainCitation":"(Cardina et al. 2011; Turner and Van Acker 2013)","noteIndex":0},"citationItems":[{"id":53399,"uris":["http://zotero.org/users/5308373/items/P4FTLNHT","http://zotero.org/users/5308373/items/HM6HT5LY"],"itemData":{"id":53399,"type":"article-journal","abstract":"We studied the emergence phenology of large and smooth crabgrass in lawn and bare soil environments and identified ornamental plants as phenological indicators that predict the progress of emergence. From 2002 to 2004, we monitored emergence of large and smooth crabgrass in field plots to estimate the dates of first emergence, and 25, 50 and 80% emergence. Each year, we monitored 74 taxa of ornamental plants to determine dates of first and full bloom. We compiled dates of weed emergence and ornamental blooming to create a biological calendar of phenological events for each year, ordered by average cumulative degree days (DD) (January 1 start date, 10 C base temperature). Ornamental plant flowering events that occurred in a regular sequence before crabgrass emergence events were identified as the phenological indicators. We also evaluated DD and rule-based models for predicting crabgrass emergence and optimum time of PRE herbicide application. In general, smooth crabgrass reached each emergence stage earlier than large crabgrass. Differences in emergence between environments were not consistent over years for the two species. There was no consistent pattern in parameters for DD models predicting emergence events for either crabgrass species or environment. For published DD models, the deviation between observed and predicted emergence events ranged from 0 to &gt; 60 d. Published rule-based predictions, though accurate in some cases, were sometimes difficult to implement. The order of ornamental plant blooming and crabgrass emergence events was generally consistent over years (R2 = 0.977). The biological calendar provided useful crabgrass emergence predictions using real-time field-based indicators of sequential biological events that can help managers plan and optimize management strategies., Estudiamos la fenología de la emergencia de Digitaria sanguinalis y Digitaria ischaemum en ambientes de césped de jardín y del suelo desnudo e identificamos plantas ornamentales indicadoras que predicen la evolución de la emergencia. De 2002 a 2004 monitoreamos la emergencia de Digitaria sanguinalis y Digitaria ischaemum en parcelas de campo para estimar las fechas de la primera emergencia, y de 25, 50 y 80% de emergencia. Cada año, monitoreamos una muestra de 74 plantas ornamentales para determinar las fechas de la primera y de la floración total. Compilamos fechas de emergencia de las malezas y la floración de las plantas ornamentales para crear un calendario biológico de eventos fenológicos para cada año, ordenado por el promedio de grados-día acumulados (día de inicio: enero 1; temperatura base: 10 grados C). Los eventos de floración de las plantas ornamentales que ocurrieron en una secuencia regular antes de la emergencia de Digitaria ischaemum fueron identificados como indicadores fenológicos. También evaluamos modelos grado-día y modelos-norma basado en reglas para predecir la emergencia de Digitaria y el tiempo óptimo para la aplicación pre-emergente de herbicidas. En general, Digitaria ischaemum alcanzó cada etapa de emergencia más temprano que Digitaria sanguinalis. Las diferencias de emergencia entre los ambientes no fueron consistentes durante los años de estudio para las dos especies. No hubo un patrón consistente en los parámetros para de los modelos grado-día (DD) para predecir eventos de emergencia para ninguna de las especies de Digitaria o los dos ambientes. Para los modelos DD publicados, la desviación entre los eventos de emergencia observados y predichos, variaron entre 0 y &gt; 60 días. Las predicciones publicadas basadas en modelos-norma, aunque bastante certeras en algunos casos, a veces fueron difíciles de implementar. El orden de floración de las plantas ornamentales y los eventos de emergencia de Digitaria fueron generalmente consistentes en los años del estudio (R2 = 0.977). El calendario biológico proporcionó predicciones útiles acerca de la emergencia de Digitaria, usando indicadores de los eventos de secuencia biológica, en tiempo real y basados en el campo, que pueden ayudar a los administradores a planear y optimizar las estrategias de manejo.","container-title":"Weed Technology","DOI":"10.1614/WT-D-10-00034.1","ISSN":"0890-037X, 1550-2740","issue":"1","journalAbbreviation":"Weed Technol","language":"en","note":"publisher: Cambridge University Press","page":"141-150","source":"Cambridge University Press","title":"Phenological indicators for emergence of large and smooth crabgrass (&lt;i&gt;Digitaria sanguinalis&lt;/i&gt; and &lt;i&gt;D. ischaemum&lt;/i&gt;)","URL":"https://www.cambridge.org/core/journals/weed-technology/article/abs/phenological-indicators-for-emergence-of-large-and-smooth-crabgrass-digitaria-sanguinalis-and-d-ischaemum/6E4D4D4662A9D64D3517375E953E8913","volume":"25","author":[{"family":"Cardina","given":"John"},{"family":"Herms","given":"Catherine P."},{"family":"Herms","given":"Daniel A."}],"accessed":{"date-parts":[["2023",9,10]]},"issued":{"date-parts":[["2011",3]]}},"label":"page"},{"id":53569,"uris":["http://zotero.org/users/5308373/items/U8485VKA"],"itemData":{"id":53569,"type":"article-journal","abstract":"Turner, F. A. and Van Acker, R. C. 2013. In situ emergence timing of large and small crabgrass in residential turfgrass of southern Ontario. Can. J. Plant Sci. 93: 503–509. Large, Digitaria sanguinalis (L.) Scop., and small, Digitaria ischaemum (Schreb.) ex Muhl., crabgrass are problem weeds in turfgrass. Due to an increasing number of cosmetic pesticide bans in Canada there is a need to better understand the biology and ecology of crabgrass in order to develop and hone management approaches. The assessment of crabgrass recruitment timing is particularly relevant to its management, including the timing of alternative herbicide applications. This study focused on determining the emergence timing of established populations of large and small crabgrass in typical residential turfgrass stands in southern Ontario. Small crabgrass emerged earlier than large crabgrass at 346 and 515 growing degree days (GDD), respectively. In typical southern Ontario lawns both small and large crabgrass emerge after cool-season turfgrass has established and emergence continues late into the summer. For example, even within the last 2 wk of July we observed over 700 seedlings m–2 of large crabgrass emerging in some observation plots. This study also confirmed that small crabgrass emerges earlier than large crabgrass. There was a greater difference in emergence timing between species rather than among sites, suggesting that it is important to differentiate between species when timing management approaches. The late and prolonged emergence of crabgrass makes residential lawns that are not well maintained susceptible to infestation for a long portion of the growing season. This study also demonstrated that cumulative GDD may be a reliable measure for tracking crabgrass emergence suggesting, that it could be used as a tool for management, including the application of alternative herbicides. This study reinforces the importance of maintaining healthy and dense turf stands throughout the season as a deterrent to crabgrass infestations.","container-title":"Canadian Journal of Plant Science","DOI":"10.4141/cjps2012-122","ISSN":"0008-4220","issue":"3","journalAbbreviation":"Can J Plant Sci","note":"publisher: NRC Research Press","page":"503-509","source":"cdnsciencepub.com (Atypon)","title":"In situ emergence timing of large and small crabgrass in residential turfgrass of southern Ontario","URL":"https://cdnsciencepub.com/doi/full/10.4141/cjps2012-122","volume":"93","author":[{"family":"Turner","given":"Fawn A."},{"family":"Van Acker","given":"Rene C."}],"accessed":{"date-parts":[["2023",9,10]]},"issued":{"date-parts":[["2013",5]]}},"label":"page"}],"schema":"https://github.com/citation-style-language/schema/raw/master/csl-citation.json"} </w:instrText>
            </w:r>
            <w:r>
              <w:fldChar w:fldCharType="separate"/>
            </w:r>
            <w:r w:rsidR="002321CE" w:rsidRPr="002321CE">
              <w:rPr>
                <w:rFonts w:ascii="Calibri" w:hAnsi="Calibri" w:cs="Calibri"/>
              </w:rPr>
              <w:t>(Cardina et al. 2011; Turner and Van Acker 2013)</w:t>
            </w:r>
            <w:r>
              <w:fldChar w:fldCharType="end"/>
            </w:r>
          </w:p>
        </w:tc>
      </w:tr>
      <w:tr w:rsidR="00860F61" w14:paraId="3EF2412E" w14:textId="77777777" w:rsidTr="00860F61">
        <w:tc>
          <w:tcPr>
            <w:tcW w:w="2592" w:type="dxa"/>
          </w:tcPr>
          <w:p w14:paraId="67899298" w14:textId="6AE55275" w:rsidR="00AB4FE2" w:rsidRPr="007E531A" w:rsidRDefault="00FE44DD" w:rsidP="007E531A">
            <w:pPr>
              <w:rPr>
                <w:i/>
                <w:iCs/>
              </w:rPr>
            </w:pPr>
            <w:proofErr w:type="spellStart"/>
            <w:r w:rsidRPr="007E531A">
              <w:rPr>
                <w:i/>
                <w:iCs/>
              </w:rPr>
              <w:t>Digitaria</w:t>
            </w:r>
            <w:proofErr w:type="spellEnd"/>
            <w:r w:rsidRPr="007E531A">
              <w:rPr>
                <w:i/>
                <w:iCs/>
              </w:rPr>
              <w:t xml:space="preserve"> </w:t>
            </w:r>
            <w:proofErr w:type="spellStart"/>
            <w:r w:rsidRPr="007E531A">
              <w:rPr>
                <w:i/>
                <w:iCs/>
              </w:rPr>
              <w:t>sanguinalis</w:t>
            </w:r>
            <w:proofErr w:type="spellEnd"/>
          </w:p>
        </w:tc>
        <w:tc>
          <w:tcPr>
            <w:tcW w:w="2592" w:type="dxa"/>
          </w:tcPr>
          <w:p w14:paraId="23C9C61C" w14:textId="0CB05084" w:rsidR="00AB4FE2" w:rsidRDefault="00FE44DD" w:rsidP="007E531A">
            <w:r>
              <w:t>Large crabgrass</w:t>
            </w:r>
          </w:p>
        </w:tc>
        <w:tc>
          <w:tcPr>
            <w:tcW w:w="4032" w:type="dxa"/>
          </w:tcPr>
          <w:p w14:paraId="0EC1E170" w14:textId="754ADD4F" w:rsidR="00AB4FE2" w:rsidRDefault="00FE44DD" w:rsidP="007E531A">
            <w:r>
              <w:fldChar w:fldCharType="begin"/>
            </w:r>
            <w:r w:rsidR="005177BD">
              <w:instrText xml:space="preserve"> ADDIN ZOTERO_ITEM CSL_CITATION {"citationID":"MlMmJBGz","properties":{"formattedCitation":"(Cardina et al. 2011; Dorado et al. 2009; Leguizam\\uc0\\u243{}n et al. 2009; Masin et al. 2005, 2014; Myers et al. 2004; Turner and Van Acker 2013)","plainCitation":"(Cardina et al. 2011; Dorado et al. 2009; Leguizamón et al. 2009; Masin et al. 2005, 2014; Myers et al. 2004; Turner and Van Acker 2013)","noteIndex":0},"citationItems":[{"id":53399,"uris":["http://zotero.org/users/5308373/items/P4FTLNHT","http://zotero.org/users/5308373/items/HM6HT5LY"],"itemData":{"id":53399,"type":"article-journal","abstract":"We studied the emergence phenology of large and smooth crabgrass in lawn and bare soil environments and identified ornamental plants as phenological indicators that predict the progress of emergence. From 2002 to 2004, we monitored emergence of large and smooth crabgrass in field plots to estimate the dates of first emergence, and 25, 50 and 80% emergence. Each year, we monitored 74 taxa of ornamental plants to determine dates of first and full bloom. We compiled dates of weed emergence and ornamental blooming to create a biological calendar of phenological events for each year, ordered by average cumulative degree days (DD) (January 1 start date, 10 C base temperature). Ornamental plant flowering events that occurred in a regular sequence before crabgrass emergence events were identified as the phenological indicators. We also evaluated DD and rule-based models for predicting crabgrass emergence and optimum time of PRE herbicide application. In general, smooth crabgrass reached each emergence stage earlier than large crabgrass. Differences in emergence between environments were not consistent over years for the two species. There was no consistent pattern in parameters for DD models predicting emergence events for either crabgrass species or environment. For published DD models, the deviation between observed and predicted emergence events ranged from 0 to &gt; 60 d. Published rule-based predictions, though accurate in some cases, were sometimes difficult to implement. The order of ornamental plant blooming and crabgrass emergence events was generally consistent over years (R2 = 0.977). The biological calendar provided useful crabgrass emergence predictions using real-time field-based indicators of sequential biological events that can help managers plan and optimize management strategies., Estudiamos la fenología de la emergencia de Digitaria sanguinalis y Digitaria ischaemum en ambientes de césped de jardín y del suelo desnudo e identificamos plantas ornamentales indicadoras que predicen la evolución de la emergencia. De 2002 a 2004 monitoreamos la emergencia de Digitaria sanguinalis y Digitaria ischaemum en parcelas de campo para estimar las fechas de la primera emergencia, y de 25, 50 y 80% de emergencia. Cada año, monitoreamos una muestra de 74 plantas ornamentales para determinar las fechas de la primera y de la floración total. Compilamos fechas de emergencia de las malezas y la floración de las plantas ornamentales para crear un calendario biológico de eventos fenológicos para cada año, ordenado por el promedio de grados-día acumulados (día de inicio: enero 1; temperatura base: 10 grados C). Los eventos de floración de las plantas ornamentales que ocurrieron en una secuencia regular antes de la emergencia de Digitaria ischaemum fueron identificados como indicadores fenológicos. También evaluamos modelos grado-día y modelos-norma basado en reglas para predecir la emergencia de Digitaria y el tiempo óptimo para la aplicación pre-emergente de herbicidas. En general, Digitaria ischaemum alcanzó cada etapa de emergencia más temprano que Digitaria sanguinalis. Las diferencias de emergencia entre los ambientes no fueron consistentes durante los años de estudio para las dos especies. No hubo un patrón consistente en los parámetros para de los modelos grado-día (DD) para predecir eventos de emergencia para ninguna de las especies de Digitaria o los dos ambientes. Para los modelos DD publicados, la desviación entre los eventos de emergencia observados y predichos, variaron entre 0 y &gt; 60 días. Las predicciones publicadas basadas en modelos-norma, aunque bastante certeras en algunos casos, a veces fueron difíciles de implementar. El orden de floración de las plantas ornamentales y los eventos de emergencia de Digitaria fueron generalmente consistentes en los años del estudio (R2 = 0.977). El calendario biológico proporcionó predicciones útiles acerca de la emergencia de Digitaria, usando indicadores de los eventos de secuencia biológica, en tiempo real y basados en el campo, que pueden ayudar a los administradores a planear y optimizar las estrategias de manejo.","container-title":"Weed Technology","DOI":"10.1614/WT-D-10-00034.1","ISSN":"0890-037X, 1550-2740","issue":"1","journalAbbreviation":"Weed Technol","language":"en","note":"publisher: Cambridge University Press","page":"141-150","source":"Cambridge University Press","title":"Phenological indicators for emergence of large and smooth crabgrass (&lt;i&gt;Digitaria sanguinalis&lt;/i&gt; and &lt;i&gt;D. ischaemum&lt;/i&gt;)","URL":"https://www.cambridge.org/core/journals/weed-technology/article/abs/phenological-indicators-for-emergence-of-large-and-smooth-crabgrass-digitaria-sanguinalis-and-d-ischaemum/6E4D4D4662A9D64D3517375E953E8913","volume":"25","author":[{"family":"Cardina","given":"John"},{"family":"Herms","given":"Catherine P."},{"family":"Herms","given":"Daniel A."}],"accessed":{"date-parts":[["2023",9,10]]},"issued":{"date-parts":[["2011",3]]}},"label":"page"},{"id":53418,"uris":["http://zotero.org/users/5308373/items/UJLNJCRX","http://zotero.org/users/5308373/items/7IGS9XQ5"],"itemData":{"id":53418,"type":"article-journal","container-title":"Weed Research","issue":"3","journalAbbreviation":"Weed Res","note":"publisher: Wiley Online Library","page":"251–260","source":"Google Scholar","title":"Predicting weed emergence in maize crops under two contrasting climatic conditions","volume":"49","author":[{"family":"Dorado","given":"José"},{"family":"Sousa","given":"E."},{"family":"Calha","given":"Isabel M."},{"family":"González-Andújar","given":"José Luis"},{"family":"Fernández-Quintanilla","given":"César"}],"issued":{"date-parts":[["2009"]]}},"label":"page"},{"id":53475,"uris":["http://zotero.org/users/5308373/items/EVEQZ6IG"],"itemData":{"id":53475,"type":"article-journal","container-title":"Weed Research","issue":"1","journalAbbreviation":"Weed Res","note":"publisher: Wiley Online Library","page":"98–106","source":"Google Scholar","title":"Modelling the emergence pattern of six summer annual weed grasses under no tillage systems in Argentina","volume":"49","author":[{"family":"Leguizamón","given":"Eduardo S."},{"family":"Rodriguez","given":"N."},{"family":"Rainero","given":"H."},{"family":"Perez","given":"M."},{"family":"Perez","given":"L."},{"family":"Zorza","given":"E."},{"family":"Fernández-Quintanilla","given":"César"}],"issued":{"date-parts":[["2009"]]}},"label":"page"},{"id":53500,"uris":["http://zotero.org/users/5308373/items/69VS8WY7","http://zotero.org/users/5308373/items/FCD2QDGV"],"itemData":{"id":53500,"type":"article-journal","container-title":"International Journal of Biometeorology","journalAbbreviation":"Int J Biometeorol","note":"publisher: Springer","page":"23–32","source":"Google Scholar","title":"Phenological observations on shrubs to predict weed emergence in turf","volume":"50","author":[{"family":"Masin","given":"Roberta"},{"family":"Zuin","given":"Maria Clara"},{"family":"Zanin","given":"Giuseppe"}],"issued":{"date-parts":[["2005"]]}},"label":"page"},{"id":53495,"uris":["http://zotero.org/users/5308373/items/MFXV4IV6","http://zotero.org/users/5308373/items/W9VZK64X"],"itemData":{"id":53495,"type":"article-journal","container-title":"Weed Science","issue":"2","journalAbbreviation":"Weed Sci","note":"publisher: Cambridge University Press","page":"360–369","source":"Google Scholar","title":"Evaluation of weed emergence model AlertInf for maize in soybean","volume":"62","author":[{"family":"Masin","given":"Roberta"},{"family":"Loddo","given":"Donato"},{"family":"Gasparini","given":"Valentina"},{"family":"Otto","given":"Stefan"},{"family":"Zanin","given":"Giuseppe"}],"issued":{"date-parts":[["2014"]]}},"label":"page"},{"id":53506,"uris":["http://zotero.org/users/5308373/items/RA5SSV4H"],"itemData":{"id":53506,"type":"article-journal","container-title":"Weed Science","issue":"6","journalAbbreviation":"Weed Sci","note":"publisher: Cambridge University Press","page":"913–919","source":"Google Scholar","title":"Predicting weed emergence for eight annual species in the northeastern United States","volume":"52","author":[{"family":"Myers","given":"Matthew W."},{"family":"Curran","given":"William S."},{"family":"VanGessel","given":"Mark J."},{"family":"Calvin","given":"Dennis D."},{"family":"Mortensen","given":"David A."},{"family":"Majek","given":"Bradley A."},{"family":"Karsten","given":"Heather D."},{"family":"Roth","given":"Gregory W."}],"issued":{"date-parts":[["2004"]]}},"label":"page"},{"id":53569,"uris":["http://zotero.org/users/5308373/items/U8485VKA"],"itemData":{"id":53569,"type":"article-journal","abstract":"Turner, F. A. and Van Acker, R. C. 2013. In situ emergence timing of large and small crabgrass in residential turfgrass of southern Ontario. Can. J. Plant Sci. 93: 503–509. Large, Digitaria sanguinalis (L.) Scop., and small, Digitaria ischaemum (Schreb.) ex Muhl., crabgrass are problem weeds in turfgrass. Due to an increasing number of cosmetic pesticide bans in Canada there is a need to better understand the biology and ecology of crabgrass in order to develop and hone management approaches. The assessment of crabgrass recruitment timing is particularly relevant to its management, including the timing of alternative herbicide applications. This study focused on determining the emergence timing of established populations of large and small crabgrass in typical residential turfgrass stands in southern Ontario. Small crabgrass emerged earlier than large crabgrass at 346 and 515 growing degree days (GDD), respectively. In typical southern Ontario lawns both small and large crabgrass emerge after cool-season turfgrass has established and emergence continues late into the summer. For example, even within the last 2 wk of July we observed over 700 seedlings m–2 of large crabgrass emerging in some observation plots. This study also confirmed that small crabgrass emerges earlier than large crabgrass. There was a greater difference in emergence timing between species rather than among sites, suggesting that it is important to differentiate between species when timing management approaches. The late and prolonged emergence of crabgrass makes residential lawns that are not well maintained susceptible to infestation for a long portion of the growing season. This study also demonstrated that cumulative GDD may be a reliable measure for tracking crabgrass emergence suggesting, that it could be used as a tool for management, including the application of alternative herbicides. This study reinforces the importance of maintaining healthy and dense turf stands throughout the season as a deterrent to crabgrass infestations.","container-title":"Canadian Journal of Plant Science","DOI":"10.4141/cjps2012-122","ISSN":"0008-4220","issue":"3","journalAbbreviation":"Can J Plant Sci","note":"publisher: NRC Research Press","page":"503-509","source":"cdnsciencepub.com (Atypon)","title":"In situ emergence timing of large and small crabgrass in residential turfgrass of southern Ontario","URL":"https://cdnsciencepub.com/doi/full/10.4141/cjps2012-122","volume":"93","author":[{"family":"Turner","given":"Fawn A."},{"family":"Van Acker","given":"Rene C."}],"accessed":{"date-parts":[["2023",9,10]]},"issued":{"date-parts":[["2013",5]]}},"label":"page"}],"schema":"https://github.com/citation-style-language/schema/raw/master/csl-citation.json"} </w:instrText>
            </w:r>
            <w:r>
              <w:fldChar w:fldCharType="separate"/>
            </w:r>
            <w:r w:rsidR="002321CE" w:rsidRPr="002321CE">
              <w:rPr>
                <w:rFonts w:ascii="Calibri" w:hAnsi="Calibri" w:cs="Calibri"/>
                <w:kern w:val="0"/>
                <w:szCs w:val="24"/>
              </w:rPr>
              <w:t>(Cardina et al. 2011; Dorado et al. 2009; Leguizamón et al. 2009; Masin et al. 2005, 2014; Myers et al. 2004; Turner and Van Acker 2013)</w:t>
            </w:r>
            <w:r>
              <w:fldChar w:fldCharType="end"/>
            </w:r>
          </w:p>
        </w:tc>
      </w:tr>
      <w:tr w:rsidR="00860F61" w14:paraId="688EE478" w14:textId="77777777" w:rsidTr="00860F61">
        <w:tc>
          <w:tcPr>
            <w:tcW w:w="2592" w:type="dxa"/>
          </w:tcPr>
          <w:p w14:paraId="6EBB6417" w14:textId="748199FF" w:rsidR="00AB4FE2" w:rsidRPr="007E531A" w:rsidRDefault="00FE44DD" w:rsidP="007E531A">
            <w:pPr>
              <w:rPr>
                <w:i/>
                <w:iCs/>
              </w:rPr>
            </w:pPr>
            <w:proofErr w:type="spellStart"/>
            <w:r w:rsidRPr="007E531A">
              <w:rPr>
                <w:i/>
                <w:iCs/>
              </w:rPr>
              <w:t>Echinochloa</w:t>
            </w:r>
            <w:proofErr w:type="spellEnd"/>
            <w:r w:rsidRPr="007E531A">
              <w:rPr>
                <w:i/>
                <w:iCs/>
              </w:rPr>
              <w:t xml:space="preserve"> </w:t>
            </w:r>
            <w:proofErr w:type="spellStart"/>
            <w:r w:rsidRPr="007E531A">
              <w:rPr>
                <w:i/>
                <w:iCs/>
              </w:rPr>
              <w:t>colonum</w:t>
            </w:r>
            <w:proofErr w:type="spellEnd"/>
          </w:p>
        </w:tc>
        <w:tc>
          <w:tcPr>
            <w:tcW w:w="2592" w:type="dxa"/>
          </w:tcPr>
          <w:p w14:paraId="25FBB327" w14:textId="5D947770" w:rsidR="00AB4FE2" w:rsidRDefault="00FE44DD" w:rsidP="007E531A">
            <w:proofErr w:type="spellStart"/>
            <w:r>
              <w:t>Junglerice</w:t>
            </w:r>
            <w:proofErr w:type="spellEnd"/>
          </w:p>
        </w:tc>
        <w:tc>
          <w:tcPr>
            <w:tcW w:w="4032" w:type="dxa"/>
          </w:tcPr>
          <w:p w14:paraId="4414AF1E" w14:textId="7B68BBD0" w:rsidR="00AB4FE2" w:rsidRDefault="00FE44DD" w:rsidP="007E531A">
            <w:r>
              <w:fldChar w:fldCharType="begin"/>
            </w:r>
            <w:r w:rsidR="005177BD">
              <w:instrText xml:space="preserve"> ADDIN ZOTERO_ITEM CSL_CITATION {"citationID":"cffhEbrL","properties":{"formattedCitation":"(Leguizam\\uc0\\u243{}n et al. 2009; Picapietra et al. 2021)","plainCitation":"(Leguizamón et al. 2009; Picapietra et al. 2021)","noteIndex":0},"citationItems":[{"id":53475,"uris":["http://zotero.org/users/5308373/items/EVEQZ6IG"],"itemData":{"id":53475,"type":"article-journal","container-title":"Weed Research","issue":"1","journalAbbreviation":"Weed Res","note":"publisher: Wiley Online Library","page":"98–106","source":"Google Scholar","title":"Modelling the emergence pattern of six summer annual weed grasses under no tillage systems in Argentina","volume":"49","author":[{"family":"Leguizamón","given":"Eduardo S."},{"family":"Rodriguez","given":"N."},{"family":"Rainero","given":"H."},{"family":"Perez","given":"M."},{"family":"Perez","given":"L."},{"family":"Zorza","given":"E."},{"family":"Fernández-Quintanilla","given":"César"}],"issued":{"date-parts":[["2009"]]}},"label":"page"},{"id":53522,"uris":["http://zotero.org/users/5308373/items/ZYXP867I","http://zotero.org/users/5308373/items/DQNXJEHA"],"itemData":{"id":53522,"type":"article-journal","container-title":"International Journal of Pest Management","issue":"4","journalAbbreviation":"Int J Pest Manag","note":"publisher: Taylor &amp; Francis","page":"328–337","source":"Google Scholar","title":"Predicting junglerice (&lt;i&gt;Echinochloa colona&lt;/i&gt; L.) emergence as a function of thermal time in the humid pampas of Argentina","volume":"67","author":[{"family":"Picapietra","given":"Gabriel"},{"family":"González-Andújar","given":"José L."},{"family":"Acciaresi","given":"Horacio A."}],"issued":{"date-parts":[["2021"]]}},"label":"page"}],"schema":"https://github.com/citation-style-language/schema/raw/master/csl-citation.json"} </w:instrText>
            </w:r>
            <w:r>
              <w:fldChar w:fldCharType="separate"/>
            </w:r>
            <w:r w:rsidR="002321CE" w:rsidRPr="002321CE">
              <w:rPr>
                <w:rFonts w:ascii="Calibri" w:hAnsi="Calibri" w:cs="Calibri"/>
                <w:kern w:val="0"/>
                <w:szCs w:val="24"/>
              </w:rPr>
              <w:t>(Leguizamón et al. 2009; Picapietra et al. 2021)</w:t>
            </w:r>
            <w:r>
              <w:fldChar w:fldCharType="end"/>
            </w:r>
          </w:p>
        </w:tc>
      </w:tr>
      <w:tr w:rsidR="00860F61" w14:paraId="17852527" w14:textId="77777777" w:rsidTr="00860F61">
        <w:tc>
          <w:tcPr>
            <w:tcW w:w="2592" w:type="dxa"/>
          </w:tcPr>
          <w:p w14:paraId="090A3436" w14:textId="3E458791" w:rsidR="00AB4FE2" w:rsidRPr="007E531A" w:rsidRDefault="00FE44DD" w:rsidP="007E531A">
            <w:pPr>
              <w:rPr>
                <w:i/>
                <w:iCs/>
              </w:rPr>
            </w:pPr>
            <w:proofErr w:type="spellStart"/>
            <w:r w:rsidRPr="007E531A">
              <w:rPr>
                <w:i/>
                <w:iCs/>
              </w:rPr>
              <w:t>Echinochloa</w:t>
            </w:r>
            <w:proofErr w:type="spellEnd"/>
            <w:r w:rsidRPr="007E531A">
              <w:rPr>
                <w:i/>
                <w:iCs/>
              </w:rPr>
              <w:t xml:space="preserve"> crus-galli</w:t>
            </w:r>
          </w:p>
        </w:tc>
        <w:tc>
          <w:tcPr>
            <w:tcW w:w="2592" w:type="dxa"/>
          </w:tcPr>
          <w:p w14:paraId="6781A533" w14:textId="7C4C9BB8" w:rsidR="00AB4FE2" w:rsidRDefault="00FE44DD" w:rsidP="007E531A">
            <w:proofErr w:type="spellStart"/>
            <w:r>
              <w:t>Barnyardgrass</w:t>
            </w:r>
            <w:proofErr w:type="spellEnd"/>
          </w:p>
        </w:tc>
        <w:tc>
          <w:tcPr>
            <w:tcW w:w="4032" w:type="dxa"/>
          </w:tcPr>
          <w:p w14:paraId="73AB8E75" w14:textId="08A581C5" w:rsidR="00AB4FE2" w:rsidRDefault="00FE44DD" w:rsidP="007E531A">
            <w:r>
              <w:fldChar w:fldCharType="begin"/>
            </w:r>
            <w:r w:rsidR="005177BD">
              <w:instrText xml:space="preserve"> ADDIN ZOTERO_ITEM CSL_CITATION {"citationID":"bOmnIGC3","properties":{"formattedCitation":"(Bagavathiannan et al. 2011; Dorado et al. 2009; Masin et al. 2014; Werle et al. 2014b)","plainCitation":"(Bagavathiannan et al. 2011; Dorado et al. 2009; Masin et al. 2014; Werle et al. 2014b)","noteIndex":0},"citationItems":[{"id":53384,"uris":["http://zotero.org/users/5308373/items/FQ7RFP3F"],"itemData":{"id":53384,"type":"article-journal","abstract":"Barnyardgrass is one of the most problematic weeds in Arkansas, and with the documentation of herbicide-resistant biotypes, there is a need to gain a detailed understanding of its ecology. In particular, knowledge on barnyardgrass seedbank size and emergence pattern is vital. An extensive seedbank survey was carried out in 2008 in 12 counties in eastern Arkansas to determine barnyardgrass seedbank size across the region. There was a great variability in seedbank size with a maximum of 215,000 seeds m−2. Among the fields surveyed, barnyardgrass seedbank was found only in 7% of the cotton fields, while it was 22 and 20%, respectively, for rice and soybean. To examine the emergence pattern of barnyardgrass, experiments were conducted in Rohwer (two sites), Stuttgart (one site), and Fayetteville (one site), Arkansas in 2008 and 2009. In each site, barnyardgrass emergence was quantified from naturally occurring seedbanks. Barnyardgrass exhibited an extended period of emergence with days to 100% emergence ranging from 99 to 165 across sites and years. Nevertheless, effective management may be achieved by targeting the peak emergence periods, which range from mid-April to mid-June in Arkansas. The four-parameter Weibull model provided a better fit to the cumulative emergence data. However, the thermal time (growing degree days, GDDs) or hydrothermal time (HTT) models did not predict barnyardgrass emergence any better than calendar days, perhaps because of the inherent variations associated with natural seedbanks. This study establishes seedbank size and general emergence pattern for barnyardgrass in Arkansas. Additionally, these results will be useful for parameterizing herbicide-resistance simulation models for barnyardgrass.","container-title":"Weed Science","DOI":"10.1614/WS-D-10-00149.1","ISSN":"0043-1745, 1550-2759","issue":"3","journalAbbreviation":"Weed Sci","language":"en","note":"publisher: Cambridge University Press","page":"359-365","source":"Cambridge University Press","title":"Seedbank size and emergence pattern of barnyardgrass (&lt;i&gt;Echinochloa crus-galli&lt;/i&gt;) in Arkansas","URL":"https://www.cambridge.org/core/journals/weed-science/article/abs/seedbank-size-and-emergence-pattern-of-barnyardgrass-echinochloa-crusgalli-in-arkansas/E5766F4B5C7F58BCD10E89F5ACA1B1B0","volume":"59","author":[{"family":"Bagavathiannan","given":"Muthukumar V."},{"family":"Norsworthy","given":"Jason K."},{"family":"Smith","given":"Kenneth L."},{"family":"Burgos","given":"Nilda"}],"accessed":{"date-parts":[["2023",9,10]]},"issued":{"date-parts":[["2011",9]]}},"label":"page"},{"id":53418,"uris":["http://zotero.org/users/5308373/items/UJLNJCRX","http://zotero.org/users/5308373/items/7IGS9XQ5"],"itemData":{"id":53418,"type":"article-journal","container-title":"Weed Research","issue":"3","journalAbbreviation":"Weed Res","note":"publisher: Wiley Online Library","page":"251–260","source":"Google Scholar","title":"Predicting weed emergence in maize crops under two contrasting climatic conditions","volume":"49","author":[{"family":"Dorado","given":"José"},{"family":"Sousa","given":"E."},{"family":"Calha","given":"Isabel M."},{"family":"González-Andújar","given":"José Luis"},{"family":"Fernández-Quintanilla","given":"César"}],"issued":{"date-parts":[["2009"]]}},"label":"page"},{"id":53495,"uris":["http://zotero.org/users/5308373/items/MFXV4IV6","http://zotero.org/users/5308373/items/W9VZK64X"],"itemData":{"id":53495,"type":"article-journal","container-title":"Weed Science","issue":"2","journalAbbreviation":"Weed Sci","note":"publisher: Cambridge University Press","page":"360–369","source":"Google Scholar","title":"Evaluation of weed emergence model AlertInf for maize in soybean","volume":"62","author":[{"family":"Masin","given":"Roberta"},{"family":"Loddo","given":"Donato"},{"family":"Gasparini","given":"Valentina"},{"family":"Otto","given":"Stefan"},{"family":"Zanin","given":"Giuseppe"}],"issued":{"date-parts":[["2014"]]}},"label":"page"},{"id":53579,"uris":["http://zotero.org/users/5308373/items/G3ZPNFXN"],"itemData":{"id":53579,"type":"article-journal","abstract":"First- and second-year seedbank emergence of 23 summer annual weed species\n                        common to U.S. corn production systems was studied. Field experiments were\n                        conducted between 1996 and 1999 at the Iowa State University Johnson Farm in\n                        Story County, Iowa. In the fall of 1996 and again in 1997, 1,000 seeds for\n                        most species were planted in plastic crates. Seedling emergence was counted\n                        weekly for a 2-yr period following seed burial (starting in early spring).\n                        Soil temperature at 2 cm depth was estimated using soil temperature and\n                        moisture model software (STM2). The Weibull function was fit to\n                        cumulative emergence (%) on cumulative thermal time (TT), hydrothermal time\n                        (HTT), and day of year (DOY). To identify optimum base temperature\n                           (Tbase) and base matric potential (ψbase) for\n                        calculating TT or HTT, Tbase and ψbase values ranging\n                        from 2 to 17 C and −33 to −1,500 kPa, respectively, were evaluated for each\n                        species. The search for the optimal model for each species was based on the\n                        Akaike's Information Criterion (AIC), whereas an extra penalty cost was\n                        added to HTT models. In general, fewer seedlings emerged during the first\n                        year of the first experimental run (approximately 18% across all species)\n                        than during the second experimental run (approximately 30%). However,\n                        second-year seedbank emergence was similar for both experimental runs\n                        (approximately 6%). Environmental effects may be the cause of differences in\n                        total seedling emergence among years. Based on the AIC criterion, for 17\n                        species, the best fit of the model occurred using Tbase ranging\n                        from 2 to 15 C with four species also responding to ψbase = −750\n                        kPa. For six species, a simple model using DOY resulted in the best fit.\n                        Adding penalty costs to AIC calculation allowed us to compare TT and HTT\n                        when both models behaved similarly. Using a constant Tbase,\n                        species were plotted and classified as early-, middle-, and late-emerging\n                        species, resulting in a practical tool for forecasting time of emergence.\n                        The results of this research provide robust information on the prediction of\n                        the time of summer annual weed emergence, which can be used to schedule weed\n                        and crop management.","container-title":"Weed Science","DOI":"10.1614/WS-D-13-00116.1","ISSN":"0043-1745, 1550-2759","issue":"2","journalAbbreviation":"Weed Sci","language":"en","note":"publisher: Cambridge University Press","page":"267-279","source":"Cambridge University Press","title":"Predicting emergence of 23 summer annual weed species","URL":"https://www.cambridge.org/core/journals/weed-science/article/abs/predicting-emergence-of-23-summer-annual-weed-species/A18669CDB9459D5A936B2EC51EA99ECD","volume":"62","author":[{"family":"Werle","given":"Rodrigo"},{"family":"Sandell","given":"Lowell D."},{"family":"Buhler","given":"Douglas D."},{"family":"Hartzler","given":"Robert G."},{"family":"Lindquist","given":"John L."}],"accessed":{"date-parts":[["2023",9,10]]},"issued":{"date-parts":[["2014",6]]}},"label":"page"}],"schema":"https://github.com/citation-style-language/schema/raw/master/csl-citation.json"} </w:instrText>
            </w:r>
            <w:r>
              <w:fldChar w:fldCharType="separate"/>
            </w:r>
            <w:r w:rsidR="002321CE" w:rsidRPr="002321CE">
              <w:rPr>
                <w:rFonts w:ascii="Calibri" w:hAnsi="Calibri" w:cs="Calibri"/>
              </w:rPr>
              <w:t>(Bagavathiannan et al. 2011; Dorado et al. 2009; Masin et al. 2014; Werle et al. 2014b)</w:t>
            </w:r>
            <w:r>
              <w:fldChar w:fldCharType="end"/>
            </w:r>
          </w:p>
        </w:tc>
      </w:tr>
      <w:tr w:rsidR="00860F61" w14:paraId="49D1DD67" w14:textId="77777777" w:rsidTr="00860F61">
        <w:tc>
          <w:tcPr>
            <w:tcW w:w="2592" w:type="dxa"/>
          </w:tcPr>
          <w:p w14:paraId="69EF0C60" w14:textId="7AC54C18" w:rsidR="00AB4FE2" w:rsidRDefault="00FE44DD" w:rsidP="007E531A">
            <w:proofErr w:type="spellStart"/>
            <w:r w:rsidRPr="007E531A">
              <w:rPr>
                <w:i/>
                <w:iCs/>
              </w:rPr>
              <w:t>Echinochloa</w:t>
            </w:r>
            <w:proofErr w:type="spellEnd"/>
            <w:r>
              <w:t xml:space="preserve"> spp.</w:t>
            </w:r>
          </w:p>
        </w:tc>
        <w:tc>
          <w:tcPr>
            <w:tcW w:w="2592" w:type="dxa"/>
          </w:tcPr>
          <w:p w14:paraId="12BABC75" w14:textId="1FAAF444" w:rsidR="00AB4FE2" w:rsidRDefault="00AB4FE2" w:rsidP="007E531A"/>
        </w:tc>
        <w:tc>
          <w:tcPr>
            <w:tcW w:w="4032" w:type="dxa"/>
          </w:tcPr>
          <w:p w14:paraId="20DC9877" w14:textId="78A39E3E" w:rsidR="00AB4FE2" w:rsidRDefault="00FE44DD" w:rsidP="007E531A">
            <w:r>
              <w:fldChar w:fldCharType="begin"/>
            </w:r>
            <w:r w:rsidR="00817B55">
              <w:instrText xml:space="preserve"> ADDIN ZOTERO_ITEM CSL_CITATION {"citationID":"pAtWIrnO","properties":{"formattedCitation":"(Goulart et al. 2020; Lundy et al. 2014)","plainCitation":"(Goulart et al. 2020; Lundy et al. 2014)","noteIndex":0},"citationItems":[{"id":53439,"uris":["http://zotero.org/users/5308373/items/EAZYRF63","http://zotero.org/users/5308373/items/EKLG3YL4"],"itemData":{"id":53439,"type":"article-journal","container-title":"Agronomy","issue":"11","note":"publisher: MDPI","page":"1756","source":"Google Scholar","title":"Modeling the emergence of &lt;i&gt;Echinochloa&lt;/i&gt; sp. in flooded rice systems","volume":"10","author":[{"family":"Goulart","given":"Francisco AP"},{"family":"Zandoná","given":"Renan R."},{"family":"Schmitz","given":"Maicon F."},{"family":"Ulguim","given":"André R."},{"family":"Andres","given":"André"},{"family":"Agostinetto","given":"Dirceu"}],"issued":{"date-parts":[["2020"]]}},"label":"page"},{"id":53484,"uris":["http://zotero.org/users/5308373/items/KCAUXSMT"],"itemData":{"id":53484,"type":"article-journal","container-title":"Agricultural Systems","journalAbbreviation":"Agric Syst","note":"publisher: Elsevier","page":"12–21","source":"Google Scholar","title":"Site-specific, real-time temperatures improve the accuracy of weed emergence predictions in direct-seeded rice systems","volume":"123","author":[{"family":"Lundy","given":"M. E."},{"family":"Hill","given":"J. E."},{"family":"Van Kessel","given":"C."},{"family":"Owen","given":"D. A."},{"family":"Pedroso","given":"R. M."},{"family":"Boddy","given":"L. G."},{"family":"Fischer","given":"A. J."},{"family":"Linquist","given":"B. A."}],"issued":{"date-parts":[["2014"]]}},"label":"page"}],"schema":"https://github.com/citation-style-language/schema/raw/master/csl-citation.json"} </w:instrText>
            </w:r>
            <w:r>
              <w:fldChar w:fldCharType="separate"/>
            </w:r>
            <w:r w:rsidR="002321CE" w:rsidRPr="002321CE">
              <w:rPr>
                <w:rFonts w:ascii="Calibri" w:hAnsi="Calibri" w:cs="Calibri"/>
              </w:rPr>
              <w:t>(Goulart et al. 2020; Lundy et al. 2014)</w:t>
            </w:r>
            <w:r>
              <w:fldChar w:fldCharType="end"/>
            </w:r>
          </w:p>
        </w:tc>
      </w:tr>
      <w:tr w:rsidR="00860F61" w14:paraId="49DCDD14" w14:textId="77777777" w:rsidTr="00860F61">
        <w:tc>
          <w:tcPr>
            <w:tcW w:w="2592" w:type="dxa"/>
          </w:tcPr>
          <w:p w14:paraId="1CDDABDF" w14:textId="15A16B8A" w:rsidR="00AB4FE2" w:rsidRPr="007E531A" w:rsidRDefault="00FE44DD" w:rsidP="007E531A">
            <w:pPr>
              <w:rPr>
                <w:i/>
                <w:iCs/>
              </w:rPr>
            </w:pPr>
            <w:r w:rsidRPr="007E531A">
              <w:rPr>
                <w:i/>
                <w:iCs/>
              </w:rPr>
              <w:t>Eleusine indica</w:t>
            </w:r>
          </w:p>
        </w:tc>
        <w:tc>
          <w:tcPr>
            <w:tcW w:w="2592" w:type="dxa"/>
          </w:tcPr>
          <w:p w14:paraId="7F17419B" w14:textId="2060ACC3" w:rsidR="00AB4FE2" w:rsidRDefault="00FE44DD" w:rsidP="007E531A">
            <w:r>
              <w:t>Goosegrass</w:t>
            </w:r>
          </w:p>
        </w:tc>
        <w:tc>
          <w:tcPr>
            <w:tcW w:w="4032" w:type="dxa"/>
          </w:tcPr>
          <w:p w14:paraId="3A3CCEF8" w14:textId="689CA7AF" w:rsidR="00AB4FE2" w:rsidRDefault="00FE44DD" w:rsidP="007E531A">
            <w:r>
              <w:fldChar w:fldCharType="begin"/>
            </w:r>
            <w:r w:rsidR="005177BD">
              <w:instrText xml:space="preserve"> ADDIN ZOTERO_ITEM CSL_CITATION {"citationID":"vR7LlfH0","properties":{"formattedCitation":"(Leguizam\\uc0\\u243{}n et al. 2009; Masin et al. 2005)","plainCitation":"(Leguizamón et al. 2009; Masin et al. 2005)","noteIndex":0},"citationItems":[{"id":53475,"uris":["http://zotero.org/users/5308373/items/EVEQZ6IG"],"itemData":{"id":53475,"type":"article-journal","container-title":"Weed Research","issue":"1","journalAbbreviation":"Weed Res","note":"publisher: Wiley Online Library","page":"98–106","source":"Google Scholar","title":"Modelling the emergence pattern of six summer annual weed grasses under no tillage systems in Argentina","volume":"49","author":[{"family":"Leguizamón","given":"Eduardo S."},{"family":"Rodriguez","given":"N."},{"family":"Rainero","given":"H."},{"family":"Perez","given":"M."},{"family":"Perez","given":"L."},{"family":"Zorza","given":"E."},{"family":"Fernández-Quintanilla","given":"César"}],"issued":{"date-parts":[["2009"]]}},"label":"page"},{"id":53500,"uris":["http://zotero.org/users/5308373/items/69VS8WY7","http://zotero.org/users/5308373/items/FCD2QDGV"],"itemData":{"id":53500,"type":"article-journal","container-title":"International Journal of Biometeorology","journalAbbreviation":"Int J Biometeorol","note":"publisher: Springer","page":"23–32","source":"Google Scholar","title":"Phenological observations on shrubs to predict weed emergence in turf","volume":"50","author":[{"family":"Masin","given":"Roberta"},{"family":"Zuin","given":"Maria Clara"},{"family":"Zanin","given":"Giuseppe"}],"issued":{"date-parts":[["2005"]]}},"label":"page"}],"schema":"https://github.com/citation-style-language/schema/raw/master/csl-citation.json"} </w:instrText>
            </w:r>
            <w:r>
              <w:fldChar w:fldCharType="separate"/>
            </w:r>
            <w:r w:rsidR="002321CE" w:rsidRPr="002321CE">
              <w:rPr>
                <w:rFonts w:ascii="Calibri" w:hAnsi="Calibri" w:cs="Calibri"/>
                <w:kern w:val="0"/>
                <w:szCs w:val="24"/>
              </w:rPr>
              <w:t>(Leguizamón et al. 2009; Masin et al. 2005)</w:t>
            </w:r>
            <w:r>
              <w:fldChar w:fldCharType="end"/>
            </w:r>
          </w:p>
        </w:tc>
      </w:tr>
      <w:tr w:rsidR="00860F61" w14:paraId="7D14B950" w14:textId="77777777" w:rsidTr="00860F61">
        <w:tc>
          <w:tcPr>
            <w:tcW w:w="2592" w:type="dxa"/>
          </w:tcPr>
          <w:p w14:paraId="391A3211" w14:textId="38845D53" w:rsidR="00AB4FE2" w:rsidRPr="007E531A" w:rsidRDefault="00FE44DD" w:rsidP="007E531A">
            <w:pPr>
              <w:rPr>
                <w:i/>
                <w:iCs/>
              </w:rPr>
            </w:pPr>
            <w:proofErr w:type="spellStart"/>
            <w:r w:rsidRPr="007E531A">
              <w:rPr>
                <w:i/>
                <w:iCs/>
              </w:rPr>
              <w:t>Eriochloa</w:t>
            </w:r>
            <w:proofErr w:type="spellEnd"/>
            <w:r w:rsidRPr="007E531A">
              <w:rPr>
                <w:i/>
                <w:iCs/>
              </w:rPr>
              <w:t xml:space="preserve"> </w:t>
            </w:r>
            <w:proofErr w:type="spellStart"/>
            <w:r w:rsidRPr="007E531A">
              <w:rPr>
                <w:i/>
                <w:iCs/>
              </w:rPr>
              <w:t>villosa</w:t>
            </w:r>
            <w:proofErr w:type="spellEnd"/>
          </w:p>
        </w:tc>
        <w:tc>
          <w:tcPr>
            <w:tcW w:w="2592" w:type="dxa"/>
          </w:tcPr>
          <w:p w14:paraId="3CFF7BEF" w14:textId="01A6CDFA" w:rsidR="00AB4FE2" w:rsidRDefault="00FE44DD" w:rsidP="007E531A">
            <w:r>
              <w:t xml:space="preserve">Woolly </w:t>
            </w:r>
            <w:proofErr w:type="spellStart"/>
            <w:r>
              <w:t>cupgrass</w:t>
            </w:r>
            <w:proofErr w:type="spellEnd"/>
          </w:p>
        </w:tc>
        <w:tc>
          <w:tcPr>
            <w:tcW w:w="4032" w:type="dxa"/>
          </w:tcPr>
          <w:p w14:paraId="30425DC9" w14:textId="3EEA860D" w:rsidR="00AB4FE2" w:rsidRDefault="00FE44DD" w:rsidP="007E531A">
            <w:r>
              <w:fldChar w:fldCharType="begin"/>
            </w:r>
            <w:r w:rsidR="00FB1059">
              <w:instrText xml:space="preserve"> ADDIN ZOTERO_ITEM CSL_CITATION {"citationID":"4itCOMbA","properties":{"formattedCitation":"(Werle et al. 2014b)","plainCitation":"(Werle et al. 2014b)","noteIndex":0},"citationItems":[{"id":53579,"uris":["http://zotero.org/users/5308373/items/G3ZPNFXN"],"itemData":{"id":53579,"type":"article-journal","abstract":"First- and second-year seedbank emergence of 23 summer annual weed species\n                        common to U.S. corn production systems was studied. Field experiments were\n                        conducted between 1996 and 1999 at the Iowa State University Johnson Farm in\n                        Story County, Iowa. In the fall of 1996 and again in 1997, 1,000 seeds for\n                        most species were planted in plastic crates. Seedling emergence was counted\n                        weekly for a 2-yr period following seed burial (starting in early spring).\n                        Soil temperature at 2 cm depth was estimated using soil temperature and\n                        moisture model software (STM2). The Weibull function was fit to\n                        cumulative emergence (%) on cumulative thermal time (TT), hydrothermal time\n                        (HTT), and day of year (DOY). To identify optimum base temperature\n                           (Tbase) and base matric potential (ψbase) for\n                        calculating TT or HTT, Tbase and ψbase values ranging\n                        from 2 to 17 C and −33 to −1,500 kPa, respectively, were evaluated for each\n                        species. The search for the optimal model for each species was based on the\n                        Akaike's Information Criterion (AIC), whereas an extra penalty cost was\n                        added to HTT models. In general, fewer seedlings emerged during the first\n                        year of the first experimental run (approximately 18% across all species)\n                        than during the second experimental run (approximately 30%). However,\n                        second-year seedbank emergence was similar for both experimental runs\n                        (approximately 6%). Environmental effects may be the cause of differences in\n                        total seedling emergence among years. Based on the AIC criterion, for 17\n                        species, the best fit of the model occurred using Tbase ranging\n                        from 2 to 15 C with four species also responding to ψbase = −750\n                        kPa. For six species, a simple model using DOY resulted in the best fit.\n                        Adding penalty costs to AIC calculation allowed us to compare TT and HTT\n                        when both models behaved similarly. Using a constant Tbase,\n                        species were plotted and classified as early-, middle-, and late-emerging\n                        species, resulting in a practical tool for forecasting time of emergence.\n                        The results of this research provide robust information on the prediction of\n                        the time of summer annual weed emergence, which can be used to schedule weed\n                        and crop management.","container-title":"Weed Science","DOI":"10.1614/WS-D-13-00116.1","ISSN":"0043-1745, 1550-2759","issue":"2","journalAbbreviation":"Weed Sci","language":"en","note":"publisher: Cambridge University Press","page":"267-279","source":"Cambridge University Press","title":"Predicting emergence of 23 summer annual weed species","URL":"https://www.cambridge.org/core/journals/weed-science/article/abs/predicting-emergence-of-23-summer-annual-weed-species/A18669CDB9459D5A936B2EC51EA99ECD","volume":"62","author":[{"family":"Werle","given":"Rodrigo"},{"family":"Sandell","given":"Lowell D."},{"family":"Buhler","given":"Douglas D."},{"family":"Hartzler","given":"Robert G."},{"family":"Lindquist","given":"John L."}],"accessed":{"date-parts":[["2023",9,10]]},"issued":{"date-parts":[["2014",6]]}}}],"schema":"https://github.com/citation-style-language/schema/raw/master/csl-citation.json"} </w:instrText>
            </w:r>
            <w:r>
              <w:fldChar w:fldCharType="separate"/>
            </w:r>
            <w:r w:rsidRPr="00FE44DD">
              <w:rPr>
                <w:rFonts w:ascii="Calibri" w:hAnsi="Calibri" w:cs="Calibri"/>
              </w:rPr>
              <w:t>(Werle et al. 2014b)</w:t>
            </w:r>
            <w:r>
              <w:fldChar w:fldCharType="end"/>
            </w:r>
          </w:p>
        </w:tc>
      </w:tr>
      <w:tr w:rsidR="00860F61" w14:paraId="417BF738" w14:textId="77777777" w:rsidTr="00860F61">
        <w:tc>
          <w:tcPr>
            <w:tcW w:w="2592" w:type="dxa"/>
          </w:tcPr>
          <w:p w14:paraId="6E262F3D" w14:textId="6ACE71FA" w:rsidR="00AB4FE2" w:rsidRPr="007E531A" w:rsidRDefault="00FE44DD" w:rsidP="007E531A">
            <w:pPr>
              <w:rPr>
                <w:i/>
                <w:iCs/>
              </w:rPr>
            </w:pPr>
            <w:r w:rsidRPr="007E531A">
              <w:rPr>
                <w:i/>
                <w:iCs/>
              </w:rPr>
              <w:t xml:space="preserve">Festuca </w:t>
            </w:r>
            <w:proofErr w:type="spellStart"/>
            <w:r w:rsidRPr="007E531A">
              <w:rPr>
                <w:i/>
                <w:iCs/>
              </w:rPr>
              <w:t>arundinacea</w:t>
            </w:r>
            <w:proofErr w:type="spellEnd"/>
          </w:p>
        </w:tc>
        <w:tc>
          <w:tcPr>
            <w:tcW w:w="2592" w:type="dxa"/>
          </w:tcPr>
          <w:p w14:paraId="49EF3258" w14:textId="7492C95D" w:rsidR="00AB4FE2" w:rsidRDefault="00FE44DD" w:rsidP="007E531A">
            <w:r>
              <w:t>Tall fescue</w:t>
            </w:r>
          </w:p>
        </w:tc>
        <w:tc>
          <w:tcPr>
            <w:tcW w:w="4032" w:type="dxa"/>
          </w:tcPr>
          <w:p w14:paraId="786B251E" w14:textId="57EAAD08" w:rsidR="00AB4FE2" w:rsidRDefault="00FE44DD" w:rsidP="007E531A">
            <w:r>
              <w:fldChar w:fldCharType="begin"/>
            </w:r>
            <w:r w:rsidR="005177BD">
              <w:instrText xml:space="preserve"> ADDIN ZOTERO_ITEM CSL_CITATION {"citationID":"kAYhgkHb","properties":{"formattedCitation":"(Behtari and Luis 2012)","plainCitation":"(Behtari and Luis 2012)","noteIndex":0},"citationItems":[{"id":53388,"uris":["http://zotero.org/users/5308373/items/P7R7S93D","http://zotero.org/users/5308373/items/BD3NID5X"],"itemData":{"id":53388,"type":"article-journal","abstract":"Seedling emergence is one of the most important processes determining yield and the probability of crop failure. The ability to predict seedling emergence could enhance crop management by facilitating the implementation of more effective weed control strategies by optimizing the timing of weed control. The objective of the study was to select a seedling emergence thermal time model by comparing five different equations for tall fescue and wheatgrass in two sites with different climate conditions (semiarid- temperate and humid-warm) in Iran. In addition, seedling emergence between two target species were studied. Among the five models compared, the Gompertz and Weibull models gave more succesful results. In humid-warm conditions, the total emergence of wheatgrass was higher than observed in tall fescue. In contrast, emergence was faster in tall fescue than wheatgrass in both study sites.Given that early-emerging plants have been described as contributing more to crop yield than later-emerging ones, tall fescue is proposed as a more suitable specie for semiarid- temperate conditions in Iran.","container-title":"Spanish Journal of Agricultural Research","DOI":"10.5424/sjar/2012101-486-10","ISSN":"2171-9292","issue":"1","journalAbbreviation":"Span J Agric Res","language":"en","license":"Copyright (c) 2018 Spanish Journal of Agricultural Research","note":"number: 1","page":"183-190","source":"revistas.inia.es","title":"Seedling emergence of tall fescue and wheatgrass under different climate conditions in Iran","URL":"https://revistas.inia.es/index.php/sjar/article/view/1413","volume":"10","author":[{"family":"Behtari","given":"B."},{"family":"Luis","given":"M.","dropping-particle":"de"}],"accessed":{"date-parts":[["2023",9,10]]},"issued":{"date-parts":[["2012",1,30]]}}}],"schema":"https://github.com/citation-style-language/schema/raw/master/csl-citation.json"} </w:instrText>
            </w:r>
            <w:r>
              <w:fldChar w:fldCharType="separate"/>
            </w:r>
            <w:r w:rsidR="005177BD" w:rsidRPr="005177BD">
              <w:rPr>
                <w:rFonts w:ascii="Calibri" w:hAnsi="Calibri" w:cs="Calibri"/>
              </w:rPr>
              <w:t>(Behtari and Luis 2012)</w:t>
            </w:r>
            <w:r>
              <w:fldChar w:fldCharType="end"/>
            </w:r>
          </w:p>
        </w:tc>
      </w:tr>
      <w:tr w:rsidR="00860F61" w14:paraId="70A65662" w14:textId="77777777" w:rsidTr="00860F61">
        <w:tc>
          <w:tcPr>
            <w:tcW w:w="2592" w:type="dxa"/>
          </w:tcPr>
          <w:p w14:paraId="4BC7FAFB" w14:textId="5E372756" w:rsidR="00AB4FE2" w:rsidRPr="007E531A" w:rsidRDefault="00FE44DD" w:rsidP="007E531A">
            <w:pPr>
              <w:rPr>
                <w:i/>
                <w:iCs/>
              </w:rPr>
            </w:pPr>
            <w:proofErr w:type="spellStart"/>
            <w:r w:rsidRPr="007E531A">
              <w:rPr>
                <w:i/>
                <w:iCs/>
              </w:rPr>
              <w:t>Imperata</w:t>
            </w:r>
            <w:proofErr w:type="spellEnd"/>
            <w:r w:rsidRPr="007E531A">
              <w:rPr>
                <w:i/>
                <w:iCs/>
              </w:rPr>
              <w:t xml:space="preserve"> cylindrica</w:t>
            </w:r>
          </w:p>
        </w:tc>
        <w:tc>
          <w:tcPr>
            <w:tcW w:w="2592" w:type="dxa"/>
          </w:tcPr>
          <w:p w14:paraId="51F44EA4" w14:textId="3AE53C75" w:rsidR="00AB4FE2" w:rsidRDefault="00FE44DD" w:rsidP="007E531A">
            <w:r>
              <w:t>Cogongrass</w:t>
            </w:r>
          </w:p>
        </w:tc>
        <w:tc>
          <w:tcPr>
            <w:tcW w:w="4032" w:type="dxa"/>
          </w:tcPr>
          <w:p w14:paraId="2479D327" w14:textId="2695679B" w:rsidR="00AB4FE2" w:rsidRDefault="00FE44DD" w:rsidP="007E531A">
            <w:r>
              <w:fldChar w:fldCharType="begin"/>
            </w:r>
            <w:r w:rsidR="00FB1059">
              <w:instrText xml:space="preserve"> ADDIN ZOTERO_ITEM CSL_CITATION {"citationID":"4qjmgL4l","properties":{"formattedCitation":"(Ekeleme et al. 2004)","plainCitation":"(Ekeleme et al. 2004)","noteIndex":0},"citationItems":[{"id":53426,"uris":["http://zotero.org/users/5308373/items/UDC47Q33"],"itemData":{"id":53426,"type":"article-journal","container-title":"Weed Science","issue":"6","journalAbbreviation":"Weed Sci","note":"publisher: Cambridge University Press","page":"961–967","source":"Google Scholar","title":"Simulation of shoot emergence pattern of cogongrass (&lt;i&gt;Imperata cylindrica&lt;/i&gt;) in the humid tropics","volume":"52","author":[{"family":"Ekeleme","given":"Friday"},{"family":"Forcella","given":"Frank"},{"family":"Archer","given":"David W."},{"family":"Chikoye","given":"David"},{"family":"Akobundu","given":"I. Okezie"}],"issued":{"date-parts":[["2004"]]}},"label":"page"}],"schema":"https://github.com/citation-style-language/schema/raw/master/csl-citation.json"} </w:instrText>
            </w:r>
            <w:r>
              <w:fldChar w:fldCharType="separate"/>
            </w:r>
            <w:r w:rsidR="002321CE" w:rsidRPr="002321CE">
              <w:rPr>
                <w:rFonts w:ascii="Calibri" w:hAnsi="Calibri" w:cs="Calibri"/>
              </w:rPr>
              <w:t>(Ekeleme et al. 2004)</w:t>
            </w:r>
            <w:r>
              <w:fldChar w:fldCharType="end"/>
            </w:r>
          </w:p>
        </w:tc>
      </w:tr>
      <w:tr w:rsidR="00860F61" w14:paraId="08FE6A42" w14:textId="77777777" w:rsidTr="00860F61">
        <w:tc>
          <w:tcPr>
            <w:tcW w:w="2592" w:type="dxa"/>
          </w:tcPr>
          <w:p w14:paraId="41B86941" w14:textId="50534DFA" w:rsidR="00FE44DD" w:rsidRPr="007E531A" w:rsidRDefault="00FE44DD" w:rsidP="007E531A">
            <w:pPr>
              <w:rPr>
                <w:i/>
                <w:iCs/>
              </w:rPr>
            </w:pPr>
            <w:r w:rsidRPr="007E531A">
              <w:rPr>
                <w:i/>
                <w:iCs/>
              </w:rPr>
              <w:t xml:space="preserve">Lolium </w:t>
            </w:r>
            <w:proofErr w:type="spellStart"/>
            <w:r w:rsidRPr="007E531A">
              <w:rPr>
                <w:i/>
                <w:iCs/>
              </w:rPr>
              <w:t>multiflorum</w:t>
            </w:r>
            <w:proofErr w:type="spellEnd"/>
          </w:p>
        </w:tc>
        <w:tc>
          <w:tcPr>
            <w:tcW w:w="2592" w:type="dxa"/>
          </w:tcPr>
          <w:p w14:paraId="5AAAC478" w14:textId="575E1FA4" w:rsidR="00FE44DD" w:rsidRDefault="00FE44DD" w:rsidP="007E531A">
            <w:r>
              <w:t>Italian ryegrass</w:t>
            </w:r>
          </w:p>
        </w:tc>
        <w:tc>
          <w:tcPr>
            <w:tcW w:w="4032" w:type="dxa"/>
          </w:tcPr>
          <w:p w14:paraId="644011F9" w14:textId="221C042C" w:rsidR="00FE44DD" w:rsidRDefault="00FE44DD" w:rsidP="007E531A">
            <w:r>
              <w:fldChar w:fldCharType="begin"/>
            </w:r>
            <w:r w:rsidR="005177BD">
              <w:instrText xml:space="preserve"> ADDIN ZOTERO_ITEM CSL_CITATION {"citationID":"TvYWrhmN","properties":{"formattedCitation":"(Chantre et al. 2018; Pagnoncelli et al. 2021)","plainCitation":"(Chantre et al. 2018; Pagnoncelli et al. 2021)","noteIndex":0},"citationItems":[{"id":53407,"uris":["http://zotero.org/users/5308373/items/NEQ487GM","http://zotero.org/users/5308373/items/CFACNS3E"],"itemData":{"id":53407,"type":"article-journal","abstract":"Most popular emergence prediction models require species-specific population-based parameters to modulate thermal/hydrothermal accumulation. Such parameters are frequently unknown and difficult to estimate. Moreover, such models also rely on hardly available and difficult to estimate soil site-specific microclimate conditions, which in turn depend on soil heterogeneity at a field spatial level. On the other hand, modern agriculture benefits from easily available real-time information, in particular on-line meteorological data generated by forecasts and automatic local weather stations. In this context, Artificial Neural Networks (ANN) provide a flexible option for the development of prediction models, especially to study species which show a highly distributed emergence pattern along the year. In this work, an ANN approach based on easily obtainable meteorological data (daily minimum and maximum temperatures; daily precipitation) is proposed for weed emergence prediction. Relative Daily Emergence (RDE), expressed as a proportion of the total emergence, was the adopted output variable. Field emergence data recorded on a weekly basis were used to generate RDE patterns through linear interpolation. Results for three study cases from the Semiarid Pampean Region of Argentina (Lolium multiflorum, Avena fatua and Vicia villosa), which show irregular and time-distributed field emergence patterns, are reported. In all cases, ANN model selection was based on the Root Mean Square Error of the test set which showed better consistency than other typical Information Theory performance metrics. The combination of large ANN with a Bayesian Regularization Algorithm generated satisfactory estimations based on the RMSE values for independent Cumulative Emergence data.","container-title":"Biosystems Engineering","DOI":"10.1016/j.biosystemseng.2018.03.014","ISSN":"1537-5110","journalAbbreviation":"Biosyst Eng","page":"51-60","source":"ScienceDirect","title":"A flexible and practical approach for real-time weed emergence prediction based on Artificial Neural Networks","URL":"https://www.sciencedirect.com/science/article/pii/S1537511017306335","volume":"170","author":[{"family":"Chantre","given":"Guillermo R."},{"family":"Vigna","given":"Mario R."},{"family":"Renzi","given":"Juan P."},{"family":"Blanco","given":"Aníbal M."}],"accessed":{"date-parts":[["2023",9,10]]},"issued":{"date-parts":[["2018",6,1]]}},"label":"page"},{"id":53521,"uris":["http://zotero.org/users/5308373/items/NP2VFUSD"],"itemData":{"id":53521,"type":"article-journal","container-title":"Acta Scientiarum. Agronomy","journalAbbreviation":"Acta Sci. Agron.","note":"publisher: SciELO Brasil","page":"e52152","source":"Google Scholar","title":"Prediction of Italian ryegrass (&lt;i&gt;Lolium multiflorum&lt;/i&gt; L.) emergence using soil thermal time","volume":"43","author":[{"family":"Pagnoncelli","given":"Fortunato de Bortoli","suffix":"Jr."},{"family":"Trezzi","given":"Michelangelo Muzell"},{"family":"Salomão","given":"Helis Marina"},{"family":"Hartmann","given":"Katia Cristina"},{"family":"González-Andújar","given":"José L."}],"issued":{"date-parts":[["2021"]]}},"label":"page"}],"schema":"https://github.com/citation-style-language/schema/raw/master/csl-citation.json"} </w:instrText>
            </w:r>
            <w:r>
              <w:fldChar w:fldCharType="separate"/>
            </w:r>
            <w:r w:rsidR="00FB1059" w:rsidRPr="00FB1059">
              <w:rPr>
                <w:rFonts w:ascii="Calibri" w:hAnsi="Calibri" w:cs="Calibri"/>
              </w:rPr>
              <w:t>(Chantre et al. 2018; Pagnoncelli et al. 2021)</w:t>
            </w:r>
            <w:r>
              <w:fldChar w:fldCharType="end"/>
            </w:r>
          </w:p>
        </w:tc>
      </w:tr>
      <w:tr w:rsidR="00860F61" w14:paraId="143BB030" w14:textId="77777777" w:rsidTr="00860F61">
        <w:tc>
          <w:tcPr>
            <w:tcW w:w="2592" w:type="dxa"/>
          </w:tcPr>
          <w:p w14:paraId="098E001B" w14:textId="712D22FC" w:rsidR="00FE44DD" w:rsidRPr="007E531A" w:rsidRDefault="001D5C80" w:rsidP="007E531A">
            <w:pPr>
              <w:rPr>
                <w:i/>
                <w:iCs/>
              </w:rPr>
            </w:pPr>
            <w:r w:rsidRPr="007E531A">
              <w:rPr>
                <w:i/>
                <w:iCs/>
              </w:rPr>
              <w:t xml:space="preserve">Lolium </w:t>
            </w:r>
            <w:proofErr w:type="spellStart"/>
            <w:r w:rsidRPr="007E531A">
              <w:rPr>
                <w:i/>
                <w:iCs/>
              </w:rPr>
              <w:t>rigidum</w:t>
            </w:r>
            <w:proofErr w:type="spellEnd"/>
          </w:p>
        </w:tc>
        <w:tc>
          <w:tcPr>
            <w:tcW w:w="2592" w:type="dxa"/>
          </w:tcPr>
          <w:p w14:paraId="27A6B5B2" w14:textId="5D9E8524" w:rsidR="00FE44DD" w:rsidRDefault="001D5C80" w:rsidP="007E531A">
            <w:r>
              <w:t>Rigid ryegrass</w:t>
            </w:r>
          </w:p>
        </w:tc>
        <w:tc>
          <w:tcPr>
            <w:tcW w:w="4032" w:type="dxa"/>
          </w:tcPr>
          <w:p w14:paraId="419535BF" w14:textId="60F892BB" w:rsidR="00FE44DD" w:rsidRDefault="001D5C80" w:rsidP="007E531A">
            <w:r>
              <w:fldChar w:fldCharType="begin"/>
            </w:r>
            <w:r w:rsidR="005177BD">
              <w:instrText xml:space="preserve"> ADDIN ZOTERO_ITEM CSL_CITATION {"citationID":"znNt7rH6","properties":{"formattedCitation":"(Hadi and Gonz\\uc0\\u225{}lez-And\\uc0\\u250{}jar 2009; Izquierdo et al. 2013; Sousa-Ortega et al. 2020a)","plainCitation":"(Hadi and González-Andújar 2009; Izquierdo et al. 2013; Sousa-Ortega et al. 2020a)","noteIndex":0},"citationItems":[{"id":53450,"uris":["http://zotero.org/users/5308373/items/669DF8WM","http://zotero.org/users/5308373/items/FICIDAJ6"],"itemData":{"id":53450,"type":"article-journal","container-title":"Computers and Electronics in Agriculture","issue":"1","journalAbbreviation":"Comput Electron Agric","note":"publisher: Elsevier","page":"19–25","source":"Google Scholar","title":"Comparison of fitting weed seedling emergence models with nonlinear regression and genetic algorithm","volume":"65","author":[{"family":"Hadi","given":"MR Haj Seyed"},{"family":"González-Andújar","given":"J. L."}],"issued":{"date-parts":[["2009"]]}},"label":"page"},{"id":53457,"uris":["http://zotero.org/users/5308373/items/EVAJCRTH"],"itemData":{"id":53457,"type":"article-journal","container-title":"Weed Research","issue":"4","journalAbbreviation":"Weed Res","note":"publisher: Wiley Online Library","page":"269–278","source":"Google Scholar","title":"Development and evaluation of a model for predicting &lt;i&gt;Lolium rigidum&lt;/i&gt; emergence in winter cereal crops in the Mediterranean area","volume":"53","author":[{"family":"Izquierdo","given":"Jordi"},{"family":"Bastida","given":"F."},{"family":"Lezaún","given":"J. M."},{"family":"Sánchez del Arco","given":"M. J."},{"family":"González-Andújar","given":"José Luis"}],"issued":{"date-parts":[["2013"]]}},"label":"page"},{"id":53566,"uris":["http://zotero.org/users/5308373/items/W4V9AMJB","http://zotero.org/users/5308373/items/A5LJGZJA"],"itemData":{"id":53566,"type":"article-journal","abstract":"Lolium rigidum Gaudin is a troublesome weed worldwide, and its distribution may increase due to climate change. It has become resistant to several herbicides and, therefore, its control is problematic. On the other hand, its seed biology, with little dormancy and short-term viability, can play a major role in reducing its seed bank, which would improve control of this weed. For this reason, knowledge of the emergence patterns of this species entails improvements for its management. In this work seeds from one population of L. rigidum, collected in Northeastern Spain, were distributed and sown in 11 sites across Spain, and its emergence was followed every 2–7 days for two growing seasons (2016-17 and 2017–18). These emergence sequences were compared with previously published thermal time and hydrothermal time based models, and new models were developed afterwards. The hydrothermal time based model did not significantly improve models based solely on thermal time. The accuracy of these newly developed models varied from site to site, but in general, they worked better for Northern locations than for Southern locations. Thus, the experimental sites were split between North and South, and specific models for each region were developed. The model developed for Northern sites worked very well, but the one for Southern sites needs improvement. This works reveals that, with regard to this weed species, probably different models should be developed for different climatic conditions. The model developed with data from Northern sites should be validated with local populations, while the one developed with data from Southern sites will probably need to be revised or newly developed with data from more Southern populations.","container-title":"Crop Protection","DOI":"10.1016/j.cropro.2019.105012","ISSN":"0261-2194","journalAbbreviation":"Crop Prot","page":"105012","source":"ScienceDirect","title":"Should emergence models for &lt;i&gt;Lolium rigidum&lt;/i&gt; be changed throughout climatic conditions? The case of Spain","title-short":"Should emergence models for Lolium rigidum be changed throughout climatic conditions?","URL":"https://www.sciencedirect.com/science/article/pii/S0261219419303588","volume":"128","author":[{"family":"Sousa-Ortega","given":"Carlos"},{"family":"Chamber","given":"Enrique"},{"family":"Urbano","given":"José M."},{"family":"Izquierdo","given":"Jordi"},{"family":"Loureiro","given":"Iñigo"},{"family":"Marí","given":"Ana I."},{"family":"Cordero","given":"Fernando"},{"family":"Vargas","given":"Manuel"},{"family":"Saavedra","given":"Milagros"},{"family":"Lezaun","given":"Juan A."},{"family":"Paramio","given":"José A."},{"family":"Fernández","given":"José L."},{"family":"Torra","given":"Joel"},{"family":"Royo-Esnal","given":"Aritz"}],"accessed":{"date-parts":[["2023",9,10]]},"issued":{"date-parts":[["2020",2,1]]}},"label":"page"}],"schema":"https://github.com/citation-style-language/schema/raw/master/csl-citation.json"} </w:instrText>
            </w:r>
            <w:r>
              <w:fldChar w:fldCharType="separate"/>
            </w:r>
            <w:r w:rsidR="005177BD" w:rsidRPr="005177BD">
              <w:rPr>
                <w:rFonts w:ascii="Calibri" w:hAnsi="Calibri" w:cs="Calibri"/>
                <w:kern w:val="0"/>
                <w:szCs w:val="24"/>
              </w:rPr>
              <w:t>(Hadi and González-Andújar 2009; Izquierdo et al. 2013; Sousa-Ortega et al. 2020a)</w:t>
            </w:r>
            <w:r>
              <w:fldChar w:fldCharType="end"/>
            </w:r>
          </w:p>
        </w:tc>
      </w:tr>
      <w:tr w:rsidR="00860F61" w14:paraId="0E19D679" w14:textId="77777777" w:rsidTr="00860F61">
        <w:tc>
          <w:tcPr>
            <w:tcW w:w="2592" w:type="dxa"/>
          </w:tcPr>
          <w:p w14:paraId="0913F29C" w14:textId="30BCD18C" w:rsidR="00FE44DD" w:rsidRPr="007E531A" w:rsidRDefault="001D5C80" w:rsidP="007E531A">
            <w:pPr>
              <w:rPr>
                <w:i/>
                <w:iCs/>
              </w:rPr>
            </w:pPr>
            <w:r w:rsidRPr="007E531A">
              <w:rPr>
                <w:i/>
                <w:iCs/>
              </w:rPr>
              <w:t>Oryza sativa</w:t>
            </w:r>
          </w:p>
        </w:tc>
        <w:tc>
          <w:tcPr>
            <w:tcW w:w="2592" w:type="dxa"/>
          </w:tcPr>
          <w:p w14:paraId="5D4EEF3C" w14:textId="4888DE2A" w:rsidR="00FE44DD" w:rsidRDefault="001D5C80" w:rsidP="007E531A">
            <w:r>
              <w:t>Red rice</w:t>
            </w:r>
          </w:p>
        </w:tc>
        <w:tc>
          <w:tcPr>
            <w:tcW w:w="4032" w:type="dxa"/>
          </w:tcPr>
          <w:p w14:paraId="383CC337" w14:textId="66462310" w:rsidR="00FE44DD" w:rsidRDefault="001D5C80" w:rsidP="007E531A">
            <w:r>
              <w:fldChar w:fldCharType="begin"/>
            </w:r>
            <w:r w:rsidR="005177BD">
              <w:instrText xml:space="preserve"> ADDIN ZOTERO_ITEM CSL_CITATION {"citationID":"5biIyv8Q","properties":{"formattedCitation":"(Shivrain et al. 2009)","plainCitation":"(Shivrain et al. 2009)","noteIndex":0},"citationItems":[{"id":53556,"uris":["http://zotero.org/users/5308373/items/F4FL6CK2","http://zotero.org/users/5308373/items/7BCXVSA8"],"itemData":{"id":53556,"type":"article-journal","abstract":"Cultivated rice yield losses due to red rice infestation vary by cultivar, red rice density, and duration of interference. The competition effects of red rice could be influenced further by emergence characteristics, red rice biotype, and planting time of cultivated rice. We aimed to characterize the emergence of red rice biotypes at different planting dates and evaluate the effect of red rice biotype, rice cultivar, and planting date on cultivated rice yield loss. Field experiments were conducted at the Southeast Research and Extension Center, Rohwer, AR, and at the Arkansas Rice Research and Extension Center, Stuttgart, AR, in the summer of 2005 and 2006. The experimental design was a split-split plot with three or four replications. Planting time, ClearfieldTM (CL) rice cultivar, and red rice biotype were the main plot, subplot, and sub-subplot factors, respectively. There were three planting times from mid-April to mid-May at 2-wk intervals. CL rice cultivars, CL161 and hybrid CLXL8, and 12 red rice biotypes were planted. The emergence rate and coefficient of uniformity of germination differed among some red rice biotypes within a planting time. Planting date affected the emergence characteristics of red rice biotypes. The mean emergence rate of red rice was 0.043 d−1 in the mid-April planting and 0.058 d−1 in the late April planting. For the mid-April planting, 50% of red rice biotypes emerged in 20 ± 2 d compared with 15 ± 2 d for CL rice cultivars. Yield losses due to red rice biotypes generally increased in later planting dates, up to 49%. Yield losses due to interference from red rice biotypes ranged from 14 to 45% and 6 to 35% in CL161 and CLXL8, respectively. Cultivated rice became less competitive with red rice in later plantings, resulting in higher yield losses.","container-title":"Weed Science","DOI":"10.1614/WS-08-112.1","ISSN":"0043-1745, 1550-2759","issue":"1","journalAbbreviation":"Weed Sci","language":"en","note":"publisher: Cambridge University Press","page":"94-102","source":"Cambridge University Press","title":"Red rice (&lt;i&gt;Oryza sativa&lt;/i&gt;) emergence characteristics and influence on rice yield at different planting dates","URL":"https://www.cambridge.org/core/journals/weed-science/article/abs/red-rice-oryza-sativa-emergence-characteristics-and-influence-on-rice-yield-at-different-planting-dates/D495691BF0430BFE84FD94DC983CD45B","volume":"57","author":[{"family":"Shivrain","given":"Vinod K."},{"family":"Burgos","given":"Nilda R."},{"family":"Gealy","given":"David R."},{"family":"Smith","given":"Kenneth L."},{"family":"Scott","given":"Robert C."},{"family":"Mauromoustakos","given":"Andy"},{"family":"Black","given":"Howard"}],"accessed":{"date-parts":[["2023",9,10]]},"issued":{"date-parts":[["2009",2]]}},"label":"page"}],"schema":"https://github.com/citation-style-language/schema/raw/master/csl-citation.json"} </w:instrText>
            </w:r>
            <w:r>
              <w:fldChar w:fldCharType="separate"/>
            </w:r>
            <w:r w:rsidR="002321CE" w:rsidRPr="002321CE">
              <w:rPr>
                <w:rFonts w:ascii="Calibri" w:hAnsi="Calibri" w:cs="Calibri"/>
              </w:rPr>
              <w:t>(Shivrain et al. 2009)</w:t>
            </w:r>
            <w:r>
              <w:fldChar w:fldCharType="end"/>
            </w:r>
          </w:p>
        </w:tc>
      </w:tr>
      <w:tr w:rsidR="00860F61" w14:paraId="42DD0AA0" w14:textId="77777777" w:rsidTr="00860F61">
        <w:tc>
          <w:tcPr>
            <w:tcW w:w="2592" w:type="dxa"/>
          </w:tcPr>
          <w:p w14:paraId="1BA55B39" w14:textId="0DF682B8" w:rsidR="00FE44DD" w:rsidRPr="007E531A" w:rsidRDefault="001D5C80" w:rsidP="007E531A">
            <w:pPr>
              <w:rPr>
                <w:i/>
                <w:iCs/>
              </w:rPr>
            </w:pPr>
            <w:r w:rsidRPr="007E531A">
              <w:rPr>
                <w:i/>
                <w:iCs/>
              </w:rPr>
              <w:lastRenderedPageBreak/>
              <w:t xml:space="preserve">Panicum </w:t>
            </w:r>
            <w:proofErr w:type="spellStart"/>
            <w:r w:rsidRPr="007E531A">
              <w:rPr>
                <w:i/>
                <w:iCs/>
              </w:rPr>
              <w:t>miliaceum</w:t>
            </w:r>
            <w:proofErr w:type="spellEnd"/>
          </w:p>
        </w:tc>
        <w:tc>
          <w:tcPr>
            <w:tcW w:w="2592" w:type="dxa"/>
          </w:tcPr>
          <w:p w14:paraId="31A954D4" w14:textId="7CFD751B" w:rsidR="00FE44DD" w:rsidRDefault="001D5C80" w:rsidP="007E531A">
            <w:r>
              <w:t xml:space="preserve">Wild </w:t>
            </w:r>
            <w:proofErr w:type="spellStart"/>
            <w:r>
              <w:t>proso</w:t>
            </w:r>
            <w:proofErr w:type="spellEnd"/>
            <w:r>
              <w:t xml:space="preserve"> millet</w:t>
            </w:r>
          </w:p>
        </w:tc>
        <w:tc>
          <w:tcPr>
            <w:tcW w:w="4032" w:type="dxa"/>
          </w:tcPr>
          <w:p w14:paraId="4828088E" w14:textId="0C141A25" w:rsidR="00FE44DD" w:rsidRDefault="001D5C80" w:rsidP="007E531A">
            <w:r>
              <w:fldChar w:fldCharType="begin"/>
            </w:r>
            <w:r w:rsidR="00FB1059">
              <w:instrText xml:space="preserve"> ADDIN ZOTERO_ITEM CSL_CITATION {"citationID":"MeA9UJYe","properties":{"formattedCitation":"(Forcella et al. 1997)","plainCitation":"(Forcella et al. 1997)","noteIndex":0},"citationItems":[{"id":53427,"uris":["http://zotero.org/users/5308373/items/GQ8GDKUG"],"itemData":{"id":53427,"type":"article-journal","container-title":"Weed Science","issue":"1","journalAbbreviation":"Weed Sci","note":"publisher: Cambridge University Press","page":"67–76","source":"Google Scholar","title":"Weed seed bank emergence across the Corn Belt","volume":"45","author":[{"family":"Forcella","given":"Frank"},{"family":"Wilson","given":"Robert G."},{"family":"Dekker","given":"Jack"},{"family":"Kremer","given":"Robert J."},{"family":"Cardina","given":"John"},{"family":"Anderson","given":"Randy L."},{"family":"Alm","given":"David"},{"family":"Renner","given":"Karen A."},{"family":"Harvey","given":"R. Gordon"},{"family":"Clay","given":"Sharon"}],"issued":{"date-parts":[["1997"]]}}}],"schema":"https://github.com/citation-style-language/schema/raw/master/csl-citation.json"} </w:instrText>
            </w:r>
            <w:r>
              <w:fldChar w:fldCharType="separate"/>
            </w:r>
            <w:r w:rsidRPr="001D5C80">
              <w:rPr>
                <w:rFonts w:ascii="Calibri" w:hAnsi="Calibri" w:cs="Calibri"/>
              </w:rPr>
              <w:t>(Forcella et al. 1997)</w:t>
            </w:r>
            <w:r>
              <w:fldChar w:fldCharType="end"/>
            </w:r>
          </w:p>
        </w:tc>
      </w:tr>
      <w:tr w:rsidR="00860F61" w14:paraId="6875651D" w14:textId="77777777" w:rsidTr="00860F61">
        <w:tc>
          <w:tcPr>
            <w:tcW w:w="2592" w:type="dxa"/>
          </w:tcPr>
          <w:p w14:paraId="2BC15197" w14:textId="307799D5" w:rsidR="00FE44DD" w:rsidRPr="007E531A" w:rsidRDefault="001D5C80" w:rsidP="007E531A">
            <w:pPr>
              <w:rPr>
                <w:i/>
                <w:iCs/>
              </w:rPr>
            </w:pPr>
            <w:r w:rsidRPr="007E531A">
              <w:rPr>
                <w:i/>
                <w:iCs/>
              </w:rPr>
              <w:t xml:space="preserve">Phalaris </w:t>
            </w:r>
            <w:proofErr w:type="spellStart"/>
            <w:r w:rsidRPr="007E531A">
              <w:rPr>
                <w:i/>
                <w:iCs/>
              </w:rPr>
              <w:t>brachystachys</w:t>
            </w:r>
            <w:proofErr w:type="spellEnd"/>
          </w:p>
        </w:tc>
        <w:tc>
          <w:tcPr>
            <w:tcW w:w="2592" w:type="dxa"/>
          </w:tcPr>
          <w:p w14:paraId="3263E96B" w14:textId="44BC14BC" w:rsidR="00FE44DD" w:rsidRDefault="001D5C80" w:rsidP="007E531A">
            <w:r>
              <w:t xml:space="preserve">Short-spike </w:t>
            </w:r>
            <w:proofErr w:type="spellStart"/>
            <w:r>
              <w:t>canarygrass</w:t>
            </w:r>
            <w:proofErr w:type="spellEnd"/>
          </w:p>
        </w:tc>
        <w:tc>
          <w:tcPr>
            <w:tcW w:w="4032" w:type="dxa"/>
          </w:tcPr>
          <w:p w14:paraId="3DFE865D" w14:textId="352D0B09" w:rsidR="00FE44DD" w:rsidRDefault="001D5C80" w:rsidP="007E531A">
            <w:r>
              <w:fldChar w:fldCharType="begin"/>
            </w:r>
            <w:r w:rsidR="005177BD">
              <w:instrText xml:space="preserve"> ADDIN ZOTERO_ITEM CSL_CITATION {"citationID":"1F4lmp4g","properties":{"formattedCitation":"(Bastida et al. 2021; Sousa-Ortega et al. 2021b)","plainCitation":"(Bastida et al. 2021; Sousa-Ortega et al. 2021b)","noteIndex":0},"citationItems":[{"id":53386,"uris":["http://zotero.org/users/5308373/items/9HQCAYBW"],"itemData":{"id":53386,"type":"article-journal","abstract":"Aim of study: A predictive model of the seedling emergence pattern of Phalaris brachystachys Link (short-spiked canary grass) was developed, aimed to contribute to support a more efficient management of this troublesome, competitive weed in winter cereal crops around its native Mediterranean range and in different areas of the world where it is introduced.Area of study: Southern (Andalusia) and northern Spain (Navarra).Material and methods: A model describing the emergence pattern of P. brachystachys in cereal fields based on accumulation of hydrothermal time in soil was developed and validated. For model development, cumulative emergence data were obtained in an experimental field, while an independent validation of the model was conducted with data collected in two commercial wheat fields from climatically contrasting regions of Spain.Main results: The relationship between cumulative emergence and cumulative hydrothermal time (CHT) was well described by a Logistic model. According to model predictions, 50% and 95% seedling emergence takes place at 108 and 160 CHT above base water potential for seed germination, respectively. The model accurately predicted the seedling emergence time course of P. brachystachys in the two commercial wheat fields (R2 ≥ 0.92).Research highlights: This model is a new tool that may be useful to improve the timing of control measures to maximize efficiency in reducing P. brachystachys infestations in cereal crops.Phalaris brachystachys Link (short-spiked canary grass) is a competitive weed that affects winter cereal crops around its native Mediterranean basin and in different areas of the world where it is introduced. The development of a predictive model of the seedling emergence pattern may contribute to support a more efficient management of this species. In this work, a model describing the emergence time course of P. brachystachys in cereal fields based on accumulation of hydrothermal time in soil was developed and validated. For model development, cumulative emergence data were obtained in an experimental field, while an independent validation of the model was conducted with data collected in two commercial wheat fields from climatically contrasting regions of Spain. The relationship between cumulative emergence and cumulative hydrothermal time (ΘCHTT) was well described by a Logistic model. According to model predictions, 50% and 95% seedling emergence takes place at 108 and 160 ΘCHTT above base water potential for seed germination, respectively. The model accurately predicted the seedling emergence time course of P. brachystachys in the two commercial wheat fields (R2 ≥ 0.92).Research highlights: This model is a new tool that may be useful for fine-tuning the timing of control measures to maximize efficiency in reducing P. brachystachys infestations in cereal crops.","container-title":"Spanish Journal of Agricultural Research","DOI":"10.5424/sjar/2021193-17876","ISSN":"2171-9292","issue":"3","journalAbbreviation":"Span J Agric Res","language":"en","license":"Copyright (c) 2021 Spanish Journal of Agricultural Research","note":"number: 3","page":"e10SC02","source":"revistas.inia.es","title":"A predictive model for the time course of seedling emergence of &lt;i&gt;Phalaris brachystachys&lt;/i&gt; (short-spiked canary grass) in wheat fields","title-short":"Short communication","URL":"https://revistas.inia.es/index.php/sjar/article/view/17876","volume":"19","author":[{"family":"Bastida","given":"Fernando"},{"family":"Lezaun","given":"Juan A."},{"family":"González-Andújar","given":"José L."}],"accessed":{"date-parts":[["2023",9,10]]},"issued":{"date-parts":[["2021",8,12]]}},"label":"page"},{"id":53564,"uris":["http://zotero.org/users/5308373/items/AKT4PB9P","http://zotero.org/users/5308373/items/X9AH79DI"],"itemData":{"id":53564,"type":"article-journal","abstract":"The Phalaris genus includes annual weed species such as short-spiked canarygrass (Phalaris brachystachys Link.), little-seed canarygrass (Phalaris minor Retz.) and hood canarygrass (Phalaris paradoxa L.), which are especially problematic in Spain; as such, there is a need to develop models to predict the timing of their emergence. Field experiments were conducted at two different locations during two (2006/07 and 2007/08) and three (from 2005/06 to 2007/08) growing seasons. In both locations, 500 seeds of each Phalaris species were sown each growing season, simulating rain-fed cereal field conditions. In addition, the models were validated with three, four and eight independent experiments for P. brachystachys, P. minor and P. paradoxa, respectively. The emergence period of the three Phalaris species lasted between 31 and 48 days after sowing (DAS), showing two main flushes. The three cardinal points for parametric and non-parametric models were established to be between −1 °C and 1 °C for base temperature, between 9.8 °C and 11.8 °C for optimal temperature and between 21.2 °C and 23.4 °C for ceiling temperature; base water potential was estimated to be between −1 and −1.1 MPa. Both parametric and non-parametric models obtained similar results and were successfully validated in 12 out of 15 independent experiments.","container-title":"Agronomy","DOI":"10.3390/agronomy11050893","ISSN":"2073-4395","issue":"5","language":"en","license":"http://creativecommons.org/licenses/by/3.0/","note":"number: 5\npublisher: Multidisciplinary Digital Publishing Institute","page":"893","source":"www.mdpi.com","title":"Predicting seedling emergence of three canarygrass (&lt;i&gt;Phalaris&lt;/i&gt;) species under semi-arid conditions using parametric and non-parametric models","URL":"https://www.mdpi.com/2073-4395/11/5/893","volume":"11","author":[{"family":"Sousa-Ortega","given":"Carlos"},{"family":"Royo-Esnal","given":"Aritz"},{"family":"Urbano","given":"José María"}],"accessed":{"date-parts":[["2023",9,10]]},"issued":{"date-parts":[["2021",5]]}},"label":"page"}],"schema":"https://github.com/citation-style-language/schema/raw/master/csl-citation.json"} </w:instrText>
            </w:r>
            <w:r>
              <w:fldChar w:fldCharType="separate"/>
            </w:r>
            <w:r w:rsidR="002321CE" w:rsidRPr="002321CE">
              <w:rPr>
                <w:rFonts w:ascii="Calibri" w:hAnsi="Calibri" w:cs="Calibri"/>
              </w:rPr>
              <w:t>(Bastida et al. 2021; Sousa-Ortega et al. 2021b)</w:t>
            </w:r>
            <w:r>
              <w:fldChar w:fldCharType="end"/>
            </w:r>
          </w:p>
        </w:tc>
      </w:tr>
      <w:tr w:rsidR="00860F61" w14:paraId="3C9F3443" w14:textId="77777777" w:rsidTr="00860F61">
        <w:tc>
          <w:tcPr>
            <w:tcW w:w="2592" w:type="dxa"/>
          </w:tcPr>
          <w:p w14:paraId="0A324BED" w14:textId="2AD6A5E6" w:rsidR="00FE44DD" w:rsidRPr="007E531A" w:rsidRDefault="001D5C80" w:rsidP="007E531A">
            <w:pPr>
              <w:rPr>
                <w:i/>
                <w:iCs/>
              </w:rPr>
            </w:pPr>
            <w:r w:rsidRPr="007E531A">
              <w:rPr>
                <w:i/>
                <w:iCs/>
              </w:rPr>
              <w:t>Phalaris minor</w:t>
            </w:r>
          </w:p>
        </w:tc>
        <w:tc>
          <w:tcPr>
            <w:tcW w:w="2592" w:type="dxa"/>
          </w:tcPr>
          <w:p w14:paraId="46977A05" w14:textId="6A788352" w:rsidR="00FE44DD" w:rsidRDefault="00FF45FC" w:rsidP="007E531A">
            <w:r>
              <w:t>Lesser</w:t>
            </w:r>
            <w:r w:rsidR="001D5C80">
              <w:t xml:space="preserve"> </w:t>
            </w:r>
            <w:proofErr w:type="spellStart"/>
            <w:r w:rsidR="001D5C80">
              <w:t>canarygrass</w:t>
            </w:r>
            <w:proofErr w:type="spellEnd"/>
          </w:p>
        </w:tc>
        <w:tc>
          <w:tcPr>
            <w:tcW w:w="4032" w:type="dxa"/>
          </w:tcPr>
          <w:p w14:paraId="3C30F120" w14:textId="73F71E41" w:rsidR="00FE44DD" w:rsidRDefault="001D5C80" w:rsidP="007E531A">
            <w:r>
              <w:fldChar w:fldCharType="begin"/>
            </w:r>
            <w:r w:rsidR="005177BD">
              <w:instrText xml:space="preserve"> ADDIN ZOTERO_ITEM CSL_CITATION {"citationID":"1nk5LNi4","properties":{"formattedCitation":"(Sousa-Ortega et al. 2021b)","plainCitation":"(Sousa-Ortega et al. 2021b)","noteIndex":0},"citationItems":[{"id":53564,"uris":["http://zotero.org/users/5308373/items/AKT4PB9P","http://zotero.org/users/5308373/items/X9AH79DI"],"itemData":{"id":53564,"type":"article-journal","abstract":"The Phalaris genus includes annual weed species such as short-spiked canarygrass (Phalaris brachystachys Link.), little-seed canarygrass (Phalaris minor Retz.) and hood canarygrass (Phalaris paradoxa L.), which are especially problematic in Spain; as such, there is a need to develop models to predict the timing of their emergence. Field experiments were conducted at two different locations during two (2006/07 and 2007/08) and three (from 2005/06 to 2007/08) growing seasons. In both locations, 500 seeds of each Phalaris species were sown each growing season, simulating rain-fed cereal field conditions. In addition, the models were validated with three, four and eight independent experiments for P. brachystachys, P. minor and P. paradoxa, respectively. The emergence period of the three Phalaris species lasted between 31 and 48 days after sowing (DAS), showing two main flushes. The three cardinal points for parametric and non-parametric models were established to be between −1 °C and 1 °C for base temperature, between 9.8 °C and 11.8 °C for optimal temperature and between 21.2 °C and 23.4 °C for ceiling temperature; base water potential was estimated to be between −1 and −1.1 MPa. Both parametric and non-parametric models obtained similar results and were successfully validated in 12 out of 15 independent experiments.","container-title":"Agronomy","DOI":"10.3390/agronomy11050893","ISSN":"2073-4395","issue":"5","language":"en","license":"http://creativecommons.org/licenses/by/3.0/","note":"number: 5\npublisher: Multidisciplinary Digital Publishing Institute","page":"893","source":"www.mdpi.com","title":"Predicting seedling emergence of three canarygrass (&lt;i&gt;Phalaris&lt;/i&gt;) species under semi-arid conditions using parametric and non-parametric models","URL":"https://www.mdpi.com/2073-4395/11/5/893","volume":"11","author":[{"family":"Sousa-Ortega","given":"Carlos"},{"family":"Royo-Esnal","given":"Aritz"},{"family":"Urbano","given":"José María"}],"accessed":{"date-parts":[["2023",9,10]]},"issued":{"date-parts":[["2021",5]]}}}],"schema":"https://github.com/citation-style-language/schema/raw/master/csl-citation.json"} </w:instrText>
            </w:r>
            <w:r>
              <w:fldChar w:fldCharType="separate"/>
            </w:r>
            <w:r w:rsidRPr="001D5C80">
              <w:rPr>
                <w:rFonts w:ascii="Calibri" w:hAnsi="Calibri" w:cs="Calibri"/>
              </w:rPr>
              <w:t>(Sousa-Ortega et al. 2021b)</w:t>
            </w:r>
            <w:r>
              <w:fldChar w:fldCharType="end"/>
            </w:r>
          </w:p>
        </w:tc>
      </w:tr>
      <w:tr w:rsidR="00860F61" w14:paraId="42B2FA4C" w14:textId="77777777" w:rsidTr="00860F61">
        <w:tc>
          <w:tcPr>
            <w:tcW w:w="2592" w:type="dxa"/>
          </w:tcPr>
          <w:p w14:paraId="20F1A5FB" w14:textId="7CDC4195" w:rsidR="001D5C80" w:rsidRPr="007E531A" w:rsidRDefault="001D5C80" w:rsidP="007E531A">
            <w:pPr>
              <w:rPr>
                <w:i/>
                <w:iCs/>
              </w:rPr>
            </w:pPr>
            <w:r w:rsidRPr="007E531A">
              <w:rPr>
                <w:i/>
                <w:iCs/>
              </w:rPr>
              <w:t xml:space="preserve">Phalaris </w:t>
            </w:r>
            <w:proofErr w:type="spellStart"/>
            <w:r w:rsidRPr="007E531A">
              <w:rPr>
                <w:i/>
                <w:iCs/>
              </w:rPr>
              <w:t>paradoxa</w:t>
            </w:r>
            <w:proofErr w:type="spellEnd"/>
          </w:p>
        </w:tc>
        <w:tc>
          <w:tcPr>
            <w:tcW w:w="2592" w:type="dxa"/>
          </w:tcPr>
          <w:p w14:paraId="7179621A" w14:textId="5A2C1570" w:rsidR="001D5C80" w:rsidRDefault="001D5C80" w:rsidP="007E531A">
            <w:r>
              <w:t xml:space="preserve">Awned </w:t>
            </w:r>
            <w:proofErr w:type="spellStart"/>
            <w:r>
              <w:t>canarygrass</w:t>
            </w:r>
            <w:proofErr w:type="spellEnd"/>
          </w:p>
        </w:tc>
        <w:tc>
          <w:tcPr>
            <w:tcW w:w="4032" w:type="dxa"/>
          </w:tcPr>
          <w:p w14:paraId="58B56A11" w14:textId="57E53324" w:rsidR="001D5C80" w:rsidRDefault="001D5C80" w:rsidP="007E531A">
            <w:r>
              <w:fldChar w:fldCharType="begin"/>
            </w:r>
            <w:r w:rsidR="00817B55">
              <w:instrText xml:space="preserve"> ADDIN ZOTERO_ITEM CSL_CITATION {"citationID":"ynECz6dZ","properties":{"formattedCitation":"(Gonz\\uc0\\u225{}lez-And\\uc0\\u250{}jar et al. 2016; Sousa-Ortega et al. 2021b)","plainCitation":"(González-Andújar et al. 2016; Sousa-Ortega et al. 2021b)","noteIndex":0},"citationItems":[{"id":53432,"uris":["http://zotero.org/users/5308373/items/TDDTHZQN","http://zotero.org/users/5308373/items/AGW9WQ4Z"],"itemData":{"id":53432,"type":"article-journal","container-title":"Weed Research","issue":"5","journalAbbreviation":"Weed Res","note":"publisher: Wiley Online Library","page":"367–376","source":"Google Scholar","title":"A comparative study between nonlinear regression and nonparametric approaches for modelling &lt;i&gt;Phalaris paradoxa&lt;/i&gt; seedling emergence","volume":"56","author":[{"family":"González-Andújar","given":"José Luis"},{"family":"Francisco-Fernandez","given":"Mario"},{"family":"Cao","given":"Ricardo"},{"family":"Reyes","given":"M."},{"family":"Urbano","given":"José M."},{"family":"Forcella","given":"Frank"},{"family":"Bastida","given":"F."}],"issued":{"date-parts":[["2016"]]}},"label":"page"},{"id":53564,"uris":["http://zotero.org/users/5308373/items/AKT4PB9P","http://zotero.org/users/5308373/items/X9AH79DI"],"itemData":{"id":53564,"type":"article-journal","abstract":"The Phalaris genus includes annual weed species such as short-spiked canarygrass (Phalaris brachystachys Link.), little-seed canarygrass (Phalaris minor Retz.) and hood canarygrass (Phalaris paradoxa L.), which are especially problematic in Spain; as such, there is a need to develop models to predict the timing of their emergence. Field experiments were conducted at two different locations during two (2006/07 and 2007/08) and three (from 2005/06 to 2007/08) growing seasons. In both locations, 500 seeds of each Phalaris species were sown each growing season, simulating rain-fed cereal field conditions. In addition, the models were validated with three, four and eight independent experiments for P. brachystachys, P. minor and P. paradoxa, respectively. The emergence period of the three Phalaris species lasted between 31 and 48 days after sowing (DAS), showing two main flushes. The three cardinal points for parametric and non-parametric models were established to be between −1 °C and 1 °C for base temperature, between 9.8 °C and 11.8 °C for optimal temperature and between 21.2 °C and 23.4 °C for ceiling temperature; base water potential was estimated to be between −1 and −1.1 MPa. Both parametric and non-parametric models obtained similar results and were successfully validated in 12 out of 15 independent experiments.","container-title":"Agronomy","DOI":"10.3390/agronomy11050893","ISSN":"2073-4395","issue":"5","language":"en","license":"http://creativecommons.org/licenses/by/3.0/","note":"number: 5\npublisher: Multidisciplinary Digital Publishing Institute","page":"893","source":"www.mdpi.com","title":"Predicting seedling emergence of three canarygrass (&lt;i&gt;Phalaris&lt;/i&gt;) species under semi-arid conditions using parametric and non-parametric models","URL":"https://www.mdpi.com/2073-4395/11/5/893","volume":"11","author":[{"family":"Sousa-Ortega","given":"Carlos"},{"family":"Royo-Esnal","given":"Aritz"},{"family":"Urbano","given":"José María"}],"accessed":{"date-parts":[["2023",9,10]]},"issued":{"date-parts":[["2021",5]]}}}],"schema":"https://github.com/citation-style-language/schema/raw/master/csl-citation.json"} </w:instrText>
            </w:r>
            <w:r>
              <w:fldChar w:fldCharType="separate"/>
            </w:r>
            <w:r w:rsidR="00817B55" w:rsidRPr="00817B55">
              <w:rPr>
                <w:rFonts w:ascii="Calibri" w:hAnsi="Calibri" w:cs="Calibri"/>
                <w:kern w:val="0"/>
                <w:szCs w:val="24"/>
              </w:rPr>
              <w:t>(González-Andújar et al. 2016; Sousa-Ortega et al. 2021b)</w:t>
            </w:r>
            <w:r>
              <w:fldChar w:fldCharType="end"/>
            </w:r>
          </w:p>
        </w:tc>
      </w:tr>
      <w:tr w:rsidR="00860F61" w14:paraId="438A9C00" w14:textId="77777777" w:rsidTr="00860F61">
        <w:tc>
          <w:tcPr>
            <w:tcW w:w="2592" w:type="dxa"/>
          </w:tcPr>
          <w:p w14:paraId="67391391" w14:textId="3100937C" w:rsidR="001D5C80" w:rsidRPr="007E531A" w:rsidRDefault="001D5C80" w:rsidP="007E531A">
            <w:pPr>
              <w:rPr>
                <w:i/>
                <w:iCs/>
              </w:rPr>
            </w:pPr>
            <w:r w:rsidRPr="007E531A">
              <w:rPr>
                <w:i/>
                <w:iCs/>
              </w:rPr>
              <w:t>Poa annua</w:t>
            </w:r>
          </w:p>
        </w:tc>
        <w:tc>
          <w:tcPr>
            <w:tcW w:w="2592" w:type="dxa"/>
          </w:tcPr>
          <w:p w14:paraId="13B09957" w14:textId="3F74FF2A" w:rsidR="001D5C80" w:rsidRDefault="001D5C80" w:rsidP="007E531A">
            <w:r>
              <w:t>Annual bluegrass</w:t>
            </w:r>
          </w:p>
        </w:tc>
        <w:tc>
          <w:tcPr>
            <w:tcW w:w="4032" w:type="dxa"/>
          </w:tcPr>
          <w:p w14:paraId="78F75526" w14:textId="3861F43E" w:rsidR="001D5C80" w:rsidRDefault="001D5C80" w:rsidP="007E531A">
            <w:r>
              <w:fldChar w:fldCharType="begin"/>
            </w:r>
            <w:r w:rsidR="000E00A1">
              <w:instrText xml:space="preserve"> ADDIN ZOTERO_ITEM CSL_CITATION {"citationID":"h7sOTMsN","properties":{"formattedCitation":"(Masin and Macolino 2016; Shem-Tov and Fennimore 2003)","plainCitation":"(Masin and Macolino 2016; Shem-Tov and Fennimore 2003)","noteIndex":0},"citationItems":[{"id":53497,"uris":["http://zotero.org/users/5308373/items/Z5VAV2W8"],"itemData":{"id":53497,"type":"article-journal","container-title":"Weed Technology","issue":"1","journalAbbreviation":"Weed Technol","note":"publisher: Cambridge University Press","page":"238–245","source":"Google Scholar","title":"Seedling emergence and establishment of annual bluegrass (&lt;i&gt;Poa annua&lt;/i&gt;) in turfgrasses of traditional and creeping perennial ryegrass cultivars","volume":"30","author":[{"family":"Masin","given":"Roberta"},{"family":"Macolino","given":"Stefano"}],"issued":{"date-parts":[["2016"]]}},"label":"page"},{"id":53555,"uris":["http://zotero.org/users/5308373/items/TFMHKIUH","http://zotero.org/users/5308373/items/XTDVB9SG"],"itemData":{"id":53555,"type":"article-journal","abstract":"The seasonal emergence characteristics and seedbank ecology of annual bluegrass were evaluated in a vegetable field in the central coast of California. The emergence and germinability of annual bluegrass were monitored continuously for over 3 yr to detect seasonal variation in weed emergence. Weed emergence and seedbank densities were measured every 45 d for 41 mo. Weed emergence was monitored simultaneously in the field and in a growth chamber that was adjusted seasonally for day length and temperature. Samples were incubated in the growth chamber for 45 d and then elutriated to measure remaining viable ungerminated caryopses and relative germination potential. Seedbank densities ranged from 2,000 to 20,000 caryopses m−2 during the study period. Weed emergence and germinability were highest from October to November and lowest from March to July. Emergence from soils collected in the spring and fall and incubated under both spring and fall conditions in the growth chamber indicated that seed dormancy state determines germinability rather than environmental conditions during incubation. Soil samples collected in the spring had no emergence (&lt;1%) when incubated under spring or fall conditions, whereas samples collected in the fall had high emergence (&gt;95%) under both spring and fall conditions. A waveform regression fit the repeated emergence pattern with a cycle length of 364 d (365 d for the growth chamber). This model predicted that weed emergence would peak on November 5 and be lowest on June 20. A survey of organic vegetable fields found that caryopses were more common in soils with higher clay content than in lighter soils (R2 = 0.77, P = 0.02). Our data suggest that annual bluegrass is more likely to emerge when the soil is wet during winter. The timing and location of annual bluegrass emergence may increase the probability of reproductive success during periods when seasonal rains and wet conditions limit tillage, weeding activities, and competition with other weeds.","container-title":"Weed Science","DOI":"10.1614/0043-1745(2003)051[0690:SCIABP]2.0.CO;2","ISSN":"0043-1745, 1550-2759","issue":"5","journalAbbreviation":"Weed Sci","language":"en","note":"publisher: Cambridge University Press","page":"690-695","source":"Cambridge University Press","title":"Seasonal changes in annual bluegrass (&lt;i&gt;Poa annua&lt;/i&gt;) germinability and emergence","URL":"https://www.cambridge.org/core/journals/weed-science/article/abs/seasonal-changes-in-annual-bluegrass-poa-annua-germinability-and-emergence/C7A685267ED35F042BF9B63B2CF020AB","volume":"51","author":[{"family":"Shem-Tov","given":"Shachar"},{"family":"Fennimore","given":"Steven A."}],"accessed":{"date-parts":[["2023",9,10]]},"issued":{"date-parts":[["2003",10]]}},"label":"page"}],"schema":"https://github.com/citation-style-language/schema/raw/master/csl-citation.json"} </w:instrText>
            </w:r>
            <w:r>
              <w:fldChar w:fldCharType="separate"/>
            </w:r>
            <w:r w:rsidR="002321CE" w:rsidRPr="002321CE">
              <w:rPr>
                <w:rFonts w:ascii="Calibri" w:hAnsi="Calibri" w:cs="Calibri"/>
              </w:rPr>
              <w:t>(Masin and Macolino 2016; Shem-Tov and Fennimore 2003)</w:t>
            </w:r>
            <w:r>
              <w:fldChar w:fldCharType="end"/>
            </w:r>
          </w:p>
        </w:tc>
      </w:tr>
      <w:tr w:rsidR="00860F61" w14:paraId="2519A980" w14:textId="77777777" w:rsidTr="00860F61">
        <w:tc>
          <w:tcPr>
            <w:tcW w:w="2592" w:type="dxa"/>
          </w:tcPr>
          <w:p w14:paraId="358D65D0" w14:textId="4C0F2F2B" w:rsidR="001D5C80" w:rsidRPr="007E531A" w:rsidRDefault="001D5C80" w:rsidP="007E531A">
            <w:pPr>
              <w:rPr>
                <w:i/>
                <w:iCs/>
              </w:rPr>
            </w:pPr>
            <w:proofErr w:type="spellStart"/>
            <w:r w:rsidRPr="007E531A">
              <w:rPr>
                <w:i/>
                <w:iCs/>
              </w:rPr>
              <w:t>Rottboellia</w:t>
            </w:r>
            <w:proofErr w:type="spellEnd"/>
            <w:r w:rsidRPr="007E531A">
              <w:rPr>
                <w:i/>
                <w:iCs/>
              </w:rPr>
              <w:t xml:space="preserve"> </w:t>
            </w:r>
            <w:proofErr w:type="spellStart"/>
            <w:r w:rsidRPr="007E531A">
              <w:rPr>
                <w:i/>
                <w:iCs/>
              </w:rPr>
              <w:t>cochinchinensis</w:t>
            </w:r>
            <w:proofErr w:type="spellEnd"/>
          </w:p>
        </w:tc>
        <w:tc>
          <w:tcPr>
            <w:tcW w:w="2592" w:type="dxa"/>
          </w:tcPr>
          <w:p w14:paraId="0C87BA00" w14:textId="162020F7" w:rsidR="001D5C80" w:rsidRDefault="001D5C80" w:rsidP="007E531A">
            <w:proofErr w:type="spellStart"/>
            <w:r>
              <w:t>Itchgrass</w:t>
            </w:r>
            <w:proofErr w:type="spellEnd"/>
          </w:p>
        </w:tc>
        <w:tc>
          <w:tcPr>
            <w:tcW w:w="4032" w:type="dxa"/>
          </w:tcPr>
          <w:p w14:paraId="4DF758E2" w14:textId="4F10229F" w:rsidR="001D5C80" w:rsidRDefault="001D5C80" w:rsidP="007E531A">
            <w:r>
              <w:fldChar w:fldCharType="begin"/>
            </w:r>
            <w:r w:rsidR="0061629F">
              <w:instrText xml:space="preserve"> ADDIN ZOTERO_ITEM CSL_CITATION {"citationID":"Jorrg6fs","properties":{"formattedCitation":"(Leon et al. 2015)","plainCitation":"(Leon et al. 2015)","noteIndex":0},"citationItems":[{"id":53481,"uris":["http://zotero.org/users/5308373/items/95QXA67Q","http://zotero.org/users/5308373/items/DAV9G86V"],"itemData":{"id":53481,"type":"article-journal","container-title":"Weed Science","issue":"3","journalAbbreviation":"Weed Sci","note":"publisher: Cambridge University Press","page":"623–630","source":"Google Scholar","title":"Characterization and modeling of itchgrass (&lt;i&gt;Rottboellia cochinchinensis&lt;/i&gt;) biphasic seedling emergence patterns in the tropics","volume":"63","author":[{"family":"Leon","given":"Ramon G."},{"family":"Izquierdo","given":"Jordi"},{"family":"González-Andújar","given":"José Luis"}],"issued":{"date-parts":[["2015"]]}},"label":"page"}],"schema":"https://github.com/citation-style-language/schema/raw/master/csl-citation.json"} </w:instrText>
            </w:r>
            <w:r>
              <w:fldChar w:fldCharType="separate"/>
            </w:r>
            <w:r w:rsidR="002321CE" w:rsidRPr="002321CE">
              <w:rPr>
                <w:rFonts w:ascii="Calibri" w:hAnsi="Calibri" w:cs="Calibri"/>
              </w:rPr>
              <w:t>(Leon et al. 2015)</w:t>
            </w:r>
            <w:r>
              <w:fldChar w:fldCharType="end"/>
            </w:r>
          </w:p>
        </w:tc>
      </w:tr>
      <w:tr w:rsidR="00860F61" w14:paraId="14AE8FB9" w14:textId="77777777" w:rsidTr="00860F61">
        <w:tc>
          <w:tcPr>
            <w:tcW w:w="2592" w:type="dxa"/>
          </w:tcPr>
          <w:p w14:paraId="64884D58" w14:textId="52E65CFF" w:rsidR="001D5C80" w:rsidRPr="007E531A" w:rsidRDefault="001D5C80" w:rsidP="007E531A">
            <w:pPr>
              <w:rPr>
                <w:i/>
                <w:iCs/>
              </w:rPr>
            </w:pPr>
            <w:r w:rsidRPr="007E531A">
              <w:rPr>
                <w:i/>
                <w:iCs/>
              </w:rPr>
              <w:t xml:space="preserve">Setaria </w:t>
            </w:r>
            <w:proofErr w:type="spellStart"/>
            <w:r w:rsidRPr="007E531A">
              <w:rPr>
                <w:i/>
                <w:iCs/>
              </w:rPr>
              <w:t>faberi</w:t>
            </w:r>
            <w:proofErr w:type="spellEnd"/>
          </w:p>
        </w:tc>
        <w:tc>
          <w:tcPr>
            <w:tcW w:w="2592" w:type="dxa"/>
          </w:tcPr>
          <w:p w14:paraId="5C0C0B80" w14:textId="11A05BE7" w:rsidR="001D5C80" w:rsidRDefault="001D5C80" w:rsidP="007E531A">
            <w:r>
              <w:t>Giant foxtail</w:t>
            </w:r>
          </w:p>
        </w:tc>
        <w:tc>
          <w:tcPr>
            <w:tcW w:w="4032" w:type="dxa"/>
          </w:tcPr>
          <w:p w14:paraId="552201DE" w14:textId="60E7BA99" w:rsidR="001D5C80" w:rsidRDefault="001D5C80" w:rsidP="007E531A">
            <w:r>
              <w:fldChar w:fldCharType="begin"/>
            </w:r>
            <w:r w:rsidR="005177BD">
              <w:instrText xml:space="preserve"> ADDIN ZOTERO_ITEM CSL_CITATION {"citationID":"G04OonZ8","properties":{"formattedCitation":"(Cardina et al. 2007; Forcella et al. 1997; Myers et al. 2004; Werle et al. 2014b)","plainCitation":"(Cardina et al. 2007; Forcella et al. 1997; Myers et al. 2004; Werle et al. 2014b)","noteIndex":0},"citationItems":[{"id":53400,"uris":["http://zotero.org/users/5308373/items/96ZWZ4WG","http://zotero.org/users/5308373/items/KXD9LBBF"],"itemData":{"id":53400,"type":"article-journal","abstract":"We evaluated the use of ornamental plants as phenological indicators for predicting giant foxtail emergence and compared their performance with predictions based upon Julian day, cumulative growing degree–days (GDD), and the WeedCast program. From 1997 to 2001, we monitored giant foxtail emergence in a field experiment with and without fall and spring tillage to estimate the dates of 25, 50, and 80% emergence; we also recorded dates of first and full bloom of 23 ornamental plant species. Dates of weed emergence and ornamental blooming for 1997 to 2000 were compiled in a phenological calendar consisting of 54 phenological events for each year, and events were ordered by average (1997 to 2000) cumulative GDD (January 1 start date, 10 C base temperature). Bloom events occurring just before the giant foxtail emergence events were chosen as the phenological indicators for 2001. The Julian day method used the average (1997 to 2000) dates of foxtail emergence to predict 2001 emergence. The GDD model (October 1 start date, 0 C base temperature) was chosen by determining the combination of start date and base temperature that provided the lowest coefficient of variation for the 1997 to 2000 data. The WeedCast prediction was generated using local soil and environmental data from 2001. The rank order of the 54 phenological events in 2001 showed little deviation from the 4-yr (1997 to 2000) average rank order (R2 = 0.96). The phenological calendar indicated that, on average, 25% of giant foxtail seedlings had emerged when red chokeberry was in first bloom, and 80% of seedlings had emerged around the time multiflora rose was in full bloom. We compared the phenological calendar predictions for 25, 50, and 80% emergence with those based on Julian day, cumulative GDD, and WeedCast. The average deviation in predictions ranged from 4.4 d for the phenological calendar to 11.4 d for GDD. In addition to being generally more accurate, the phenological calendar approach also offers the advantage of providing information on the order of phenological events, thus helping to anticipate the progress of emergence and to plan and implement management strategies.","container-title":"Weed Science","DOI":"10.1614/WS-07-005.1","ISSN":"0043-1745, 1550-2759","issue":"5","journalAbbreviation":"Weed Sci","language":"en","note":"publisher: Cambridge University Press","page":"455-464","source":"Cambridge University Press","title":"Evaluating phenological indicators for predicting giant foxtail (&lt;i&gt;Setaria faberi&lt;/i&gt;) emergence","URL":"https://www.cambridge.org/core/journals/weed-science/article/abs/evaluating-phenological-indicators-for-predicting-giant-foxtail-setaria-faberi-emergence/6D1B6C7AE4200A63D935A490DBEC2F12","volume":"55","author":[{"family":"Cardina","given":"John"},{"family":"Herms","given":"Catherine P."},{"family":"Herms","given":"Daniel A."},{"family":"Forcella","given":"Frank"}],"accessed":{"date-parts":[["2023",9,10]]},"issued":{"date-parts":[["2007",10]]}},"label":"page"},{"id":53427,"uris":["http://zotero.org/users/5308373/items/GQ8GDKUG"],"itemData":{"id":53427,"type":"article-journal","container-title":"Weed Science","issue":"1","journalAbbreviation":"Weed Sci","note":"publisher: Cambridge University Press","page":"67–76","source":"Google Scholar","title":"Weed seed bank emergence across the Corn Belt","volume":"45","author":[{"family":"Forcella","given":"Frank"},{"family":"Wilson","given":"Robert G."},{"family":"Dekker","given":"Jack"},{"family":"Kremer","given":"Robert J."},{"family":"Cardina","given":"John"},{"family":"Anderson","given":"Randy L."},{"family":"Alm","given":"David"},{"family":"Renner","given":"Karen A."},{"family":"Harvey","given":"R. Gordon"},{"family":"Clay","given":"Sharon"}],"issued":{"date-parts":[["1997"]]}},"label":"page"},{"id":53506,"uris":["http://zotero.org/users/5308373/items/RA5SSV4H"],"itemData":{"id":53506,"type":"article-journal","container-title":"Weed Science","issue":"6","journalAbbreviation":"Weed Sci","note":"publisher: Cambridge University Press","page":"913–919","source":"Google Scholar","title":"Predicting weed emergence for eight annual species in the northeastern United States","volume":"52","author":[{"family":"Myers","given":"Matthew W."},{"family":"Curran","given":"William S."},{"family":"VanGessel","given":"Mark J."},{"family":"Calvin","given":"Dennis D."},{"family":"Mortensen","given":"David A."},{"family":"Majek","given":"Bradley A."},{"family":"Karsten","given":"Heather D."},{"family":"Roth","given":"Gregory W."}],"issued":{"date-parts":[["2004"]]}},"label":"page"},{"id":53579,"uris":["http://zotero.org/users/5308373/items/G3ZPNFXN"],"itemData":{"id":53579,"type":"article-journal","abstract":"First- and second-year seedbank emergence of 23 summer annual weed species\n                        common to U.S. corn production systems was studied. Field experiments were\n                        conducted between 1996 and 1999 at the Iowa State University Johnson Farm in\n                        Story County, Iowa. In the fall of 1996 and again in 1997, 1,000 seeds for\n                        most species were planted in plastic crates. Seedling emergence was counted\n                        weekly for a 2-yr period following seed burial (starting in early spring).\n                        Soil temperature at 2 cm depth was estimated using soil temperature and\n                        moisture model software (STM2). The Weibull function was fit to\n                        cumulative emergence (%) on cumulative thermal time (TT), hydrothermal time\n                        (HTT), and day of year (DOY). To identify optimum base temperature\n                           (Tbase) and base matric potential (ψbase) for\n                        calculating TT or HTT, Tbase and ψbase values ranging\n                        from 2 to 17 C and −33 to −1,500 kPa, respectively, were evaluated for each\n                        species. The search for the optimal model for each species was based on the\n                        Akaike's Information Criterion (AIC), whereas an extra penalty cost was\n                        added to HTT models. In general, fewer seedlings emerged during the first\n                        year of the first experimental run (approximately 18% across all species)\n                        than during the second experimental run (approximately 30%). However,\n                        second-year seedbank emergence was similar for both experimental runs\n                        (approximately 6%). Environmental effects may be the cause of differences in\n                        total seedling emergence among years. Based on the AIC criterion, for 17\n                        species, the best fit of the model occurred using Tbase ranging\n                        from 2 to 15 C with four species also responding to ψbase = −750\n                        kPa. For six species, a simple model using DOY resulted in the best fit.\n                        Adding penalty costs to AIC calculation allowed us to compare TT and HTT\n                        when both models behaved similarly. Using a constant Tbase,\n                        species were plotted and classified as early-, middle-, and late-emerging\n                        species, resulting in a practical tool for forecasting time of emergence.\n                        The results of this research provide robust information on the prediction of\n                        the time of summer annual weed emergence, which can be used to schedule weed\n                        and crop management.","container-title":"Weed Science","DOI":"10.1614/WS-D-13-00116.1","ISSN":"0043-1745, 1550-2759","issue":"2","journalAbbreviation":"Weed Sci","language":"en","note":"publisher: Cambridge University Press","page":"267-279","source":"Cambridge University Press","title":"Predicting emergence of 23 summer annual weed species","URL":"https://www.cambridge.org/core/journals/weed-science/article/abs/predicting-emergence-of-23-summer-annual-weed-species/A18669CDB9459D5A936B2EC51EA99ECD","volume":"62","author":[{"family":"Werle","given":"Rodrigo"},{"family":"Sandell","given":"Lowell D."},{"family":"Buhler","given":"Douglas D."},{"family":"Hartzler","given":"Robert G."},{"family":"Lindquist","given":"John L."}],"accessed":{"date-parts":[["2023",9,10]]},"issued":{"date-parts":[["2014",6]]}},"label":"page"}],"schema":"https://github.com/citation-style-language/schema/raw/master/csl-citation.json"} </w:instrText>
            </w:r>
            <w:r>
              <w:fldChar w:fldCharType="separate"/>
            </w:r>
            <w:r w:rsidR="002321CE" w:rsidRPr="002321CE">
              <w:rPr>
                <w:rFonts w:ascii="Calibri" w:hAnsi="Calibri" w:cs="Calibri"/>
              </w:rPr>
              <w:t>(Cardina et al. 2007; Forcella et al. 1997; Myers et al. 2004; Werle et al. 2014b)</w:t>
            </w:r>
            <w:r>
              <w:fldChar w:fldCharType="end"/>
            </w:r>
          </w:p>
        </w:tc>
      </w:tr>
      <w:tr w:rsidR="00860F61" w14:paraId="526442E6" w14:textId="77777777" w:rsidTr="00860F61">
        <w:tc>
          <w:tcPr>
            <w:tcW w:w="2592" w:type="dxa"/>
          </w:tcPr>
          <w:p w14:paraId="1A399061" w14:textId="24FE50AD" w:rsidR="001D5C80" w:rsidRPr="007E531A" w:rsidRDefault="001D5C80" w:rsidP="007E531A">
            <w:pPr>
              <w:rPr>
                <w:i/>
                <w:iCs/>
              </w:rPr>
            </w:pPr>
            <w:r w:rsidRPr="007E531A">
              <w:rPr>
                <w:i/>
                <w:iCs/>
              </w:rPr>
              <w:t>Setaria parviflora</w:t>
            </w:r>
          </w:p>
        </w:tc>
        <w:tc>
          <w:tcPr>
            <w:tcW w:w="2592" w:type="dxa"/>
          </w:tcPr>
          <w:p w14:paraId="2D64A478" w14:textId="43B81505" w:rsidR="001D5C80" w:rsidRDefault="00DB0EB3" w:rsidP="007E531A">
            <w:proofErr w:type="spellStart"/>
            <w:r>
              <w:t>Knotroot</w:t>
            </w:r>
            <w:proofErr w:type="spellEnd"/>
            <w:r>
              <w:t xml:space="preserve"> foxtail</w:t>
            </w:r>
          </w:p>
        </w:tc>
        <w:tc>
          <w:tcPr>
            <w:tcW w:w="4032" w:type="dxa"/>
          </w:tcPr>
          <w:p w14:paraId="09065129" w14:textId="1622398A" w:rsidR="001D5C80" w:rsidRDefault="00DB0EB3" w:rsidP="007E531A">
            <w:r>
              <w:fldChar w:fldCharType="begin"/>
            </w:r>
            <w:r w:rsidR="00FB1059">
              <w:instrText xml:space="preserve"> ADDIN ZOTERO_ITEM CSL_CITATION {"citationID":"qtKmdoqk","properties":{"formattedCitation":"(Leguizam\\uc0\\u243{}n et al. 2009)","plainCitation":"(Leguizamón et al. 2009)","noteIndex":0},"citationItems":[{"id":53475,"uris":["http://zotero.org/users/5308373/items/EVEQZ6IG"],"itemData":{"id":53475,"type":"article-journal","container-title":"Weed Research","issue":"1","journalAbbreviation":"Weed Res","note":"publisher: Wiley Online Library","page":"98–106","source":"Google Scholar","title":"Modelling the emergence pattern of six summer annual weed grasses under no tillage systems in Argentina","volume":"49","author":[{"family":"Leguizamón","given":"Eduardo S."},{"family":"Rodriguez","given":"N."},{"family":"Rainero","given":"H."},{"family":"Perez","given":"M."},{"family":"Perez","given":"L."},{"family":"Zorza","given":"E."},{"family":"Fernández-Quintanilla","given":"César"}],"issued":{"date-parts":[["2009"]]}}}],"schema":"https://github.com/citation-style-language/schema/raw/master/csl-citation.json"} </w:instrText>
            </w:r>
            <w:r>
              <w:fldChar w:fldCharType="separate"/>
            </w:r>
            <w:r w:rsidRPr="00DB0EB3">
              <w:rPr>
                <w:rFonts w:ascii="Calibri" w:hAnsi="Calibri" w:cs="Calibri"/>
                <w:kern w:val="0"/>
                <w:szCs w:val="24"/>
              </w:rPr>
              <w:t>(Leguizamón et al. 2009)</w:t>
            </w:r>
            <w:r>
              <w:fldChar w:fldCharType="end"/>
            </w:r>
          </w:p>
        </w:tc>
      </w:tr>
      <w:tr w:rsidR="00860F61" w14:paraId="24BE6728" w14:textId="77777777" w:rsidTr="00860F61">
        <w:tc>
          <w:tcPr>
            <w:tcW w:w="2592" w:type="dxa"/>
          </w:tcPr>
          <w:p w14:paraId="6B674373" w14:textId="46845C56" w:rsidR="001D5C80" w:rsidRPr="007E531A" w:rsidRDefault="001D5C80" w:rsidP="007E531A">
            <w:pPr>
              <w:rPr>
                <w:i/>
                <w:iCs/>
              </w:rPr>
            </w:pPr>
            <w:r w:rsidRPr="007E531A">
              <w:rPr>
                <w:i/>
                <w:iCs/>
              </w:rPr>
              <w:t>Setaria pumila</w:t>
            </w:r>
          </w:p>
        </w:tc>
        <w:tc>
          <w:tcPr>
            <w:tcW w:w="2592" w:type="dxa"/>
          </w:tcPr>
          <w:p w14:paraId="73938112" w14:textId="5AE1CF7B" w:rsidR="001D5C80" w:rsidRDefault="00DB0EB3" w:rsidP="007E531A">
            <w:r>
              <w:t>Yellow foxtail</w:t>
            </w:r>
          </w:p>
        </w:tc>
        <w:tc>
          <w:tcPr>
            <w:tcW w:w="4032" w:type="dxa"/>
          </w:tcPr>
          <w:p w14:paraId="7CCB77C3" w14:textId="726077C7" w:rsidR="001D5C80" w:rsidRDefault="00DB0EB3" w:rsidP="007E531A">
            <w:r>
              <w:fldChar w:fldCharType="begin"/>
            </w:r>
            <w:r w:rsidR="005177BD">
              <w:instrText xml:space="preserve"> ADDIN ZOTERO_ITEM CSL_CITATION {"citationID":"x4kB7l8y","properties":{"formattedCitation":"(Forcella et al. 1997; Masin et al. 2005; Myers et al. 2004; Werle et al. 2014b)","plainCitation":"(Forcella et al. 1997; Masin et al. 2005; Myers et al. 2004; Werle et al. 2014b)","noteIndex":0},"citationItems":[{"id":53427,"uris":["http://zotero.org/users/5308373/items/GQ8GDKUG"],"itemData":{"id":53427,"type":"article-journal","container-title":"Weed Science","issue":"1","journalAbbreviation":"Weed Sci","note":"publisher: Cambridge University Press","page":"67–76","source":"Google Scholar","title":"Weed seed bank emergence across the Corn Belt","volume":"45","author":[{"family":"Forcella","given":"Frank"},{"family":"Wilson","given":"Robert G."},{"family":"Dekker","given":"Jack"},{"family":"Kremer","given":"Robert J."},{"family":"Cardina","given":"John"},{"family":"Anderson","given":"Randy L."},{"family":"Alm","given":"David"},{"family":"Renner","given":"Karen A."},{"family":"Harvey","given":"R. Gordon"},{"family":"Clay","given":"Sharon"}],"issued":{"date-parts":[["1997"]]}},"label":"page"},{"id":53500,"uris":["http://zotero.org/users/5308373/items/69VS8WY7","http://zotero.org/users/5308373/items/FCD2QDGV"],"itemData":{"id":53500,"type":"article-journal","container-title":"International Journal of Biometeorology","journalAbbreviation":"Int J Biometeorol","note":"publisher: Springer","page":"23–32","source":"Google Scholar","title":"Phenological observations on shrubs to predict weed emergence in turf","volume":"50","author":[{"family":"Masin","given":"Roberta"},{"family":"Zuin","given":"Maria Clara"},{"family":"Zanin","given":"Giuseppe"}],"issued":{"date-parts":[["2005"]]}},"label":"page"},{"id":53506,"uris":["http://zotero.org/users/5308373/items/RA5SSV4H"],"itemData":{"id":53506,"type":"article-journal","container-title":"Weed Science","issue":"6","journalAbbreviation":"Weed Sci","note":"publisher: Cambridge University Press","page":"913–919","source":"Google Scholar","title":"Predicting weed emergence for eight annual species in the northeastern United States","volume":"52","author":[{"family":"Myers","given":"Matthew W."},{"family":"Curran","given":"William S."},{"family":"VanGessel","given":"Mark J."},{"family":"Calvin","given":"Dennis D."},{"family":"Mortensen","given":"David A."},{"family":"Majek","given":"Bradley A."},{"family":"Karsten","given":"Heather D."},{"family":"Roth","given":"Gregory W."}],"issued":{"date-parts":[["2004"]]}},"label":"page"},{"id":53579,"uris":["http://zotero.org/users/5308373/items/G3ZPNFXN"],"itemData":{"id":53579,"type":"article-journal","abstract":"First- and second-year seedbank emergence of 23 summer annual weed species\n                        common to U.S. corn production systems was studied. Field experiments were\n                        conducted between 1996 and 1999 at the Iowa State University Johnson Farm in\n                        Story County, Iowa. In the fall of 1996 and again in 1997, 1,000 seeds for\n                        most species were planted in plastic crates. Seedling emergence was counted\n                        weekly for a 2-yr period following seed burial (starting in early spring).\n                        Soil temperature at 2 cm depth was estimated using soil temperature and\n                        moisture model software (STM2). The Weibull function was fit to\n                        cumulative emergence (%) on cumulative thermal time (TT), hydrothermal time\n                        (HTT), and day of year (DOY). To identify optimum base temperature\n                           (Tbase) and base matric potential (ψbase) for\n                        calculating TT or HTT, Tbase and ψbase values ranging\n                        from 2 to 17 C and −33 to −1,500 kPa, respectively, were evaluated for each\n                        species. The search for the optimal model for each species was based on the\n                        Akaike's Information Criterion (AIC), whereas an extra penalty cost was\n                        added to HTT models. In general, fewer seedlings emerged during the first\n                        year of the first experimental run (approximately 18% across all species)\n                        than during the second experimental run (approximately 30%). However,\n                        second-year seedbank emergence was similar for both experimental runs\n                        (approximately 6%). Environmental effects may be the cause of differences in\n                        total seedling emergence among years. Based on the AIC criterion, for 17\n                        species, the best fit of the model occurred using Tbase ranging\n                        from 2 to 15 C with four species also responding to ψbase = −750\n                        kPa. For six species, a simple model using DOY resulted in the best fit.\n                        Adding penalty costs to AIC calculation allowed us to compare TT and HTT\n                        when both models behaved similarly. Using a constant Tbase,\n                        species were plotted and classified as early-, middle-, and late-emerging\n                        species, resulting in a practical tool for forecasting time of emergence.\n                        The results of this research provide robust information on the prediction of\n                        the time of summer annual weed emergence, which can be used to schedule weed\n                        and crop management.","container-title":"Weed Science","DOI":"10.1614/WS-D-13-00116.1","ISSN":"0043-1745, 1550-2759","issue":"2","journalAbbreviation":"Weed Sci","language":"en","note":"publisher: Cambridge University Press","page":"267-279","source":"Cambridge University Press","title":"Predicting emergence of 23 summer annual weed species","URL":"https://www.cambridge.org/core/journals/weed-science/article/abs/predicting-emergence-of-23-summer-annual-weed-species/A18669CDB9459D5A936B2EC51EA99ECD","volume":"62","author":[{"family":"Werle","given":"Rodrigo"},{"family":"Sandell","given":"Lowell D."},{"family":"Buhler","given":"Douglas D."},{"family":"Hartzler","given":"Robert G."},{"family":"Lindquist","given":"John L."}],"accessed":{"date-parts":[["2023",9,10]]},"issued":{"date-parts":[["2014",6]]}},"label":"page"}],"schema":"https://github.com/citation-style-language/schema/raw/master/csl-citation.json"} </w:instrText>
            </w:r>
            <w:r>
              <w:fldChar w:fldCharType="separate"/>
            </w:r>
            <w:r w:rsidR="002321CE" w:rsidRPr="002321CE">
              <w:rPr>
                <w:rFonts w:ascii="Calibri" w:hAnsi="Calibri" w:cs="Calibri"/>
              </w:rPr>
              <w:t>(Forcella et al. 1997; Masin et al. 2005; Myers et al. 2004; Werle et al. 2014b)</w:t>
            </w:r>
            <w:r>
              <w:fldChar w:fldCharType="end"/>
            </w:r>
          </w:p>
        </w:tc>
      </w:tr>
      <w:tr w:rsidR="00860F61" w14:paraId="7BB7F8E3" w14:textId="77777777" w:rsidTr="00860F61">
        <w:tc>
          <w:tcPr>
            <w:tcW w:w="2592" w:type="dxa"/>
          </w:tcPr>
          <w:p w14:paraId="5E9D157D" w14:textId="47FD3185" w:rsidR="001D5C80" w:rsidRPr="007E531A" w:rsidRDefault="00DB0EB3" w:rsidP="007E531A">
            <w:pPr>
              <w:rPr>
                <w:i/>
                <w:iCs/>
              </w:rPr>
            </w:pPr>
            <w:r w:rsidRPr="007E531A">
              <w:rPr>
                <w:i/>
                <w:iCs/>
              </w:rPr>
              <w:t xml:space="preserve">Setaria </w:t>
            </w:r>
            <w:proofErr w:type="spellStart"/>
            <w:r w:rsidRPr="007E531A">
              <w:rPr>
                <w:i/>
                <w:iCs/>
              </w:rPr>
              <w:t>viridis</w:t>
            </w:r>
            <w:proofErr w:type="spellEnd"/>
          </w:p>
        </w:tc>
        <w:tc>
          <w:tcPr>
            <w:tcW w:w="2592" w:type="dxa"/>
          </w:tcPr>
          <w:p w14:paraId="4B4E3A85" w14:textId="65430321" w:rsidR="001D5C80" w:rsidRDefault="00DB0EB3" w:rsidP="007E531A">
            <w:r>
              <w:t>Green foxtail</w:t>
            </w:r>
          </w:p>
        </w:tc>
        <w:tc>
          <w:tcPr>
            <w:tcW w:w="4032" w:type="dxa"/>
          </w:tcPr>
          <w:p w14:paraId="1327DF8E" w14:textId="07D63530" w:rsidR="001D5C80" w:rsidRDefault="00DB0EB3" w:rsidP="007E531A">
            <w:r>
              <w:fldChar w:fldCharType="begin"/>
            </w:r>
            <w:r w:rsidR="005177BD">
              <w:instrText xml:space="preserve"> ADDIN ZOTERO_ITEM CSL_CITATION {"citationID":"zQIXMOJw","properties":{"formattedCitation":"(Bullied et al. 2003; Forcella et al. 1997; Masin et al. 2005; Werle et al. 2014b)","plainCitation":"(Bullied et al. 2003; Forcella et al. 1997; Masin et al. 2005; Werle et al. 2014b)","noteIndex":0},"citationItems":[{"id":53391,"uris":["http://zotero.org/users/5308373/items/NTSAZZNT","http://zotero.org/users/5308373/items/KXRMEJXW"],"itemData":{"id":53391,"type":"article-journal","abstract":"Variation in spring emergence periodicity (both before and after crop seeding) of summer annual weeds is a potentially exploitable attribute that may be applied to weed management in canola. Tillage intensity, which is decreasing in the Great Plains of North America, may influence emergence periodicity of summer annual weeds. Emergence periodicity of common lambsquarters, field pennycress, green foxtail, redroot pigweed, wild buckwheat, wild mustard, and wild oat were monitored during the spring of 2000 in 17 producers' canola fields across southern Manitoba, Canada. The fields represented a region of approximately 2 million ha and included a broad range of soil types, agronomic practices, environmental conditions, and seedbank distributions. Fields were grouped into one of two broad tillage classifications (conventional or conservation). For most species, except redroot pigweed and wild mustard, conservation tillage promoted earlier emergence than conventional tillage in terms of both thermal and chronological time. The differences were significant even though there was only a limited range of tillage intensity for the two tillage classes within this region. Onset of canola crop emergence preceded that of all but one weed species in the conservation-tillage fields and five weed species in the conventional-tillage fields. This suggests that canola seeded in conservation- vs. conventional-tillage systems may have a competitive advantage by way of an earlier relative time of crop emergence. The influence of tillage system on weed emergence periodicity is likely due to the influence of tillage on the vertical origin of weed seedling recruitment because measurements of soil temperature and soil moisture did not help to fully explain the differences in emergence periodicity between tillage systems. The results from this study will facilitate weed control timing decisions in canola and provide validation data for weed emergence models.","container-title":"Weed Science","DOI":"10.1614/P2002-117","ISSN":"0043-1745, 1550-2759","issue":"6","journalAbbreviation":"Weed Sci","language":"en","note":"publisher: Cambridge University Press","page":"886-897","source":"Cambridge University Press","title":"Conventional- and conservation-tillage systems influence emergence periodicity of annual weed species in canola","URL":"https://www.cambridge.org/core/journals/weed-science/article/abs/conventional-and-conservationtillage-systems-influence-emergence-periodicity-of-annual-weed-species-in-canola/32C320AC2237605365E0BBCAA4A224A1","volume":"51","author":[{"family":"Bullied","given":"W. John"},{"family":"Marginet","given":"Anastasia M."},{"family":"Acker","given":"Rene C. Van"}],"accessed":{"date-parts":[["2023",9,10]]},"issued":{"date-parts":[["2003",12]]}}},{"id":53427,"uris":["http://zotero.org/users/5308373/items/GQ8GDKUG"],"itemData":{"id":53427,"type":"article-journal","container-title":"Weed Science","issue":"1","journalAbbreviation":"Weed Sci","note":"publisher: Cambridge University Press","page":"67–76","source":"Google Scholar","title":"Weed seed bank emergence across the Corn Belt","volume":"45","author":[{"family":"Forcella","given":"Frank"},{"family":"Wilson","given":"Robert G."},{"family":"Dekker","given":"Jack"},{"family":"Kremer","given":"Robert J."},{"family":"Cardina","given":"John"},{"family":"Anderson","given":"Randy L."},{"family":"Alm","given":"David"},{"family":"Renner","given":"Karen A."},{"family":"Harvey","given":"R. Gordon"},{"family":"Clay","given":"Sharon"}],"issued":{"date-parts":[["1997"]]}}},{"id":53500,"uris":["http://zotero.org/users/5308373/items/69VS8WY7","http://zotero.org/users/5308373/items/FCD2QDGV"],"itemData":{"id":53500,"type":"article-journal","container-title":"International Journal of Biometeorology","journalAbbreviation":"Int J Biometeorol","note":"publisher: Springer","page":"23–32","source":"Google Scholar","title":"Phenological observations on shrubs to predict weed emergence in turf","volume":"50","author":[{"family":"Masin","given":"Roberta"},{"family":"Zuin","given":"Maria Clara"},{"family":"Zanin","given":"Giuseppe"}],"issued":{"date-parts":[["2005"]]}}},{"id":53579,"uris":["http://zotero.org/users/5308373/items/G3ZPNFXN"],"itemData":{"id":53579,"type":"article-journal","abstract":"First- and second-year seedbank emergence of 23 summer annual weed species\n                        common to U.S. corn production systems was studied. Field experiments were\n                        conducted between 1996 and 1999 at the Iowa State University Johnson Farm in\n                        Story County, Iowa. In the fall of 1996 and again in 1997, 1,000 seeds for\n                        most species were planted in plastic crates. Seedling emergence was counted\n                        weekly for a 2-yr period following seed burial (starting in early spring).\n                        Soil temperature at 2 cm depth was estimated using soil temperature and\n                        moisture model software (STM2). The Weibull function was fit to\n                        cumulative emergence (%) on cumulative thermal time (TT), hydrothermal time\n                        (HTT), and day of year (DOY). To identify optimum base temperature\n                           (Tbase) and base matric potential (ψbase) for\n                        calculating TT or HTT, Tbase and ψbase values ranging\n                        from 2 to 17 C and −33 to −1,500 kPa, respectively, were evaluated for each\n                        species. The search for the optimal model for each species was based on the\n                        Akaike's Information Criterion (AIC), whereas an extra penalty cost was\n                        added to HTT models. In general, fewer seedlings emerged during the first\n                        year of the first experimental run (approximately 18% across all species)\n                        than during the second experimental run (approximately 30%). However,\n                        second-year seedbank emergence was similar for both experimental runs\n                        (approximately 6%). Environmental effects may be the cause of differences in\n                        total seedling emergence among years. Based on the AIC criterion, for 17\n                        species, the best fit of the model occurred using Tbase ranging\n                        from 2 to 15 C with four species also responding to ψbase = −750\n                        kPa. For six species, a simple model using DOY resulted in the best fit.\n                        Adding penalty costs to AIC calculation allowed us to compare TT and HTT\n                        when both models behaved similarly. Using a constant Tbase,\n                        species were plotted and classified as early-, middle-, and late-emerging\n                        species, resulting in a practical tool for forecasting time of emergence.\n                        The results of this research provide robust information on the prediction of\n                        the time of summer annual weed emergence, which can be used to schedule weed\n                        and crop management.","container-title":"Weed Science","DOI":"10.1614/WS-D-13-00116.1","ISSN":"0043-1745, 1550-2759","issue":"2","journalAbbreviation":"Weed Sci","language":"en","note":"publisher: Cambridge University Press","page":"267-279","source":"Cambridge University Press","title":"Predicting emergence of 23 summer annual weed species","URL":"https://www.cambridge.org/core/journals/weed-science/article/abs/predicting-emergence-of-23-summer-annual-weed-species/A18669CDB9459D5A936B2EC51EA99ECD","volume":"62","author":[{"family":"Werle","given":"Rodrigo"},{"family":"Sandell","given":"Lowell D."},{"family":"Buhler","given":"Douglas D."},{"family":"Hartzler","given":"Robert G."},{"family":"Lindquist","given":"John L."}],"accessed":{"date-parts":[["2023",9,10]]},"issued":{"date-parts":[["2014",6]]}}}],"schema":"https://github.com/citation-style-language/schema/raw/master/csl-citation.json"} </w:instrText>
            </w:r>
            <w:r>
              <w:fldChar w:fldCharType="separate"/>
            </w:r>
            <w:r w:rsidRPr="00DB0EB3">
              <w:rPr>
                <w:rFonts w:ascii="Calibri" w:hAnsi="Calibri" w:cs="Calibri"/>
              </w:rPr>
              <w:t>(Bullied et al. 2003; Forcella et al. 1997; Masin et al. 2005; Werle et al. 2014b)</w:t>
            </w:r>
            <w:r>
              <w:fldChar w:fldCharType="end"/>
            </w:r>
          </w:p>
        </w:tc>
      </w:tr>
      <w:tr w:rsidR="00860F61" w14:paraId="17AF8731" w14:textId="77777777" w:rsidTr="00860F61">
        <w:tc>
          <w:tcPr>
            <w:tcW w:w="2592" w:type="dxa"/>
          </w:tcPr>
          <w:p w14:paraId="5BD42668" w14:textId="46F33663" w:rsidR="001D5C80" w:rsidRPr="007E531A" w:rsidRDefault="00DB0EB3" w:rsidP="007E531A">
            <w:pPr>
              <w:rPr>
                <w:i/>
                <w:iCs/>
              </w:rPr>
            </w:pPr>
            <w:r w:rsidRPr="007E531A">
              <w:rPr>
                <w:i/>
                <w:iCs/>
              </w:rPr>
              <w:t>Sorghum bicolor</w:t>
            </w:r>
          </w:p>
        </w:tc>
        <w:tc>
          <w:tcPr>
            <w:tcW w:w="2592" w:type="dxa"/>
          </w:tcPr>
          <w:p w14:paraId="74D24D0D" w14:textId="64F7B295" w:rsidR="001D5C80" w:rsidRDefault="00DB0EB3" w:rsidP="007E531A">
            <w:proofErr w:type="spellStart"/>
            <w:r>
              <w:t>Shattercane</w:t>
            </w:r>
            <w:proofErr w:type="spellEnd"/>
          </w:p>
        </w:tc>
        <w:tc>
          <w:tcPr>
            <w:tcW w:w="4032" w:type="dxa"/>
          </w:tcPr>
          <w:p w14:paraId="42E2F3CB" w14:textId="784171FC" w:rsidR="001D5C80" w:rsidRDefault="00DB0EB3" w:rsidP="007E531A">
            <w:r>
              <w:fldChar w:fldCharType="begin"/>
            </w:r>
            <w:r w:rsidR="00FB1059">
              <w:instrText xml:space="preserve"> ADDIN ZOTERO_ITEM CSL_CITATION {"citationID":"zuJd8kvl","properties":{"formattedCitation":"(Werle et al. 2014b)","plainCitation":"(Werle et al. 2014b)","noteIndex":0},"citationItems":[{"id":53579,"uris":["http://zotero.org/users/5308373/items/G3ZPNFXN"],"itemData":{"id":53579,"type":"article-journal","abstract":"First- and second-year seedbank emergence of 23 summer annual weed species\n                        common to U.S. corn production systems was studied. Field experiments were\n                        conducted between 1996 and 1999 at the Iowa State University Johnson Farm in\n                        Story County, Iowa. In the fall of 1996 and again in 1997, 1,000 seeds for\n                        most species were planted in plastic crates. Seedling emergence was counted\n                        weekly for a 2-yr period following seed burial (starting in early spring).\n                        Soil temperature at 2 cm depth was estimated using soil temperature and\n                        moisture model software (STM2). The Weibull function was fit to\n                        cumulative emergence (%) on cumulative thermal time (TT), hydrothermal time\n                        (HTT), and day of year (DOY). To identify optimum base temperature\n                           (Tbase) and base matric potential (ψbase) for\n                        calculating TT or HTT, Tbase and ψbase values ranging\n                        from 2 to 17 C and −33 to −1,500 kPa, respectively, were evaluated for each\n                        species. The search for the optimal model for each species was based on the\n                        Akaike's Information Criterion (AIC), whereas an extra penalty cost was\n                        added to HTT models. In general, fewer seedlings emerged during the first\n                        year of the first experimental run (approximately 18% across all species)\n                        than during the second experimental run (approximately 30%). However,\n                        second-year seedbank emergence was similar for both experimental runs\n                        (approximately 6%). Environmental effects may be the cause of differences in\n                        total seedling emergence among years. Based on the AIC criterion, for 17\n                        species, the best fit of the model occurred using Tbase ranging\n                        from 2 to 15 C with four species also responding to ψbase = −750\n                        kPa. For six species, a simple model using DOY resulted in the best fit.\n                        Adding penalty costs to AIC calculation allowed us to compare TT and HTT\n                        when both models behaved similarly. Using a constant Tbase,\n                        species were plotted and classified as early-, middle-, and late-emerging\n                        species, resulting in a practical tool for forecasting time of emergence.\n                        The results of this research provide robust information on the prediction of\n                        the time of summer annual weed emergence, which can be used to schedule weed\n                        and crop management.","container-title":"Weed Science","DOI":"10.1614/WS-D-13-00116.1","ISSN":"0043-1745, 1550-2759","issue":"2","journalAbbreviation":"Weed Sci","language":"en","note":"publisher: Cambridge University Press","page":"267-279","source":"Cambridge University Press","title":"Predicting emergence of 23 summer annual weed species","URL":"https://www.cambridge.org/core/journals/weed-science/article/abs/predicting-emergence-of-23-summer-annual-weed-species/A18669CDB9459D5A936B2EC51EA99ECD","volume":"62","author":[{"family":"Werle","given":"Rodrigo"},{"family":"Sandell","given":"Lowell D."},{"family":"Buhler","given":"Douglas D."},{"family":"Hartzler","given":"Robert G."},{"family":"Lindquist","given":"John L."}],"accessed":{"date-parts":[["2023",9,10]]},"issued":{"date-parts":[["2014",6]]}}}],"schema":"https://github.com/citation-style-language/schema/raw/master/csl-citation.json"} </w:instrText>
            </w:r>
            <w:r>
              <w:fldChar w:fldCharType="separate"/>
            </w:r>
            <w:r w:rsidRPr="00DB0EB3">
              <w:rPr>
                <w:rFonts w:ascii="Calibri" w:hAnsi="Calibri" w:cs="Calibri"/>
              </w:rPr>
              <w:t>(Werle et al. 2014b)</w:t>
            </w:r>
            <w:r>
              <w:fldChar w:fldCharType="end"/>
            </w:r>
          </w:p>
        </w:tc>
      </w:tr>
      <w:tr w:rsidR="00860F61" w14:paraId="1A96C74A" w14:textId="77777777" w:rsidTr="00860F61">
        <w:tc>
          <w:tcPr>
            <w:tcW w:w="2592" w:type="dxa"/>
          </w:tcPr>
          <w:p w14:paraId="28B9DC98" w14:textId="3D46143E" w:rsidR="001D5C80" w:rsidRPr="007E531A" w:rsidRDefault="00DB0EB3" w:rsidP="007E531A">
            <w:pPr>
              <w:rPr>
                <w:i/>
                <w:iCs/>
              </w:rPr>
            </w:pPr>
            <w:r w:rsidRPr="007E531A">
              <w:rPr>
                <w:i/>
                <w:iCs/>
              </w:rPr>
              <w:t xml:space="preserve">Sorghum </w:t>
            </w:r>
            <w:proofErr w:type="spellStart"/>
            <w:r w:rsidRPr="007E531A">
              <w:rPr>
                <w:i/>
                <w:iCs/>
              </w:rPr>
              <w:t>halepense</w:t>
            </w:r>
            <w:proofErr w:type="spellEnd"/>
          </w:p>
        </w:tc>
        <w:tc>
          <w:tcPr>
            <w:tcW w:w="2592" w:type="dxa"/>
          </w:tcPr>
          <w:p w14:paraId="7D5072AE" w14:textId="488F132B" w:rsidR="001D5C80" w:rsidRDefault="00DB0EB3" w:rsidP="007E531A">
            <w:r>
              <w:t>Johnsongrass</w:t>
            </w:r>
          </w:p>
        </w:tc>
        <w:tc>
          <w:tcPr>
            <w:tcW w:w="4032" w:type="dxa"/>
          </w:tcPr>
          <w:p w14:paraId="124C77A6" w14:textId="1C903B3D" w:rsidR="001D5C80" w:rsidRDefault="00DB0EB3" w:rsidP="007E531A">
            <w:r>
              <w:fldChar w:fldCharType="begin"/>
            </w:r>
            <w:r w:rsidR="005177BD">
              <w:instrText xml:space="preserve"> ADDIN ZOTERO_ITEM CSL_CITATION {"citationID":"KIBTt8EB","properties":{"formattedCitation":"(Dorado et al. 2009; Leguizam\\uc0\\u243{}n et al. 2009; Masin et al. 2010, 2012, 2014)","plainCitation":"(Dorado et al. 2009; Leguizamón et al. 2009; Masin et al. 2010, 2012, 2014)","noteIndex":0},"citationItems":[{"id":53418,"uris":["http://zotero.org/users/5308373/items/UJLNJCRX","http://zotero.org/users/5308373/items/7IGS9XQ5"],"itemData":{"id":53418,"type":"article-journal","container-title":"Weed Research","issue":"3","journalAbbreviation":"Weed Res","note":"publisher: Wiley Online Library","page":"251–260","source":"Google Scholar","title":"Predicting weed emergence in maize crops under two contrasting climatic conditions","volume":"49","author":[{"family":"Dorado","given":"José"},{"family":"Sousa","given":"E."},{"family":"Calha","given":"Isabel M."},{"family":"González-Andújar","given":"José Luis"},{"family":"Fernández-Quintanilla","given":"César"}],"issued":{"date-parts":[["2009"]]}}},{"id":53475,"uris":["http://zotero.org/users/5308373/items/EVEQZ6IG"],"itemData":{"id":53475,"type":"article-journal","container-title":"Weed Research","issue":"1","journalAbbreviation":"Weed Res","note":"publisher: Wiley Online Library","page":"98–106","source":"Google Scholar","title":"Modelling the emergence pattern of six summer annual weed grasses under no tillage systems in Argentina","volume":"49","author":[{"family":"Leguizamón","given":"Eduardo S."},{"family":"Rodriguez","given":"N."},{"family":"Rainero","given":"H."},{"family":"Perez","given":"M."},{"family":"Perez","given":"L."},{"family":"Zorza","given":"E."},{"family":"Fernández-Quintanilla","given":"César"}],"issued":{"date-parts":[["2009"]]}}},{"id":53494,"uris":["http://zotero.org/users/5308373/items/4CJ2A5P8","http://zotero.org/users/5308373/items/4HXLH62D"],"itemData":{"id":53494,"type":"article-journal","abstract":"Predicting weed emergence dynamics can help farmers to plan more effective\n                        weed control. The hydrothermal time concept has been used to model emergence\n                        as a function of temperature and water potential. Application of this\n                        concept is possible if the specific biological thresholds are known. This\n                        article provides a data set of base temperature and water potential of eight\n                        maize weeds (velvetleaf, redroot pigweed, common lambsquarters, large\n                        crabgrass, barnyardgrass, yellow foxtail, green foxtail, and johnsongrass).\n                        For five of these species, two ecotypes from two extreme regions of the\n                        predominant maize-growing area in Italy (Veneto and Tuscany), were collected\n                        and compared to check possible differences that may arise from using the\n                        same thresholds for different populations. Seedling emergence of velvetleaf\n                        and johnsongrass were modeled using three different approaches: (1) thermal\n                        time calculated assuming 5 C as base temperature for both species; (2)\n                        thermal time using the specific estimated base temperatures; and (3)\n                        hydrothermal time using the specific, estimated base temperatures and water\n                        potentials. All the species had base temperatures greater than 10 C, with\n                        the exception of velvetleaf (3.9 to 4.4 C) and common lambsquarters (2.0 to\n                        2.6 C). All species showed a calculated base-water potential equal or up to\n                        −1.00 MPa. The thresholds of the two ecotypes were similar for all the\n                        studied species, with the exception of redroot pigweed, for which the Veneto\n                        ecotype showed a water potential lower than −0.41 MPa, whereas it was −0.62\n                        MPa for the Tuscany ecotype. Similar thresholds have been found to be useful\n                        in hydrothermal time models covering two climatic regions where maize is\n                        grown in Italy. Furthermore, a comparison between the use of specific,\n                        estimated, and common thresholds for modeling weed emergence showed that,\n                        for a better determination of weed control timing, it is often necessary to\n                        estimate the specific thresholds.","container-title":"Weed Science","DOI":"10.1614/WS-D-09-00066.1","ISSN":"0043-1745, 1550-2759","issue":"3","journalAbbreviation":"Weed Sci","language":"en","note":"publisher: Cambridge University Press","page":"216-222","source":"Cambridge University Press","title":"Temperature and water potential as parameters for modeling weed emergence in central-northern Italy","URL":"https://www.cambridge.org/core/journals/weed-science/article/abs/temperature-and-water-potential-as-parameters-for-modeling-weed-emergence-in-centralnorthern-italy/012DB6F878F714C329779C4D4877B0F7","volume":"58","author":[{"family":"Masin","given":"Roberta"},{"family":"Loddo","given":"Donato"},{"family":"Benvenuti","given":"Stefano"},{"family":"Zuin","given":"Maria Clara"},{"family":"Macchia","given":"Mario"},{"family":"Zanin","given":"Giuseppe"}],"accessed":{"date-parts":[["2023",9,10]]},"issued":{"date-parts":[["2010",9]]}}},{"id":53493,"uris":["http://zotero.org/users/5308373/items/ADSF5F64"],"itemData":{"id":53493,"type":"article-journal","abstract":"A hydrothermal time model was developed to simulate field emergence for three weed species in maize (common lambsquarters, johnsongrass, and velvetleaf). Models predicting weed emergence facilitate well-timed and efficient POST weed control strategies (e.g., chemical and mechanical control methods). The model, called AlertInf, was created by monitoring seedling emergence from 2002 to 2008 in field experiments at three sites located in the Veneto region in northeastern Italy. Hydrothermal time was calculated using threshold parameters of temperature and water potential for germination estimated in previous laboratory studies with seeds of populations collected in Veneto. AlertInf was validated with datasets from independent field experiments conducted in Veneto and in Tuscany (west central Italy). Model validation resulted in both sites in efficiency index values ranging from 0.96 to 0.99. AlertInf, based on parameters estimated in a single region, was able to predict the timing of emergence in several sites located at the two extremes of the Italian maize growing area.","container-title":"Weed Science","DOI":"10.1614/WS-D-11-00124.1","ISSN":"0043-1745, 1550-2759","issue":"2","language":"en","note":"publisher: Cambridge University Press","page":"254-259","source":"Cambridge University Press","title":"Modeling weed emergence in Italian maize fields","URL":"https://www.cambridge.org/core/journals/weed-science/article/abs/modeling-weed-emergence-in-italian-maize-fields/2C91F042778D3134B0DB61C314221D9F","volume":"60","author":[{"family":"Masin","given":"Roberta"},{"family":"Loddo","given":"Donato"},{"family":"Benvenuti","given":"Stefano"},{"family":"Otto","given":"Stefan"},{"family":"Zanin","given":"Giuseppe"}],"accessed":{"date-parts":[["2023",9,10]]},"issued":{"date-parts":[["2012",6]]}}},{"id":53495,"uris":["http://zotero.org/users/5308373/items/MFXV4IV6","http://zotero.org/users/5308373/items/W9VZK64X"],"itemData":{"id":53495,"type":"article-journal","container-title":"Weed Science","issue":"2","journalAbbreviation":"Weed Sci","note":"publisher: Cambridge University Press","page":"360–369","source":"Google Scholar","title":"Evaluation of weed emergence model AlertInf for maize in soybean","volume":"62","author":[{"family":"Masin","given":"Roberta"},{"family":"Loddo","given":"Donato"},{"family":"Gasparini","given":"Valentina"},{"family":"Otto","given":"Stefan"},{"family":"Zanin","given":"Giuseppe"}],"issued":{"date-parts":[["2014"]]}}}],"schema":"https://github.com/citation-style-language/schema/raw/master/csl-citation.json"} </w:instrText>
            </w:r>
            <w:r>
              <w:fldChar w:fldCharType="separate"/>
            </w:r>
            <w:r w:rsidRPr="00DB0EB3">
              <w:rPr>
                <w:rFonts w:ascii="Calibri" w:hAnsi="Calibri" w:cs="Calibri"/>
                <w:kern w:val="0"/>
                <w:szCs w:val="24"/>
              </w:rPr>
              <w:t>(Dorado et al. 2009; Leguizamón et al. 2009; Masin et al. 2010, 2012, 2014)</w:t>
            </w:r>
            <w:r>
              <w:fldChar w:fldCharType="end"/>
            </w:r>
          </w:p>
        </w:tc>
      </w:tr>
      <w:tr w:rsidR="00860F61" w14:paraId="68D17714" w14:textId="77777777" w:rsidTr="00860F61">
        <w:tc>
          <w:tcPr>
            <w:tcW w:w="2592" w:type="dxa"/>
          </w:tcPr>
          <w:p w14:paraId="25682D43" w14:textId="3E114165" w:rsidR="001D5C80" w:rsidRPr="007E531A" w:rsidRDefault="00DB0EB3" w:rsidP="007E531A">
            <w:pPr>
              <w:rPr>
                <w:i/>
                <w:iCs/>
              </w:rPr>
            </w:pPr>
            <w:r w:rsidRPr="007E531A">
              <w:rPr>
                <w:i/>
                <w:iCs/>
              </w:rPr>
              <w:t>Triticum aestivum</w:t>
            </w:r>
          </w:p>
        </w:tc>
        <w:tc>
          <w:tcPr>
            <w:tcW w:w="2592" w:type="dxa"/>
          </w:tcPr>
          <w:p w14:paraId="289D32D7" w14:textId="59493962" w:rsidR="001D5C80" w:rsidRDefault="00DB0EB3" w:rsidP="007E531A">
            <w:r>
              <w:t>Wheat</w:t>
            </w:r>
          </w:p>
        </w:tc>
        <w:tc>
          <w:tcPr>
            <w:tcW w:w="4032" w:type="dxa"/>
          </w:tcPr>
          <w:p w14:paraId="31B4313B" w14:textId="22429787" w:rsidR="001D5C80" w:rsidRDefault="00DB0EB3" w:rsidP="007E531A">
            <w:r>
              <w:fldChar w:fldCharType="begin"/>
            </w:r>
            <w:r w:rsidR="005177BD">
              <w:instrText xml:space="preserve"> ADDIN ZOTERO_ITEM CSL_CITATION {"citationID":"hLUbiSmy","properties":{"formattedCitation":"(Bullied et al. 2012)","plainCitation":"(Bullied et al. 2012)","noteIndex":0},"citationItems":[{"id":53461,"uris":["http://zotero.org/users/5308373/items/XKHMWGTK","http://zotero.org/users/5308373/items/6QLQ6U54"],"itemData":{"id":53461,"type":"article-journal","container-title":"Agronomy Journal","issue":"2","journalAbbreviation":"Agron J","note":"publisher: Wiley Online Library","page":"423–436","source":"Google Scholar","title":"Hydrothermal modeling of seedling emergence timing across topography and soil depth","volume":"104","author":[{"family":"Bullied","given":"W. John"},{"family":"Van Acker","given":"Rene C."},{"family":"Bullock","given":"Paul R."}],"issued":{"date-parts":[["2012"]]}},"label":"page"}],"schema":"https://github.com/citation-style-language/schema/raw/master/csl-citation.json"} </w:instrText>
            </w:r>
            <w:r>
              <w:fldChar w:fldCharType="separate"/>
            </w:r>
            <w:r w:rsidR="002321CE" w:rsidRPr="002321CE">
              <w:rPr>
                <w:rFonts w:ascii="Calibri" w:hAnsi="Calibri" w:cs="Calibri"/>
              </w:rPr>
              <w:t>(Bullied et al. 2012)</w:t>
            </w:r>
            <w:r>
              <w:fldChar w:fldCharType="end"/>
            </w:r>
          </w:p>
        </w:tc>
      </w:tr>
      <w:tr w:rsidR="00860F61" w14:paraId="5AE57978" w14:textId="77777777" w:rsidTr="00860F61">
        <w:tc>
          <w:tcPr>
            <w:tcW w:w="2592" w:type="dxa"/>
          </w:tcPr>
          <w:p w14:paraId="2FAF417B" w14:textId="1E0E1435" w:rsidR="00DB0EB3" w:rsidRPr="007E531A" w:rsidRDefault="00DB0EB3" w:rsidP="007E531A">
            <w:pPr>
              <w:rPr>
                <w:i/>
                <w:iCs/>
              </w:rPr>
            </w:pPr>
            <w:proofErr w:type="spellStart"/>
            <w:r w:rsidRPr="007E531A">
              <w:rPr>
                <w:i/>
                <w:iCs/>
              </w:rPr>
              <w:t>Urochloa</w:t>
            </w:r>
            <w:proofErr w:type="spellEnd"/>
            <w:r w:rsidRPr="007E531A">
              <w:rPr>
                <w:i/>
                <w:iCs/>
              </w:rPr>
              <w:t xml:space="preserve"> </w:t>
            </w:r>
            <w:proofErr w:type="spellStart"/>
            <w:r w:rsidRPr="007E531A">
              <w:rPr>
                <w:i/>
                <w:iCs/>
              </w:rPr>
              <w:t>panicoides</w:t>
            </w:r>
            <w:proofErr w:type="spellEnd"/>
          </w:p>
        </w:tc>
        <w:tc>
          <w:tcPr>
            <w:tcW w:w="2592" w:type="dxa"/>
          </w:tcPr>
          <w:p w14:paraId="716FC9F2" w14:textId="41BE26ED" w:rsidR="00DB0EB3" w:rsidRDefault="00DB0EB3" w:rsidP="007E531A">
            <w:r>
              <w:t>Liverseed grass</w:t>
            </w:r>
          </w:p>
        </w:tc>
        <w:tc>
          <w:tcPr>
            <w:tcW w:w="4032" w:type="dxa"/>
          </w:tcPr>
          <w:p w14:paraId="68A346F1" w14:textId="22C6F85C" w:rsidR="00DB0EB3" w:rsidRDefault="00DB0EB3" w:rsidP="007E531A">
            <w:r>
              <w:fldChar w:fldCharType="begin"/>
            </w:r>
            <w:r w:rsidR="00FB1059">
              <w:instrText xml:space="preserve"> ADDIN ZOTERO_ITEM CSL_CITATION {"citationID":"sAm58dQU","properties":{"formattedCitation":"(Ustarroz et al. 2016)","plainCitation":"(Ustarroz et al. 2016)","noteIndex":0},"citationItems":[{"id":53571,"uris":["http://zotero.org/users/5308373/items/E3T6C4FA"],"itemData":{"id":53571,"type":"article-journal","abstract":"Urochloa panicoides is an annual weed of summer crops. In Argentina, in subhumid areas with monsoon rainfall, it germinates and establishes in a single flush. To (i) identify the environmental factors that modify its seed dormancy level and germination and (ii) quantify the parameters describing the thermal behaviour of the germination and emergence dynamics of this weed under non-limiting water conditions, we established a set of germination experiments performed (i) under controlled conditions using seeds after ripened for 3 or 6 months in different thermal and hydric conditions and (ii) under field conditions, where the soil temperature was modified by applying different shading levels. Seed dormancy level remained high with 3 months after ripening in all treatments. After 6 months, seeds stored at 4°C in dry conditions did not germinate at any temperature, while seeds stored at 25°C in dry conditions and in situ germinated c. 20% and 60% respectively. Germination percentage was higher in seeds harvested before their natural dispersal. The base, optimum and maximum temperatures for seed germination were 6, 35 and 45°C respectively. Shading reduced the number of emerged seedlings, possibly by reducing the soil thermal amplitude. The results explained the dormancy-breaking mechanism of U. panicoides that allows a high germination rate in the field when rainfall occurs.","container-title":"Weed Research","DOI":"10.1111/wre.12181","ISSN":"1365-3180","issue":"1","journalAbbreviation":"Weed Res","language":"en","license":"© 2015 European Weed Research Society","note":"_eprint: https://onlinelibrary.wiley.com/doi/pdf/10.1111/wre.12181","page":"59-68","source":"Wiley Online Library","title":"Dormancy, germination and emergence of &lt;i&gt;Urochloa panicoides&lt;/i&gt; regulated by temperature","URL":"https://onlinelibrary.wiley.com/doi/abs/10.1111/wre.12181","volume":"56","author":[{"family":"Ustarroz","given":"D"},{"family":"Kruk","given":"B C"},{"family":"Satorre","given":"E H"},{"family":"Ghersa","given":"C M"}],"accessed":{"date-parts":[["2023",9,10]]},"issued":{"date-parts":[["2016"]]}},"label":"page"}],"schema":"https://github.com/citation-style-language/schema/raw/master/csl-citation.json"} </w:instrText>
            </w:r>
            <w:r>
              <w:fldChar w:fldCharType="separate"/>
            </w:r>
            <w:r w:rsidR="002321CE" w:rsidRPr="002321CE">
              <w:rPr>
                <w:rFonts w:ascii="Calibri" w:hAnsi="Calibri" w:cs="Calibri"/>
              </w:rPr>
              <w:t>(Ustarroz et al. 2016)</w:t>
            </w:r>
            <w:r>
              <w:fldChar w:fldCharType="end"/>
            </w:r>
          </w:p>
        </w:tc>
      </w:tr>
      <w:tr w:rsidR="00860F61" w14:paraId="63746200" w14:textId="77777777" w:rsidTr="00860F61">
        <w:tc>
          <w:tcPr>
            <w:tcW w:w="2592" w:type="dxa"/>
            <w:tcBorders>
              <w:bottom w:val="single" w:sz="4" w:space="0" w:color="auto"/>
            </w:tcBorders>
          </w:tcPr>
          <w:p w14:paraId="5048C83B" w14:textId="4EA9838F" w:rsidR="00DB0EB3" w:rsidRPr="007E531A" w:rsidRDefault="00DB0EB3" w:rsidP="007E531A">
            <w:pPr>
              <w:rPr>
                <w:i/>
                <w:iCs/>
              </w:rPr>
            </w:pPr>
            <w:proofErr w:type="spellStart"/>
            <w:r w:rsidRPr="007E531A">
              <w:rPr>
                <w:i/>
                <w:iCs/>
              </w:rPr>
              <w:t>Urochloa</w:t>
            </w:r>
            <w:proofErr w:type="spellEnd"/>
            <w:r w:rsidRPr="007E531A">
              <w:rPr>
                <w:i/>
                <w:iCs/>
              </w:rPr>
              <w:t xml:space="preserve"> </w:t>
            </w:r>
            <w:proofErr w:type="spellStart"/>
            <w:r w:rsidRPr="007E531A">
              <w:rPr>
                <w:i/>
                <w:iCs/>
              </w:rPr>
              <w:t>platyphylla</w:t>
            </w:r>
            <w:proofErr w:type="spellEnd"/>
          </w:p>
        </w:tc>
        <w:tc>
          <w:tcPr>
            <w:tcW w:w="2592" w:type="dxa"/>
            <w:tcBorders>
              <w:bottom w:val="single" w:sz="4" w:space="0" w:color="auto"/>
            </w:tcBorders>
          </w:tcPr>
          <w:p w14:paraId="13364D83" w14:textId="620B3375" w:rsidR="00DB0EB3" w:rsidRDefault="00DB0EB3" w:rsidP="007E531A">
            <w:r>
              <w:t xml:space="preserve">Broadleaf </w:t>
            </w:r>
            <w:proofErr w:type="spellStart"/>
            <w:r>
              <w:t>signalgrass</w:t>
            </w:r>
            <w:proofErr w:type="spellEnd"/>
          </w:p>
        </w:tc>
        <w:tc>
          <w:tcPr>
            <w:tcW w:w="4032" w:type="dxa"/>
            <w:tcBorders>
              <w:bottom w:val="single" w:sz="4" w:space="0" w:color="auto"/>
            </w:tcBorders>
          </w:tcPr>
          <w:p w14:paraId="25485868" w14:textId="37EA8FD6" w:rsidR="00DB0EB3" w:rsidRDefault="00DB0EB3" w:rsidP="007E531A">
            <w:r>
              <w:fldChar w:fldCharType="begin"/>
            </w:r>
            <w:r w:rsidR="00FB1059">
              <w:instrText xml:space="preserve"> ADDIN ZOTERO_ITEM CSL_CITATION {"citationID":"UiLdkx2F","properties":{"formattedCitation":"(Leguizam\\uc0\\u243{}n et al. 2009)","plainCitation":"(Leguizamón et al. 2009)","noteIndex":0},"citationItems":[{"id":53475,"uris":["http://zotero.org/users/5308373/items/EVEQZ6IG"],"itemData":{"id":53475,"type":"article-journal","container-title":"Weed Research","issue":"1","journalAbbreviation":"Weed Res","note":"publisher: Wiley Online Library","page":"98–106","source":"Google Scholar","title":"Modelling the emergence pattern of six summer annual weed grasses under no tillage systems in Argentina","volume":"49","author":[{"family":"Leguizamón","given":"Eduardo S."},{"family":"Rodriguez","given":"N."},{"family":"Rainero","given":"H."},{"family":"Perez","given":"M."},{"family":"Perez","given":"L."},{"family":"Zorza","given":"E."},{"family":"Fernández-Quintanilla","given":"César"}],"issued":{"date-parts":[["2009"]]}},"label":"page"}],"schema":"https://github.com/citation-style-language/schema/raw/master/csl-citation.json"} </w:instrText>
            </w:r>
            <w:r>
              <w:fldChar w:fldCharType="separate"/>
            </w:r>
            <w:r w:rsidR="002321CE" w:rsidRPr="002321CE">
              <w:rPr>
                <w:rFonts w:ascii="Calibri" w:hAnsi="Calibri" w:cs="Calibri"/>
                <w:kern w:val="0"/>
                <w:szCs w:val="24"/>
              </w:rPr>
              <w:t>(Leguizamón et al. 2009)</w:t>
            </w:r>
            <w:r>
              <w:fldChar w:fldCharType="end"/>
            </w:r>
          </w:p>
        </w:tc>
      </w:tr>
      <w:tr w:rsidR="00860F61" w14:paraId="5C8BD0B0" w14:textId="77777777" w:rsidTr="00860F61">
        <w:tc>
          <w:tcPr>
            <w:tcW w:w="2592" w:type="dxa"/>
            <w:tcBorders>
              <w:top w:val="single" w:sz="4" w:space="0" w:color="auto"/>
              <w:bottom w:val="single" w:sz="4" w:space="0" w:color="auto"/>
            </w:tcBorders>
          </w:tcPr>
          <w:p w14:paraId="2C51A08E" w14:textId="45BD1008" w:rsidR="00DB0EB3" w:rsidRDefault="009F4A0D" w:rsidP="007E531A">
            <w:r>
              <w:t>Entire community</w:t>
            </w:r>
          </w:p>
        </w:tc>
        <w:tc>
          <w:tcPr>
            <w:tcW w:w="2592" w:type="dxa"/>
            <w:tcBorders>
              <w:top w:val="single" w:sz="4" w:space="0" w:color="auto"/>
              <w:bottom w:val="single" w:sz="4" w:space="0" w:color="auto"/>
            </w:tcBorders>
          </w:tcPr>
          <w:p w14:paraId="52893D27" w14:textId="77777777" w:rsidR="00DB0EB3" w:rsidRDefault="00DB0EB3" w:rsidP="007E531A"/>
        </w:tc>
        <w:tc>
          <w:tcPr>
            <w:tcW w:w="4032" w:type="dxa"/>
            <w:tcBorders>
              <w:top w:val="single" w:sz="4" w:space="0" w:color="auto"/>
              <w:bottom w:val="single" w:sz="4" w:space="0" w:color="auto"/>
            </w:tcBorders>
          </w:tcPr>
          <w:p w14:paraId="75FBEBA3" w14:textId="77777777" w:rsidR="00DB0EB3" w:rsidRDefault="00DB0EB3" w:rsidP="007E531A"/>
        </w:tc>
      </w:tr>
      <w:tr w:rsidR="00860F61" w14:paraId="31BC268A" w14:textId="77777777" w:rsidTr="00860F61">
        <w:tc>
          <w:tcPr>
            <w:tcW w:w="2592" w:type="dxa"/>
            <w:tcBorders>
              <w:top w:val="single" w:sz="4" w:space="0" w:color="auto"/>
            </w:tcBorders>
          </w:tcPr>
          <w:p w14:paraId="326AF2D4" w14:textId="08653B10" w:rsidR="00DB0EB3" w:rsidRDefault="00DB0EB3" w:rsidP="007E531A">
            <w:r>
              <w:t>NA</w:t>
            </w:r>
          </w:p>
        </w:tc>
        <w:tc>
          <w:tcPr>
            <w:tcW w:w="2592" w:type="dxa"/>
            <w:tcBorders>
              <w:top w:val="single" w:sz="4" w:space="0" w:color="auto"/>
            </w:tcBorders>
          </w:tcPr>
          <w:p w14:paraId="4BF28183" w14:textId="4B38A415" w:rsidR="00DB0EB3" w:rsidRDefault="00DB0EB3" w:rsidP="007E531A">
            <w:r>
              <w:t>NA</w:t>
            </w:r>
          </w:p>
        </w:tc>
        <w:tc>
          <w:tcPr>
            <w:tcW w:w="4032" w:type="dxa"/>
            <w:tcBorders>
              <w:top w:val="single" w:sz="4" w:space="0" w:color="auto"/>
            </w:tcBorders>
          </w:tcPr>
          <w:p w14:paraId="315F57E8" w14:textId="2CC8C9C4" w:rsidR="00DB0EB3" w:rsidRDefault="00DB0EB3" w:rsidP="007E531A">
            <w:r>
              <w:fldChar w:fldCharType="begin"/>
            </w:r>
            <w:r w:rsidR="005177BD">
              <w:instrText xml:space="preserve"> ADDIN ZOTERO_ITEM CSL_CITATION {"citationID":"3W9lANw7","properties":{"formattedCitation":"(Amador-Ramirez et al. 2002)","plainCitation":"(Amador-Ramirez et al. 2002)","noteIndex":0},"citationItems":[{"id":53381,"uris":["http://zotero.org/users/5308373/items/LH6KH799","http://zotero.org/users/5308373/items/ZMTILKGF"],"itemData":{"id":53381,"type":"article-journal","abstract":"Field experiments were conducted in 1996 and 1997 to evaluate the effect of EPTC (S-ethyl dipropyl carbamothioate) plus ethalfluralin at 2.4 plus 0.83 kg ai ha−1, rotary hoeing, in-row cultivation, rotary hoeing plus in-row cultivation, and dry bean canopy on weed seedling emergence. Cumulative weed emergence in 1996 and 1997 was similar in cropped and noncropped areas. Herbicides were more effective than mechanical cultivation in reducing weed emergence 91% in 1996 and 88% in 1997. Weed emergence was similar in both rotary hoed area and cultivated area in 1996 but weed emergence was 44% lower in rotary hoed plots than in cultivated plots in 1997. The Gompertz equation did not adequately predict weed seedling emergence in the untreated control and with in-row cultivation in 1996. Initial weed seedling emergence was observed at about 120 growing degree-days with 3 to 9% cumulative emergence among treatments. In 1997, the Gompertz equation adequately described weed seedling emergence in plots with or without disturbed soil. Weed emergence was first observed at 80 growing degree-days with 6 to 16% cumulative emergence among treatments. Predicted percent weed emergence closely approximated observed emergence in 1996 and 1997. Rotary hoeing plus in-row cultivation reduced maximum percent emergence rate 37% on an average. The greater maximum percent emergence rate obtained with in-row cultivation suggests that this treatment increased weed seedling emergence in 1997. On average, weed seedling emergence in the untreated check was lower in cropped areas than in noncropped areas, implying a competitive effect by the dry bean crop. Although weed seedling emergence occurred throughout the growing season, more weed seedlings emerged in June and early July than in late July and August.","container-title":"Weed Science","DOI":"10.1614/0043-1745(2002)050[0370:EOIRCH]2.0.CO;2","ISSN":"0043-1745, 1550-2759","issue":"3","journalAbbreviation":"Weed Sci","language":"en","note":"publisher: Cambridge University Press","page":"370-377","source":"Cambridge University Press","title":"Effect of in-row cultivation, herbicides, and dry bean canopy on weed seedling emergence","URL":"https://www.cambridge.org/core/journals/weed-science/article/abs/effect-of-inrow-cultivation-herbicides-and-dry-bean-canopy-on-weed-seedling-emergence/06CBF71C7CEF93D5E8794B0846EAEF33","volume":"50","author":[{"family":"Amador-Ramirez","given":"Mario D."},{"family":"Wilson","given":"Robert G."},{"family":"Martin","given":"Alex R."}],"accessed":{"date-parts":[["2023",9,10]]},"issued":{"date-parts":[["2002",6]]}},"label":"page"}],"schema":"https://github.com/citation-style-language/schema/raw/master/csl-citation.json"} </w:instrText>
            </w:r>
            <w:r>
              <w:fldChar w:fldCharType="separate"/>
            </w:r>
            <w:r w:rsidR="002321CE" w:rsidRPr="002321CE">
              <w:rPr>
                <w:rFonts w:ascii="Calibri" w:hAnsi="Calibri" w:cs="Calibri"/>
              </w:rPr>
              <w:t>(Amador-Ramirez et al. 2002)</w:t>
            </w:r>
            <w:r>
              <w:fldChar w:fldCharType="end"/>
            </w:r>
          </w:p>
        </w:tc>
      </w:tr>
    </w:tbl>
    <w:p w14:paraId="20C69805" w14:textId="77777777" w:rsidR="00137B39" w:rsidRDefault="00137B39"/>
    <w:p w14:paraId="7CBC2045" w14:textId="77777777" w:rsidR="002951D1" w:rsidRDefault="002951D1">
      <w:pPr>
        <w:rPr>
          <w:b/>
          <w:bCs/>
        </w:rPr>
      </w:pPr>
      <w:r>
        <w:rPr>
          <w:b/>
          <w:bCs/>
        </w:rPr>
        <w:br w:type="page"/>
      </w:r>
    </w:p>
    <w:p w14:paraId="43C7D70F" w14:textId="2BAF3CCC" w:rsidR="002951D1" w:rsidRDefault="002951D1">
      <w:pPr>
        <w:rPr>
          <w:b/>
          <w:bCs/>
        </w:rPr>
      </w:pPr>
      <w:r w:rsidRPr="002951D1">
        <w:rPr>
          <w:b/>
          <w:bCs/>
        </w:rPr>
        <w:lastRenderedPageBreak/>
        <w:t>References</w:t>
      </w:r>
    </w:p>
    <w:p w14:paraId="1A3212A9" w14:textId="77777777" w:rsidR="000908A9" w:rsidRDefault="00AB11AE" w:rsidP="000908A9">
      <w:pPr>
        <w:pStyle w:val="Bibliography"/>
      </w:pPr>
      <w:r>
        <w:fldChar w:fldCharType="begin"/>
      </w:r>
      <w:r w:rsidR="000908A9">
        <w:instrText xml:space="preserve"> ADDIN ZOTERO_BIBL {"uncited":[],"omitted":[],"custom":[]} CSL_BIBLIOGRAPHY </w:instrText>
      </w:r>
      <w:r>
        <w:fldChar w:fldCharType="separate"/>
      </w:r>
      <w:r w:rsidR="000908A9">
        <w:t xml:space="preserve">Aboutalebian MA, Nazari S, González-Andújar JL (2017) Evaluation of a model for predicting </w:t>
      </w:r>
      <w:r w:rsidR="000908A9">
        <w:rPr>
          <w:i/>
          <w:iCs/>
        </w:rPr>
        <w:t>Avena fatua</w:t>
      </w:r>
      <w:r w:rsidR="000908A9">
        <w:t xml:space="preserve"> and </w:t>
      </w:r>
      <w:r w:rsidR="000908A9">
        <w:rPr>
          <w:i/>
          <w:iCs/>
        </w:rPr>
        <w:t>Descurainia sophia</w:t>
      </w:r>
      <w:r w:rsidR="000908A9">
        <w:t xml:space="preserve"> seed emergence in winter rapeseed. Span J Agric Res 15:e03SC01</w:t>
      </w:r>
    </w:p>
    <w:p w14:paraId="0E0291D9" w14:textId="77777777" w:rsidR="000908A9" w:rsidRDefault="000908A9" w:rsidP="000908A9">
      <w:pPr>
        <w:pStyle w:val="Bibliography"/>
      </w:pPr>
      <w:r>
        <w:t>Amador-Ramirez MD, Wilson RG, Martin AR (2002) Effect of in-row cultivation, herbicides, and dry bean canopy on weed seedling emergence. Weed Sci 50:370–377</w:t>
      </w:r>
    </w:p>
    <w:p w14:paraId="13A1EB01" w14:textId="77777777" w:rsidR="000908A9" w:rsidRDefault="000908A9" w:rsidP="000908A9">
      <w:pPr>
        <w:pStyle w:val="Bibliography"/>
      </w:pPr>
      <w:r>
        <w:t>Bagavathiannan MV, Norsworthy JK, Smith KL, Burgos N (2011) Seedbank size and emergence pattern of barnyardgrass (</w:t>
      </w:r>
      <w:r>
        <w:rPr>
          <w:i/>
          <w:iCs/>
        </w:rPr>
        <w:t>Echinochloa crus-galli</w:t>
      </w:r>
      <w:r>
        <w:t>) in Arkansas. Weed Sci 59:359–365</w:t>
      </w:r>
    </w:p>
    <w:p w14:paraId="45C14F8B" w14:textId="77777777" w:rsidR="000908A9" w:rsidRDefault="000908A9" w:rsidP="000908A9">
      <w:pPr>
        <w:pStyle w:val="Bibliography"/>
      </w:pPr>
      <w:r>
        <w:t>Barnes ER, Werle R, Sandell LD, Lindquist JL, Knezevic SZ, Sikkema PH, Jhala AJ (2017) Influence of tillage on common ragweed (</w:t>
      </w:r>
      <w:r>
        <w:rPr>
          <w:i/>
          <w:iCs/>
        </w:rPr>
        <w:t>Ambrosia artemisiifolia</w:t>
      </w:r>
      <w:r>
        <w:t>) emergence pattern in Nebraska. Weed Technol 31:623–631</w:t>
      </w:r>
    </w:p>
    <w:p w14:paraId="24155A98" w14:textId="77777777" w:rsidR="000908A9" w:rsidRDefault="000908A9" w:rsidP="000908A9">
      <w:pPr>
        <w:pStyle w:val="Bibliography"/>
      </w:pPr>
      <w:r>
        <w:t xml:space="preserve">Bastida F, Lezaun JA, González-Andújar JL (2021) A predictive model for the time course of seedling emergence of </w:t>
      </w:r>
      <w:r>
        <w:rPr>
          <w:i/>
          <w:iCs/>
        </w:rPr>
        <w:t>Phalaris brachystachys</w:t>
      </w:r>
      <w:r>
        <w:t xml:space="preserve"> (short-spiked canary grass) in wheat fields. Span J Agric Res 19:e10SC02</w:t>
      </w:r>
    </w:p>
    <w:p w14:paraId="62413D8D" w14:textId="77777777" w:rsidR="000908A9" w:rsidRDefault="000908A9" w:rsidP="000908A9">
      <w:pPr>
        <w:pStyle w:val="Bibliography"/>
      </w:pPr>
      <w:r>
        <w:t>Behtari B, Luis M de (2012) Seedling emergence of tall fescue and wheatgrass under different climate conditions in Iran. Span J Agric Res 10:183–190</w:t>
      </w:r>
    </w:p>
    <w:p w14:paraId="7BE33D3C" w14:textId="77777777" w:rsidR="000908A9" w:rsidRDefault="000908A9" w:rsidP="000908A9">
      <w:pPr>
        <w:pStyle w:val="Bibliography"/>
      </w:pPr>
      <w:r>
        <w:t xml:space="preserve">Blanco AM, Chantre GR, Lodovichi MV, Bandoni JA, López RL, Vigna MR, Gigón R, Sabbatini MR (2014) Modeling seed dormancy release and germination for predicting </w:t>
      </w:r>
      <w:r>
        <w:rPr>
          <w:i/>
          <w:iCs/>
        </w:rPr>
        <w:t>Avena fatua</w:t>
      </w:r>
      <w:r>
        <w:t xml:space="preserve"> L. field emergence: a genetic algorithm approach. Ecol Model 272:293–300</w:t>
      </w:r>
    </w:p>
    <w:p w14:paraId="57B12008" w14:textId="77777777" w:rsidR="000908A9" w:rsidRDefault="000908A9" w:rsidP="000908A9">
      <w:pPr>
        <w:pStyle w:val="Bibliography"/>
      </w:pPr>
      <w:r>
        <w:t>Bullied WJ, Marginet AM, Acker RCV (2003) Conventional- and conservation-tillage systems influence emergence periodicity of annual weed species in canola. Weed Sci 51:886–897</w:t>
      </w:r>
    </w:p>
    <w:p w14:paraId="4126A8D9" w14:textId="77777777" w:rsidR="000908A9" w:rsidRDefault="000908A9" w:rsidP="000908A9">
      <w:pPr>
        <w:pStyle w:val="Bibliography"/>
      </w:pPr>
      <w:r>
        <w:t>Bullied WJ, Van Acker RC, Bullock PR (2012) Hydrothermal modeling of seedling emergence timing across topography and soil depth. Agron J 104:423–436</w:t>
      </w:r>
    </w:p>
    <w:p w14:paraId="032873CA" w14:textId="77777777" w:rsidR="000908A9" w:rsidRDefault="000908A9" w:rsidP="000908A9">
      <w:pPr>
        <w:pStyle w:val="Bibliography"/>
      </w:pPr>
      <w:r>
        <w:t>Cao R, Francisco-Fernández M, Anand A, Bastida F, González-Andújar JL (2011) Computing statistical indices for hydrothermal times using weed emergence data. J Agric Sci 149:701–712</w:t>
      </w:r>
    </w:p>
    <w:p w14:paraId="41EEAF86" w14:textId="77777777" w:rsidR="000908A9" w:rsidRDefault="000908A9" w:rsidP="000908A9">
      <w:pPr>
        <w:pStyle w:val="Bibliography"/>
      </w:pPr>
      <w:r>
        <w:t xml:space="preserve">Cao R, Francisco-Fernández M, Anand A, Bastida F, González-Andújar JL (2013) Modeling </w:t>
      </w:r>
      <w:r>
        <w:rPr>
          <w:i/>
          <w:iCs/>
        </w:rPr>
        <w:t>Bromus diandrus</w:t>
      </w:r>
      <w:r>
        <w:t xml:space="preserve"> seedling emergence using nonparametric estimation. J Agric Biol Environ Stat 18:64–86</w:t>
      </w:r>
    </w:p>
    <w:p w14:paraId="7CD088C9" w14:textId="77777777" w:rsidR="000908A9" w:rsidRDefault="000908A9" w:rsidP="000908A9">
      <w:pPr>
        <w:pStyle w:val="Bibliography"/>
      </w:pPr>
      <w:r>
        <w:t>Cardina J, Herms CP, Herms DA (2011) Phenological indicators for emergence of large and smooth crabgrass (</w:t>
      </w:r>
      <w:r>
        <w:rPr>
          <w:i/>
          <w:iCs/>
        </w:rPr>
        <w:t>Digitaria sanguinalis</w:t>
      </w:r>
      <w:r>
        <w:t xml:space="preserve"> and </w:t>
      </w:r>
      <w:r>
        <w:rPr>
          <w:i/>
          <w:iCs/>
        </w:rPr>
        <w:t>D. ischaemum</w:t>
      </w:r>
      <w:r>
        <w:t>). Weed Technol 25:141–150</w:t>
      </w:r>
    </w:p>
    <w:p w14:paraId="671C8772" w14:textId="77777777" w:rsidR="000908A9" w:rsidRDefault="000908A9" w:rsidP="000908A9">
      <w:pPr>
        <w:pStyle w:val="Bibliography"/>
      </w:pPr>
      <w:r>
        <w:t>Cardina J, Herms CP, Herms DA, Forcella F (2007) Evaluating phenological indicators for predicting giant foxtail (</w:t>
      </w:r>
      <w:r>
        <w:rPr>
          <w:i/>
          <w:iCs/>
        </w:rPr>
        <w:t>Setaria faberi</w:t>
      </w:r>
      <w:r>
        <w:t>) emergence. Weed Sci 55:455–464</w:t>
      </w:r>
    </w:p>
    <w:p w14:paraId="4C850724" w14:textId="77777777" w:rsidR="000908A9" w:rsidRDefault="000908A9" w:rsidP="000908A9">
      <w:pPr>
        <w:pStyle w:val="Bibliography"/>
      </w:pPr>
      <w:r>
        <w:t>Chahal PS, Barnes ER, Jhala AJ (2021) Emergence pattern of Palmer amaranth (</w:t>
      </w:r>
      <w:r>
        <w:rPr>
          <w:i/>
          <w:iCs/>
        </w:rPr>
        <w:t>Amaranthus palmeri</w:t>
      </w:r>
      <w:r>
        <w:t>) influenced by tillage timings and residual herbicides. Weed Technol 35:433–439</w:t>
      </w:r>
    </w:p>
    <w:p w14:paraId="266FCB0B" w14:textId="77777777" w:rsidR="000908A9" w:rsidRDefault="000908A9" w:rsidP="000908A9">
      <w:pPr>
        <w:pStyle w:val="Bibliography"/>
      </w:pPr>
      <w:r>
        <w:t>Chantre GR, Blanco AM, Forcella F, Acker RCV, Sabbatini MR, González-Andújar JL (2014) A comparative study between non-linear regression and artificial neural network approaches for modelling wild oat (</w:t>
      </w:r>
      <w:r>
        <w:rPr>
          <w:i/>
          <w:iCs/>
        </w:rPr>
        <w:t>Avena fatua</w:t>
      </w:r>
      <w:r>
        <w:t>) field emergence. J Agric Sci 152:254–262</w:t>
      </w:r>
    </w:p>
    <w:p w14:paraId="29CD2C1B" w14:textId="77777777" w:rsidR="000908A9" w:rsidRDefault="000908A9" w:rsidP="000908A9">
      <w:pPr>
        <w:pStyle w:val="Bibliography"/>
      </w:pPr>
      <w:r>
        <w:t xml:space="preserve">Chantre GR, Blanco AM, Lodovichi MV, Bandoni AJ, Sabbatini MR, López RL, Vigna MR, Gigón R (2012) Modeling </w:t>
      </w:r>
      <w:r>
        <w:rPr>
          <w:i/>
          <w:iCs/>
        </w:rPr>
        <w:t>Avena fatua</w:t>
      </w:r>
      <w:r>
        <w:t xml:space="preserve"> seedling emergence dynamics: an artificial neural network approach. Comput Electron Agric 88:95–102</w:t>
      </w:r>
    </w:p>
    <w:p w14:paraId="3F21C9BF" w14:textId="77777777" w:rsidR="000908A9" w:rsidRDefault="000908A9" w:rsidP="000908A9">
      <w:pPr>
        <w:pStyle w:val="Bibliography"/>
      </w:pPr>
      <w:r>
        <w:t>Chantre GR, Vigna MR, Renzi JP, Blanco AM (2018) A flexible and practical approach for real-time weed emergence prediction based on Artificial Neural Networks. Biosyst Eng 170:51–60</w:t>
      </w:r>
    </w:p>
    <w:p w14:paraId="0E45783C" w14:textId="77777777" w:rsidR="000908A9" w:rsidRDefault="000908A9" w:rsidP="000908A9">
      <w:pPr>
        <w:pStyle w:val="Bibliography"/>
      </w:pPr>
      <w:r>
        <w:t>Clay SA, Davis A, Dille A, Lindquist J, Ramirez AHM, Sprague C, Reicks G, Forcella F (2014) Common sunflower seedling emergence across the U.S. Midwest. Weed Sci 62:63–70</w:t>
      </w:r>
    </w:p>
    <w:p w14:paraId="1A225317" w14:textId="77777777" w:rsidR="000908A9" w:rsidRDefault="000908A9" w:rsidP="000908A9">
      <w:pPr>
        <w:pStyle w:val="Bibliography"/>
      </w:pPr>
      <w:r>
        <w:t>Colbach N, Busset H, Yamada O, Dürr C, Caneill J (2006) AlomySys: modelling black-grass (</w:t>
      </w:r>
      <w:r>
        <w:rPr>
          <w:i/>
          <w:iCs/>
        </w:rPr>
        <w:t>Alopecurus myosuroides</w:t>
      </w:r>
      <w:r>
        <w:t xml:space="preserve"> Huds.) germination and emergence, in interaction with seed characteristics, tillage and soil climate. II. Evaluation. Eur J Agron 24:113–128</w:t>
      </w:r>
    </w:p>
    <w:p w14:paraId="31DA6329" w14:textId="77777777" w:rsidR="000908A9" w:rsidRDefault="000908A9" w:rsidP="000908A9">
      <w:pPr>
        <w:pStyle w:val="Bibliography"/>
      </w:pPr>
      <w:r>
        <w:t>Davis AS, Clay S, Cardina J, Dille A, Forcella F, Lindquist J, Sprague C (2013) Seed burial physical environment explains departures from regional hydrothermal model of giant ragweed (</w:t>
      </w:r>
      <w:r>
        <w:rPr>
          <w:i/>
          <w:iCs/>
        </w:rPr>
        <w:t>Ambrosia trifida</w:t>
      </w:r>
      <w:r>
        <w:t>) seedling emergence in US Midwest. Weed Sci 61:415–421</w:t>
      </w:r>
    </w:p>
    <w:p w14:paraId="221AF284" w14:textId="77777777" w:rsidR="000908A9" w:rsidRDefault="000908A9" w:rsidP="000908A9">
      <w:pPr>
        <w:pStyle w:val="Bibliography"/>
      </w:pPr>
      <w:r>
        <w:lastRenderedPageBreak/>
        <w:t>Dexter JE, Jhala AJ, Yang R-C, Hills MJ, Weselake RJ, Hall LM (2010) Emergence and persistence of volunteer flax in western Canadian cropping systems. Agron J 102:1321–1328</w:t>
      </w:r>
    </w:p>
    <w:p w14:paraId="7ED66487" w14:textId="77777777" w:rsidR="000908A9" w:rsidRDefault="000908A9" w:rsidP="000908A9">
      <w:pPr>
        <w:pStyle w:val="Bibliography"/>
      </w:pPr>
      <w:r>
        <w:t>Dille JA, Stahlman PW, Du J, Geier PW, Riffel JD, Currie RS, Wilson RG, Sbatella GM, Westra P, Kniss AR, Moechnig MJ, Cole RM (2017) Kochia (</w:t>
      </w:r>
      <w:r>
        <w:rPr>
          <w:i/>
          <w:iCs/>
        </w:rPr>
        <w:t>Kochia scoparia</w:t>
      </w:r>
      <w:r>
        <w:t>) emergence profiles and seed persistence across the central Great Plains. Weed Sci 65:614–625</w:t>
      </w:r>
    </w:p>
    <w:p w14:paraId="01DB8030" w14:textId="77777777" w:rsidR="000908A9" w:rsidRDefault="000908A9" w:rsidP="000908A9">
      <w:pPr>
        <w:pStyle w:val="Bibliography"/>
      </w:pPr>
      <w:r>
        <w:t xml:space="preserve">Donald WW (2000) A degree-day model of </w:t>
      </w:r>
      <w:r>
        <w:rPr>
          <w:i/>
          <w:iCs/>
        </w:rPr>
        <w:t>Cirsium arvense</w:t>
      </w:r>
      <w:r>
        <w:t xml:space="preserve"> shoot emergence from adventitious root buds in spring. Weed Sci 48:333–341</w:t>
      </w:r>
    </w:p>
    <w:p w14:paraId="5CD16FB4" w14:textId="77777777" w:rsidR="000908A9" w:rsidRDefault="000908A9" w:rsidP="000908A9">
      <w:pPr>
        <w:pStyle w:val="Bibliography"/>
      </w:pPr>
      <w:r>
        <w:t>Dorado J, Sousa E, Calha IM, González-Andújar JL, Fernández-Quintanilla C (2009) Predicting weed emergence in maize crops under two contrasting climatic conditions. Weed Res 49:251–260</w:t>
      </w:r>
    </w:p>
    <w:p w14:paraId="69B7240F" w14:textId="77777777" w:rsidR="000908A9" w:rsidRDefault="000908A9" w:rsidP="000908A9">
      <w:pPr>
        <w:pStyle w:val="Bibliography"/>
      </w:pPr>
      <w:r>
        <w:t xml:space="preserve">Egea-Cobrero V, Bradley K, Calha IM, Davis AS, Dorado J, Forcella F, Lindquist JL, Sprague CL, González-Andújar JL (2020) Validation of predictive empirical weed emergence models of </w:t>
      </w:r>
      <w:r>
        <w:rPr>
          <w:i/>
          <w:iCs/>
        </w:rPr>
        <w:t>Abutilon theophrasti</w:t>
      </w:r>
      <w:r>
        <w:t xml:space="preserve"> Medik based on intercontinental data. Weed Res 60:297–302</w:t>
      </w:r>
    </w:p>
    <w:p w14:paraId="31EF31DC" w14:textId="77777777" w:rsidR="000908A9" w:rsidRDefault="000908A9" w:rsidP="000908A9">
      <w:pPr>
        <w:pStyle w:val="Bibliography"/>
      </w:pPr>
      <w:r>
        <w:t>Ekeleme F, Forcella F, Archer DW, Akobundu IO, Chikoye D (2005) Seedling emergence model for tropic ageratum (</w:t>
      </w:r>
      <w:r>
        <w:rPr>
          <w:i/>
          <w:iCs/>
        </w:rPr>
        <w:t>Ageratum conyzoides</w:t>
      </w:r>
      <w:r>
        <w:t>). Weed Sci 53:55–61</w:t>
      </w:r>
    </w:p>
    <w:p w14:paraId="405899AB" w14:textId="77777777" w:rsidR="000908A9" w:rsidRDefault="000908A9" w:rsidP="000908A9">
      <w:pPr>
        <w:pStyle w:val="Bibliography"/>
      </w:pPr>
      <w:r>
        <w:t>Ekeleme F, Forcella F, Archer DW, Chikoye D, Akobundu IO (2004) Simulation of shoot emergence pattern of cogongrass (</w:t>
      </w:r>
      <w:r>
        <w:rPr>
          <w:i/>
          <w:iCs/>
        </w:rPr>
        <w:t>Imperata cylindrica</w:t>
      </w:r>
      <w:r>
        <w:t>) in the humid tropics. Weed Sci 52:961–967</w:t>
      </w:r>
    </w:p>
    <w:p w14:paraId="220BF94F" w14:textId="77777777" w:rsidR="000908A9" w:rsidRDefault="000908A9" w:rsidP="000908A9">
      <w:pPr>
        <w:pStyle w:val="Bibliography"/>
      </w:pPr>
      <w:r>
        <w:t>Forcella F, Wilson RG, Dekker J, Kremer RJ, Cardina J, Anderson RL, Alm D, Renner KA, Harvey RG, Clay S (1997) Weed seed bank emergence across the Corn Belt. Weed Sci 45:67–76</w:t>
      </w:r>
    </w:p>
    <w:p w14:paraId="40680A6A" w14:textId="77777777" w:rsidR="000908A9" w:rsidRDefault="000908A9" w:rsidP="000908A9">
      <w:pPr>
        <w:pStyle w:val="Bibliography"/>
      </w:pPr>
      <w:r>
        <w:t>García AL, Recasens J, Forcella F, Torra J, Royo-Esnal A (2013) Hydrothermal emergence model for ripgut brome (</w:t>
      </w:r>
      <w:r>
        <w:rPr>
          <w:i/>
          <w:iCs/>
        </w:rPr>
        <w:t>Bromus diandrus</w:t>
      </w:r>
      <w:r>
        <w:t>). Weed Sci 61:146–153</w:t>
      </w:r>
    </w:p>
    <w:p w14:paraId="72645F9E" w14:textId="77777777" w:rsidR="000908A9" w:rsidRDefault="000908A9" w:rsidP="000908A9">
      <w:pPr>
        <w:pStyle w:val="Bibliography"/>
      </w:pPr>
      <w:r>
        <w:t xml:space="preserve">González-Andújar JL, Francisco-Fernandez M, Cao R, Reyes M, Urbano JM, Forcella F, Bastida F (2016) A comparative study between nonlinear regression and nonparametric approaches for modelling </w:t>
      </w:r>
      <w:r>
        <w:rPr>
          <w:i/>
          <w:iCs/>
        </w:rPr>
        <w:t>Phalaris paradoxa</w:t>
      </w:r>
      <w:r>
        <w:t xml:space="preserve"> seedling emergence. Weed Res 56:367–376</w:t>
      </w:r>
    </w:p>
    <w:p w14:paraId="0FB52BCF" w14:textId="77777777" w:rsidR="000908A9" w:rsidRDefault="000908A9" w:rsidP="000908A9">
      <w:pPr>
        <w:pStyle w:val="Bibliography"/>
      </w:pPr>
      <w:r>
        <w:t>Goplen JJ, Sheaffer CC, Becker RL, Coulter JA, Breitenbach FR, Behnken LM, Johnson GA, Gunsolus JL (2017) Seedbank depletion and emergence patterns of giant ragweed (</w:t>
      </w:r>
      <w:r>
        <w:rPr>
          <w:i/>
          <w:iCs/>
        </w:rPr>
        <w:t>Ambrosia trifida</w:t>
      </w:r>
      <w:r>
        <w:t>) in Minnesota cropping systems. Weed Sci 65:52–60</w:t>
      </w:r>
    </w:p>
    <w:p w14:paraId="345E5DF8" w14:textId="77777777" w:rsidR="000908A9" w:rsidRDefault="000908A9" w:rsidP="000908A9">
      <w:pPr>
        <w:pStyle w:val="Bibliography"/>
      </w:pPr>
      <w:r>
        <w:t>Goplen JJ, Sheaffer CC, Becker RL, Moon RD, Coulter JA, Breitenbach FR, Behnken LM, Gunsolus JL (2018) Giant ragweed (</w:t>
      </w:r>
      <w:r>
        <w:rPr>
          <w:i/>
          <w:iCs/>
        </w:rPr>
        <w:t>Ambrosia trifida</w:t>
      </w:r>
      <w:r>
        <w:t>) emergence model performance evaluated in diverse cropping systems. Weed Sci 66:36–46</w:t>
      </w:r>
    </w:p>
    <w:p w14:paraId="2347CEA8" w14:textId="77777777" w:rsidR="000908A9" w:rsidRDefault="000908A9" w:rsidP="000908A9">
      <w:pPr>
        <w:pStyle w:val="Bibliography"/>
      </w:pPr>
      <w:r>
        <w:t xml:space="preserve">Goulart FA, Zandoná RR, Schmitz MF, Ulguim AR, Andres A, Agostinetto D (2020) Modeling the emergence of </w:t>
      </w:r>
      <w:r>
        <w:rPr>
          <w:i/>
          <w:iCs/>
        </w:rPr>
        <w:t>Echinochloa</w:t>
      </w:r>
      <w:r>
        <w:t xml:space="preserve"> sp. in flooded rice systems. Agronomy 10:1756</w:t>
      </w:r>
    </w:p>
    <w:p w14:paraId="14CFDB86" w14:textId="77777777" w:rsidR="000908A9" w:rsidRDefault="000908A9" w:rsidP="000908A9">
      <w:pPr>
        <w:pStyle w:val="Bibliography"/>
      </w:pPr>
      <w:r>
        <w:t>Grundy AC, Mead A (2000) Modeling weed emergence as a function of meteorological records. Weed Sci 48:594–603</w:t>
      </w:r>
    </w:p>
    <w:p w14:paraId="05256B04" w14:textId="77777777" w:rsidR="000908A9" w:rsidRDefault="000908A9" w:rsidP="000908A9">
      <w:pPr>
        <w:pStyle w:val="Bibliography"/>
      </w:pPr>
      <w:r>
        <w:t xml:space="preserve">Grundy AC, Peters NCB, Rasmussen IA, Hartmann KM, Sattin M, Andersson L, Mead A, Murdoch AJ, Forcella F (2003) Emergence of </w:t>
      </w:r>
      <w:r>
        <w:rPr>
          <w:i/>
          <w:iCs/>
        </w:rPr>
        <w:t>Chenopodium album</w:t>
      </w:r>
      <w:r>
        <w:t xml:space="preserve"> and </w:t>
      </w:r>
      <w:r>
        <w:rPr>
          <w:i/>
          <w:iCs/>
        </w:rPr>
        <w:t>Stellaria media</w:t>
      </w:r>
      <w:r>
        <w:t xml:space="preserve"> of different origins under different climatic conditions. Weed Res 43:163–176</w:t>
      </w:r>
    </w:p>
    <w:p w14:paraId="078728EF" w14:textId="77777777" w:rsidR="000908A9" w:rsidRDefault="000908A9" w:rsidP="000908A9">
      <w:pPr>
        <w:pStyle w:val="Bibliography"/>
      </w:pPr>
      <w:r>
        <w:t>Hacault KM, Van Acker RC (2006) Emergence timing and control of dandelion (</w:t>
      </w:r>
      <w:r>
        <w:rPr>
          <w:i/>
          <w:iCs/>
        </w:rPr>
        <w:t>Taraxacum officinale</w:t>
      </w:r>
      <w:r>
        <w:t>) in spring wheat. Weed Sci 54:172–181</w:t>
      </w:r>
    </w:p>
    <w:p w14:paraId="673A204E" w14:textId="77777777" w:rsidR="000908A9" w:rsidRDefault="000908A9" w:rsidP="000908A9">
      <w:pPr>
        <w:pStyle w:val="Bibliography"/>
      </w:pPr>
      <w:r>
        <w:t>Hadi MHS, González-Andújar JL (2009) Comparison of fitting weed seedling emergence models with nonlinear regression and genetic algorithm. Comput Electron Agric 65:19–25</w:t>
      </w:r>
    </w:p>
    <w:p w14:paraId="3BF6351D" w14:textId="77777777" w:rsidR="000908A9" w:rsidRDefault="000908A9" w:rsidP="000908A9">
      <w:pPr>
        <w:pStyle w:val="Bibliography"/>
      </w:pPr>
      <w:r>
        <w:t>Harrison SK, Regnier EE, Schmoll JT, Harrison JM (2007) Seed size and burial effects on giant ragweed (</w:t>
      </w:r>
      <w:r>
        <w:rPr>
          <w:i/>
          <w:iCs/>
        </w:rPr>
        <w:t>Ambrosia trifida</w:t>
      </w:r>
      <w:r>
        <w:t>) emergence and seed demise. Weed Sci 55:16–22</w:t>
      </w:r>
    </w:p>
    <w:p w14:paraId="6F607F23" w14:textId="77777777" w:rsidR="000908A9" w:rsidRDefault="000908A9" w:rsidP="000908A9">
      <w:pPr>
        <w:pStyle w:val="Bibliography"/>
      </w:pPr>
      <w:r>
        <w:t>Hill EC, Renner KA, Sprague CL (2014) Henbit (</w:t>
      </w:r>
      <w:r>
        <w:rPr>
          <w:i/>
          <w:iCs/>
        </w:rPr>
        <w:t>Lamium amplexicaule</w:t>
      </w:r>
      <w:r>
        <w:t>), common chickweed (</w:t>
      </w:r>
      <w:r>
        <w:rPr>
          <w:i/>
          <w:iCs/>
        </w:rPr>
        <w:t>Stellaria media</w:t>
      </w:r>
      <w:r>
        <w:t>), shepherd’s-purse (</w:t>
      </w:r>
      <w:r>
        <w:rPr>
          <w:i/>
          <w:iCs/>
        </w:rPr>
        <w:t>Capsella bursa-pastoris</w:t>
      </w:r>
      <w:r>
        <w:t>), and field pennycress (</w:t>
      </w:r>
      <w:r>
        <w:rPr>
          <w:i/>
          <w:iCs/>
        </w:rPr>
        <w:t>Thlaspi arvense</w:t>
      </w:r>
      <w:r>
        <w:t>): fecundity, seed dispersal, dormancy, and emergence. Weed Sci 62:97–106</w:t>
      </w:r>
    </w:p>
    <w:p w14:paraId="63FA473E" w14:textId="77777777" w:rsidR="000908A9" w:rsidRDefault="000908A9" w:rsidP="000908A9">
      <w:pPr>
        <w:pStyle w:val="Bibliography"/>
      </w:pPr>
      <w:r>
        <w:t xml:space="preserve">Izquierdo J, Bastida F, Lezaún JM, Sánchez del Arco MJ, González-Andújar JL (2013) Development and evaluation of a model for predicting </w:t>
      </w:r>
      <w:r>
        <w:rPr>
          <w:i/>
          <w:iCs/>
        </w:rPr>
        <w:t>Lolium rigidum</w:t>
      </w:r>
      <w:r>
        <w:t xml:space="preserve"> emergence in winter cereal crops in the Mediterranean area. Weed Res 53:269–278</w:t>
      </w:r>
    </w:p>
    <w:p w14:paraId="138BF429" w14:textId="77777777" w:rsidR="000908A9" w:rsidRDefault="000908A9" w:rsidP="000908A9">
      <w:pPr>
        <w:pStyle w:val="Bibliography"/>
      </w:pPr>
      <w:r>
        <w:lastRenderedPageBreak/>
        <w:t>Izquierdo J, González-Andújar JL, Bastida F, Lezaún JA, del Arco MJS (2009) A thermal time model to predict corn poppy (</w:t>
      </w:r>
      <w:r>
        <w:rPr>
          <w:i/>
          <w:iCs/>
        </w:rPr>
        <w:t>Papaver rhoeas</w:t>
      </w:r>
      <w:r>
        <w:t>) emergence in cereal fields. Weed Sci 57:660–664</w:t>
      </w:r>
    </w:p>
    <w:p w14:paraId="7B228C2D" w14:textId="77777777" w:rsidR="000908A9" w:rsidRDefault="000908A9" w:rsidP="000908A9">
      <w:pPr>
        <w:pStyle w:val="Bibliography"/>
      </w:pPr>
      <w:r>
        <w:t xml:space="preserve">Khakzad R, Alebrahim MT, Tobeh A, Oveisi M, Valiolahpor R, Tseng TM (2019) Effects of different management practices on </w:t>
      </w:r>
      <w:r>
        <w:rPr>
          <w:i/>
          <w:iCs/>
        </w:rPr>
        <w:t>Portulaca oleracea</w:t>
      </w:r>
      <w:r>
        <w:t xml:space="preserve"> emergence in soyabean. Weed Res 59:279–287</w:t>
      </w:r>
    </w:p>
    <w:p w14:paraId="77689EE5" w14:textId="77777777" w:rsidR="000908A9" w:rsidRDefault="000908A9" w:rsidP="000908A9">
      <w:pPr>
        <w:pStyle w:val="Bibliography"/>
      </w:pPr>
      <w:r>
        <w:t>Lawson AN, Van Acker RC, Friesen LF (2006) Emergence timing of volunteer canola in spring wheat fields in Manitoba. Weed Sci 54:873–882</w:t>
      </w:r>
    </w:p>
    <w:p w14:paraId="03A49D79" w14:textId="77777777" w:rsidR="000908A9" w:rsidRDefault="000908A9" w:rsidP="000908A9">
      <w:pPr>
        <w:pStyle w:val="Bibliography"/>
      </w:pPr>
      <w:r>
        <w:t>Leblanc ML, Cloutier DC, Stewart KA, Hamel C (2003) The use of thermal time to model common lambsquarters (</w:t>
      </w:r>
      <w:r>
        <w:rPr>
          <w:i/>
          <w:iCs/>
        </w:rPr>
        <w:t>Chenopodium album</w:t>
      </w:r>
      <w:r>
        <w:t>) seedling emergence in corn. Weed Sci 51:718–724</w:t>
      </w:r>
    </w:p>
    <w:p w14:paraId="5D39DC2F" w14:textId="77777777" w:rsidR="000908A9" w:rsidRDefault="000908A9" w:rsidP="000908A9">
      <w:pPr>
        <w:pStyle w:val="Bibliography"/>
      </w:pPr>
      <w:r>
        <w:t>Leblanc ML, Cloutier DC, Stewart KA, Hamel C (2004) Calibration and validation of a common lambsquarters (</w:t>
      </w:r>
      <w:r>
        <w:rPr>
          <w:i/>
          <w:iCs/>
        </w:rPr>
        <w:t>Chenopodium album</w:t>
      </w:r>
      <w:r>
        <w:t>) seedling emergence model. Weed Sci 52:61–66</w:t>
      </w:r>
    </w:p>
    <w:p w14:paraId="0FC0DDE1" w14:textId="77777777" w:rsidR="000908A9" w:rsidRDefault="000908A9" w:rsidP="000908A9">
      <w:pPr>
        <w:pStyle w:val="Bibliography"/>
      </w:pPr>
      <w:r>
        <w:t xml:space="preserve">Leguizamón ES, Fernández-Quintanilla C, Barroso J, González-Andújar JL (2005) Using thermal and hydrothermal time to model seedling emergence of </w:t>
      </w:r>
      <w:r>
        <w:rPr>
          <w:i/>
          <w:iCs/>
        </w:rPr>
        <w:t>Avena sterilis</w:t>
      </w:r>
      <w:r>
        <w:t xml:space="preserve"> ssp. </w:t>
      </w:r>
      <w:r>
        <w:rPr>
          <w:i/>
          <w:iCs/>
        </w:rPr>
        <w:t>ludoviciana</w:t>
      </w:r>
      <w:r>
        <w:t xml:space="preserve"> in Spain. Weed Res 45:149–156</w:t>
      </w:r>
    </w:p>
    <w:p w14:paraId="750CBC4E" w14:textId="77777777" w:rsidR="000908A9" w:rsidRDefault="000908A9" w:rsidP="000908A9">
      <w:pPr>
        <w:pStyle w:val="Bibliography"/>
      </w:pPr>
      <w:r>
        <w:t>Leguizamón ES, Rodriguez N, Rainero H, Perez M, Perez L, Zorza E, Fernández-Quintanilla C (2009) Modelling the emergence pattern of six summer annual weed grasses under no tillage systems in Argentina. Weed Res 49:98–106</w:t>
      </w:r>
    </w:p>
    <w:p w14:paraId="04A0E5B0" w14:textId="77777777" w:rsidR="000908A9" w:rsidRDefault="000908A9" w:rsidP="000908A9">
      <w:pPr>
        <w:pStyle w:val="Bibliography"/>
      </w:pPr>
      <w:r>
        <w:t>Leon RG, Izquierdo J, González-Andújar JL (2015) Characterization and modeling of itchgrass (</w:t>
      </w:r>
      <w:r>
        <w:rPr>
          <w:i/>
          <w:iCs/>
        </w:rPr>
        <w:t>Rottboellia cochinchinensis</w:t>
      </w:r>
      <w:r>
        <w:t>) biphasic seedling emergence patterns in the tropics. Weed Sci 63:623–630</w:t>
      </w:r>
    </w:p>
    <w:p w14:paraId="2B985367" w14:textId="77777777" w:rsidR="000908A9" w:rsidRDefault="000908A9" w:rsidP="000908A9">
      <w:pPr>
        <w:pStyle w:val="Bibliography"/>
      </w:pPr>
      <w:r>
        <w:t xml:space="preserve">Loddo D, Bozic D, Calha IM, Dorado J, Izquierdo J, Šćepanović M, Barić K, Carlesi S, Leskovsek R, Peterson D (2019) Variability in seedling emergence for European and North American populations of </w:t>
      </w:r>
      <w:r>
        <w:rPr>
          <w:i/>
          <w:iCs/>
        </w:rPr>
        <w:t>Abutilon theophrasti</w:t>
      </w:r>
      <w:r>
        <w:t>. Weed Res 59:15–27</w:t>
      </w:r>
    </w:p>
    <w:p w14:paraId="0DC44E51" w14:textId="77777777" w:rsidR="000908A9" w:rsidRDefault="000908A9" w:rsidP="000908A9">
      <w:pPr>
        <w:pStyle w:val="Bibliography"/>
      </w:pPr>
      <w:r>
        <w:t>Lundy ME, Hill JE, Van Kessel C, Owen DA, Pedroso RM, Boddy LG, Fischer AJ, Linquist BA (2014) Site-specific, real-time temperatures improve the accuracy of weed emergence predictions in direct-seeded rice systems. Agric Syst 123:12–21</w:t>
      </w:r>
    </w:p>
    <w:p w14:paraId="3EFD403C" w14:textId="77777777" w:rsidR="000908A9" w:rsidRDefault="000908A9" w:rsidP="000908A9">
      <w:pPr>
        <w:pStyle w:val="Bibliography"/>
      </w:pPr>
      <w:r>
        <w:t>Martinson K, Durgan B, Forcella F, Wiersma J, Spokas K, Archer D (2007) An emergence model for wild oat (</w:t>
      </w:r>
      <w:r>
        <w:rPr>
          <w:i/>
          <w:iCs/>
        </w:rPr>
        <w:t>Avena fatua</w:t>
      </w:r>
      <w:r>
        <w:t>). Weed Sci 55:584–591</w:t>
      </w:r>
    </w:p>
    <w:p w14:paraId="14960A3A" w14:textId="77777777" w:rsidR="000908A9" w:rsidRDefault="000908A9" w:rsidP="000908A9">
      <w:pPr>
        <w:pStyle w:val="Bibliography"/>
      </w:pPr>
      <w:r>
        <w:t>Masin R, Loddo D, Benvenuti S, Otto S, Zanin G (2012) Modeling weed emergence in Italian maize fields. Weed Sci 60:254–259</w:t>
      </w:r>
    </w:p>
    <w:p w14:paraId="5B131109" w14:textId="77777777" w:rsidR="000908A9" w:rsidRDefault="000908A9" w:rsidP="000908A9">
      <w:pPr>
        <w:pStyle w:val="Bibliography"/>
      </w:pPr>
      <w:r>
        <w:t>Masin R, Loddo D, Benvenuti S, Zuin MC, Macchia M, Zanin G (2010) Temperature and water potential as parameters for modeling weed emergence in central-northern Italy. Weed Sci 58:216–222</w:t>
      </w:r>
    </w:p>
    <w:p w14:paraId="0581686E" w14:textId="77777777" w:rsidR="000908A9" w:rsidRDefault="000908A9" w:rsidP="000908A9">
      <w:pPr>
        <w:pStyle w:val="Bibliography"/>
      </w:pPr>
      <w:r>
        <w:t>Masin R, Loddo D, Gasparini V, Otto S, Zanin G (2014) Evaluation of weed emergence model AlertInf for maize in soybean. Weed Sci 62:360–369</w:t>
      </w:r>
    </w:p>
    <w:p w14:paraId="508FF57D" w14:textId="77777777" w:rsidR="000908A9" w:rsidRDefault="000908A9" w:rsidP="000908A9">
      <w:pPr>
        <w:pStyle w:val="Bibliography"/>
      </w:pPr>
      <w:r>
        <w:t>Masin R, Macolino S (2016) Seedling emergence and establishment of annual bluegrass (</w:t>
      </w:r>
      <w:r>
        <w:rPr>
          <w:i/>
          <w:iCs/>
        </w:rPr>
        <w:t>Poa annua</w:t>
      </w:r>
      <w:r>
        <w:t>) in turfgrasses of traditional and creeping perennial ryegrass cultivars. Weed Technol 30:238–245</w:t>
      </w:r>
    </w:p>
    <w:p w14:paraId="3DC998B9" w14:textId="77777777" w:rsidR="000908A9" w:rsidRDefault="000908A9" w:rsidP="000908A9">
      <w:pPr>
        <w:pStyle w:val="Bibliography"/>
      </w:pPr>
      <w:r>
        <w:t>Masin R, Zuin MC, Zanin G (2005) Phenological observations on shrubs to predict weed emergence in turf. Int J Biometeorol 50:23–32</w:t>
      </w:r>
    </w:p>
    <w:p w14:paraId="79F4C2A7" w14:textId="77777777" w:rsidR="000908A9" w:rsidRDefault="000908A9" w:rsidP="000908A9">
      <w:pPr>
        <w:pStyle w:val="Bibliography"/>
      </w:pPr>
      <w:r>
        <w:t>McGiffen M, Spokas K, Forcella F, Archer D, Poppe S, Figueroa R (2008) Emergence prediction of common groundsel (</w:t>
      </w:r>
      <w:r>
        <w:rPr>
          <w:i/>
          <w:iCs/>
        </w:rPr>
        <w:t>Senecio vulgaris</w:t>
      </w:r>
      <w:r>
        <w:t>). Weed Sci 56:58–65</w:t>
      </w:r>
    </w:p>
    <w:p w14:paraId="3DDC6B84" w14:textId="77777777" w:rsidR="000908A9" w:rsidRDefault="000908A9" w:rsidP="000908A9">
      <w:pPr>
        <w:pStyle w:val="Bibliography"/>
      </w:pPr>
      <w:r>
        <w:t>Myers MW, Curran WS, VanGessel MJ, Calvin DD, Mortensen DA, Majek BA, Karsten HD, Roth GW (2004) Predicting weed emergence for eight annual species in the northeastern United States. Weed Sci 52:913–919</w:t>
      </w:r>
    </w:p>
    <w:p w14:paraId="4C1581B1" w14:textId="77777777" w:rsidR="000908A9" w:rsidRDefault="000908A9" w:rsidP="000908A9">
      <w:pPr>
        <w:pStyle w:val="Bibliography"/>
      </w:pPr>
      <w:r>
        <w:t>Norsworthy JK, Oliveira MJ (2007) A model for predicting common cocklebur (</w:t>
      </w:r>
      <w:r>
        <w:rPr>
          <w:i/>
          <w:iCs/>
        </w:rPr>
        <w:t>Xanthium strumarium</w:t>
      </w:r>
      <w:r>
        <w:t>) emergence in soybean. Weed Sci 55:341–345</w:t>
      </w:r>
    </w:p>
    <w:p w14:paraId="701D3BDD" w14:textId="77777777" w:rsidR="000908A9" w:rsidRDefault="000908A9" w:rsidP="000908A9">
      <w:pPr>
        <w:pStyle w:val="Bibliography"/>
      </w:pPr>
      <w:r>
        <w:t>Oryokot JO, Hunt LA, Murphy S, Swanton CJ (1997) Simulation of pigweed (</w:t>
      </w:r>
      <w:r>
        <w:rPr>
          <w:i/>
          <w:iCs/>
        </w:rPr>
        <w:t>Amaranthus</w:t>
      </w:r>
      <w:r>
        <w:t xml:space="preserve"> spp.) seedling emergence in different tillage systems. Weed Sci 45:684–690</w:t>
      </w:r>
    </w:p>
    <w:p w14:paraId="2C8E81F3" w14:textId="77777777" w:rsidR="000908A9" w:rsidRDefault="000908A9" w:rsidP="000908A9">
      <w:pPr>
        <w:pStyle w:val="Bibliography"/>
      </w:pPr>
      <w:r>
        <w:t>Otto S, Masin R, Chiste G, Zanin G (2007) Modelling the correlation between plant phenology and weed emergence for improving weed control. Weed Res 47:488–498</w:t>
      </w:r>
    </w:p>
    <w:p w14:paraId="721C1A12" w14:textId="77777777" w:rsidR="000908A9" w:rsidRDefault="000908A9" w:rsidP="000908A9">
      <w:pPr>
        <w:pStyle w:val="Bibliography"/>
      </w:pPr>
      <w:r>
        <w:lastRenderedPageBreak/>
        <w:t>Page ER, Gallagher RS, Kemanian AR, Zhang H, Fuerst EP (2006) Modeling site-specific wild oat (</w:t>
      </w:r>
      <w:r>
        <w:rPr>
          <w:i/>
          <w:iCs/>
        </w:rPr>
        <w:t>Avena fatua</w:t>
      </w:r>
      <w:r>
        <w:t>) emergence across a variable landscape. Weed Sci 54:838–846</w:t>
      </w:r>
    </w:p>
    <w:p w14:paraId="3B2119BA" w14:textId="77777777" w:rsidR="000908A9" w:rsidRDefault="000908A9" w:rsidP="000908A9">
      <w:pPr>
        <w:pStyle w:val="Bibliography"/>
      </w:pPr>
      <w:r>
        <w:t>Pagnoncelli F de B Jr, Trezzi MM, Salomão HM, Hartmann KC, González-Andújar JL (2021) Prediction of Italian ryegrass (</w:t>
      </w:r>
      <w:r>
        <w:rPr>
          <w:i/>
          <w:iCs/>
        </w:rPr>
        <w:t>Lolium multiflorum</w:t>
      </w:r>
      <w:r>
        <w:t xml:space="preserve"> L.) emergence using soil thermal time. Acta Sci Agron 43:e52152</w:t>
      </w:r>
    </w:p>
    <w:p w14:paraId="7FE4D1B4" w14:textId="77777777" w:rsidR="000908A9" w:rsidRDefault="000908A9" w:rsidP="000908A9">
      <w:pPr>
        <w:pStyle w:val="Bibliography"/>
      </w:pPr>
      <w:r>
        <w:t>Picapietra G, González-Andújar JL, Acciaresi HA (2021) Predicting junglerice (</w:t>
      </w:r>
      <w:r>
        <w:rPr>
          <w:i/>
          <w:iCs/>
        </w:rPr>
        <w:t>Echinochloa colona</w:t>
      </w:r>
      <w:r>
        <w:t xml:space="preserve"> L.) emergence as a function of thermal time in the humid pampas of Argentina. Int J Pest Manag 67:328–337</w:t>
      </w:r>
    </w:p>
    <w:p w14:paraId="084DDE21" w14:textId="77777777" w:rsidR="000908A9" w:rsidRDefault="000908A9" w:rsidP="000908A9">
      <w:pPr>
        <w:pStyle w:val="Bibliography"/>
      </w:pPr>
      <w:r>
        <w:t xml:space="preserve">Recasens J, García AL, Cantero-Martínez C, Torra J, Royo-Esnal A (2016) Long-term effect of different tillage systems on the emergence and demography of </w:t>
      </w:r>
      <w:r>
        <w:rPr>
          <w:i/>
          <w:iCs/>
        </w:rPr>
        <w:t>Bromus diandrus</w:t>
      </w:r>
      <w:r>
        <w:t xml:space="preserve"> in rainfed cereal fields. Weed Res 56:31–40</w:t>
      </w:r>
    </w:p>
    <w:p w14:paraId="2E4F55A8" w14:textId="77777777" w:rsidR="000908A9" w:rsidRDefault="000908A9" w:rsidP="000908A9">
      <w:pPr>
        <w:pStyle w:val="Bibliography"/>
      </w:pPr>
      <w:r>
        <w:t>Reinhardt Piskackova T, Reberg-Horton C, Richardson RJ, Austin R, Jennings KM, Leon RG (2020a) Creating predictive weed emergence models using repeat photography and image analysis. Plants 9:635</w:t>
      </w:r>
    </w:p>
    <w:p w14:paraId="3495D451" w14:textId="77777777" w:rsidR="000908A9" w:rsidRDefault="000908A9" w:rsidP="000908A9">
      <w:pPr>
        <w:pStyle w:val="Bibliography"/>
      </w:pPr>
      <w:r>
        <w:t>Reinhardt Piskackova T, Reberg-Horton SC, Richardson RJ, Jennings KM, Leon RG (2020b) Incorporating environmental factors to describe wild radish (</w:t>
      </w:r>
      <w:r>
        <w:rPr>
          <w:i/>
          <w:iCs/>
        </w:rPr>
        <w:t>Raphanus raphanistrum</w:t>
      </w:r>
      <w:r>
        <w:t>) seedling emergence and plant phenology. Weed Sci 68:627–638</w:t>
      </w:r>
    </w:p>
    <w:p w14:paraId="72FEE96F" w14:textId="77777777" w:rsidR="000908A9" w:rsidRDefault="000908A9" w:rsidP="000908A9">
      <w:pPr>
        <w:pStyle w:val="Bibliography"/>
      </w:pPr>
      <w:r>
        <w:t xml:space="preserve">Reinhardt Piskackova TA, Reberg-Horton C, Richardson RJ, Jennings KM, Leon RG (2020c) Integrating emergence and phenology models to determine windows of action for weed control: a case study using </w:t>
      </w:r>
      <w:r>
        <w:rPr>
          <w:i/>
          <w:iCs/>
        </w:rPr>
        <w:t>Senna obtusifolia</w:t>
      </w:r>
      <w:r>
        <w:t>. Field Crops Res 258:107959</w:t>
      </w:r>
    </w:p>
    <w:p w14:paraId="384E4880" w14:textId="77777777" w:rsidR="000908A9" w:rsidRDefault="000908A9" w:rsidP="000908A9">
      <w:pPr>
        <w:pStyle w:val="Bibliography"/>
      </w:pPr>
      <w:r>
        <w:t>Reinhardt Piskackova TA, Reberg-Horton SC, Richardson RJ, Jennings KM, Franca L, Young BG, Leon RG (2021) Windows of action for controlling palmer amaranth (</w:t>
      </w:r>
      <w:r>
        <w:rPr>
          <w:i/>
          <w:iCs/>
        </w:rPr>
        <w:t>Amaranthus palmeri</w:t>
      </w:r>
      <w:r>
        <w:t>) using emergence and phenology models. Weed Res 61:188–198</w:t>
      </w:r>
    </w:p>
    <w:p w14:paraId="2E403609" w14:textId="77777777" w:rsidR="000908A9" w:rsidRDefault="000908A9" w:rsidP="000908A9">
      <w:pPr>
        <w:pStyle w:val="Bibliography"/>
      </w:pPr>
      <w:r>
        <w:t xml:space="preserve">Renzi JP, Chantre GR, Cantamutto MA (2018) </w:t>
      </w:r>
      <w:r>
        <w:rPr>
          <w:i/>
          <w:iCs/>
        </w:rPr>
        <w:t>Vicia villosa</w:t>
      </w:r>
      <w:r>
        <w:t xml:space="preserve"> ssp. </w:t>
      </w:r>
      <w:r>
        <w:rPr>
          <w:i/>
          <w:iCs/>
        </w:rPr>
        <w:t>villosa</w:t>
      </w:r>
      <w:r>
        <w:t xml:space="preserve"> Roth field emergence model in a semiarid agroecosystem. Grass Forage Sci 73:146–158</w:t>
      </w:r>
    </w:p>
    <w:p w14:paraId="7065C172" w14:textId="77777777" w:rsidR="000908A9" w:rsidRDefault="000908A9" w:rsidP="000908A9">
      <w:pPr>
        <w:pStyle w:val="Bibliography"/>
      </w:pPr>
      <w:r>
        <w:t xml:space="preserve">Rodriguez S, Kruk BC, Satorre EH (2020) Modelling </w:t>
      </w:r>
      <w:r>
        <w:rPr>
          <w:i/>
          <w:iCs/>
        </w:rPr>
        <w:t>Chloris virgata</w:t>
      </w:r>
      <w:r>
        <w:t xml:space="preserve"> germination and emergence under different temperature and light quality conditions. Weed Res 60:287–296</w:t>
      </w:r>
    </w:p>
    <w:p w14:paraId="0ABB2BE0" w14:textId="77777777" w:rsidR="000908A9" w:rsidRDefault="000908A9" w:rsidP="000908A9">
      <w:pPr>
        <w:pStyle w:val="Bibliography"/>
      </w:pPr>
      <w:r>
        <w:t xml:space="preserve">Roman ES, Murphy SD, Swanton CJ (1999) Effect of tillage and </w:t>
      </w:r>
      <w:r>
        <w:rPr>
          <w:i/>
          <w:iCs/>
        </w:rPr>
        <w:t>Zea mays</w:t>
      </w:r>
      <w:r>
        <w:t xml:space="preserve"> on </w:t>
      </w:r>
      <w:r>
        <w:rPr>
          <w:i/>
          <w:iCs/>
        </w:rPr>
        <w:t>Chenopodium album</w:t>
      </w:r>
      <w:r>
        <w:t xml:space="preserve"> seedling emergence and density. Weed Sci 47:551–556</w:t>
      </w:r>
    </w:p>
    <w:p w14:paraId="498EF4C9" w14:textId="77777777" w:rsidR="000908A9" w:rsidRDefault="000908A9" w:rsidP="000908A9">
      <w:pPr>
        <w:pStyle w:val="Bibliography"/>
      </w:pPr>
      <w:r>
        <w:t xml:space="preserve">Roman ES, Murphy SD, Swanton CJ (2000) Simulation of </w:t>
      </w:r>
      <w:r>
        <w:rPr>
          <w:i/>
          <w:iCs/>
        </w:rPr>
        <w:t>Chenopodium album</w:t>
      </w:r>
      <w:r>
        <w:t xml:space="preserve"> seedling emergence. Weed Sci 48:217–224</w:t>
      </w:r>
    </w:p>
    <w:p w14:paraId="0C5196A5" w14:textId="77777777" w:rsidR="000908A9" w:rsidRDefault="000908A9" w:rsidP="000908A9">
      <w:pPr>
        <w:pStyle w:val="Bibliography"/>
      </w:pPr>
      <w:r>
        <w:t xml:space="preserve">Royo-Esnal A, García AL, Torra J, Forcella F, Recasens J (2015a) Describing </w:t>
      </w:r>
      <w:r>
        <w:rPr>
          <w:i/>
          <w:iCs/>
        </w:rPr>
        <w:t>Polygonum aviculare</w:t>
      </w:r>
      <w:r>
        <w:t xml:space="preserve"> emergence in different tillage systems. Weed Res 55:387–395</w:t>
      </w:r>
    </w:p>
    <w:p w14:paraId="310CE054" w14:textId="77777777" w:rsidR="000908A9" w:rsidRDefault="000908A9" w:rsidP="000908A9">
      <w:pPr>
        <w:pStyle w:val="Bibliography"/>
      </w:pPr>
      <w:r>
        <w:t xml:space="preserve">Royo-Esnal A, Gesch RW, Forcella F, Torra J, Recasens J, Necajeva J (2015b) The role of light in the emergence of weeds: using </w:t>
      </w:r>
      <w:r>
        <w:rPr>
          <w:i/>
          <w:iCs/>
        </w:rPr>
        <w:t>Camelina microcarpa</w:t>
      </w:r>
      <w:r>
        <w:t xml:space="preserve"> as an example. PLoS One 10:e0146079</w:t>
      </w:r>
    </w:p>
    <w:p w14:paraId="5606CCAF" w14:textId="77777777" w:rsidR="000908A9" w:rsidRDefault="000908A9" w:rsidP="000908A9">
      <w:pPr>
        <w:pStyle w:val="Bibliography"/>
      </w:pPr>
      <w:r>
        <w:t>Royo-Esnal A, Necajeva J, Torra J, Recasens J, Gesch RW (2015c) Emergence of field pennycress (</w:t>
      </w:r>
      <w:r>
        <w:rPr>
          <w:i/>
          <w:iCs/>
        </w:rPr>
        <w:t>Thlaspi arvense</w:t>
      </w:r>
      <w:r>
        <w:t xml:space="preserve"> L.): comparison of two accessions and modelling. Ind Crops Prod 66:161–169</w:t>
      </w:r>
    </w:p>
    <w:p w14:paraId="5DE72B11" w14:textId="77777777" w:rsidR="000908A9" w:rsidRDefault="000908A9" w:rsidP="000908A9">
      <w:pPr>
        <w:pStyle w:val="Bibliography"/>
      </w:pPr>
      <w:r>
        <w:t>Royo-Esnal A, Torra J, Conesa JA, Forcella F, Recasens J (2010) Modeling the emergence of three arable bedstraw (</w:t>
      </w:r>
      <w:r>
        <w:rPr>
          <w:i/>
          <w:iCs/>
        </w:rPr>
        <w:t>Galium</w:t>
      </w:r>
      <w:r>
        <w:t>) species. Weed Sci 58:10–15</w:t>
      </w:r>
    </w:p>
    <w:p w14:paraId="086C0EAF" w14:textId="77777777" w:rsidR="000908A9" w:rsidRDefault="000908A9" w:rsidP="000908A9">
      <w:pPr>
        <w:pStyle w:val="Bibliography"/>
      </w:pPr>
      <w:r>
        <w:t>Schutte BJ, Regnier EE, Harrison SK, Schmoll JT, Spokas K, Forcella F (2008) A hydrothermal seedling emergence model for giant ragweed (</w:t>
      </w:r>
      <w:r>
        <w:rPr>
          <w:i/>
          <w:iCs/>
        </w:rPr>
        <w:t>Ambrosia trifida</w:t>
      </w:r>
      <w:r>
        <w:t>). Weed Sci 56:555–560</w:t>
      </w:r>
    </w:p>
    <w:p w14:paraId="347C0B71" w14:textId="77777777" w:rsidR="000908A9" w:rsidRDefault="000908A9" w:rsidP="000908A9">
      <w:pPr>
        <w:pStyle w:val="Bibliography"/>
      </w:pPr>
      <w:r>
        <w:t>Schwinghamer TD, Acker RCV (2008) Emergence timing and persistence of kochia (</w:t>
      </w:r>
      <w:r>
        <w:rPr>
          <w:i/>
          <w:iCs/>
        </w:rPr>
        <w:t>Kochia scoparia</w:t>
      </w:r>
      <w:r>
        <w:t>). Weed Sci 56:37–41</w:t>
      </w:r>
    </w:p>
    <w:p w14:paraId="15CFCCEA" w14:textId="77777777" w:rsidR="000908A9" w:rsidRDefault="000908A9" w:rsidP="000908A9">
      <w:pPr>
        <w:pStyle w:val="Bibliography"/>
      </w:pPr>
      <w:r>
        <w:t>Sharpe SM, Boyd NS (2019) Black medic (</w:t>
      </w:r>
      <w:r>
        <w:rPr>
          <w:i/>
          <w:iCs/>
        </w:rPr>
        <w:t>Medicago lupulina</w:t>
      </w:r>
      <w:r>
        <w:t>) emergence and emergence predictors within Florida strawberry fields. Weed Sci 67:253–260</w:t>
      </w:r>
    </w:p>
    <w:p w14:paraId="5FF4DED5" w14:textId="77777777" w:rsidR="000908A9" w:rsidRDefault="000908A9" w:rsidP="000908A9">
      <w:pPr>
        <w:pStyle w:val="Bibliography"/>
      </w:pPr>
      <w:r>
        <w:t>Shem-Tov S, Fennimore SA (2003) Seasonal changes in annual bluegrass (</w:t>
      </w:r>
      <w:r>
        <w:rPr>
          <w:i/>
          <w:iCs/>
        </w:rPr>
        <w:t>Poa annua</w:t>
      </w:r>
      <w:r>
        <w:t>) germinability and emergence. Weed Sci 51:690–695</w:t>
      </w:r>
    </w:p>
    <w:p w14:paraId="50158990" w14:textId="77777777" w:rsidR="000908A9" w:rsidRDefault="000908A9" w:rsidP="000908A9">
      <w:pPr>
        <w:pStyle w:val="Bibliography"/>
      </w:pPr>
      <w:r>
        <w:lastRenderedPageBreak/>
        <w:t>Shivrain VK, Burgos NR, Gealy DR, Smith KL, Scott RC, Mauromoustakos A, Black H (2009) Red rice (</w:t>
      </w:r>
      <w:r>
        <w:rPr>
          <w:i/>
          <w:iCs/>
        </w:rPr>
        <w:t>Oryza sativa</w:t>
      </w:r>
      <w:r>
        <w:t>) emergence characteristics and influence on rice yield at different planting dates. Weed Sci 57:94–102</w:t>
      </w:r>
    </w:p>
    <w:p w14:paraId="654B40A3" w14:textId="77777777" w:rsidR="000908A9" w:rsidRDefault="000908A9" w:rsidP="000908A9">
      <w:pPr>
        <w:pStyle w:val="Bibliography"/>
      </w:pPr>
      <w:r>
        <w:t>Soltani E, González-Andújar JL, Oveisi M, Salehi N (2018) Development and validation of a predictive  model for seedling emergence of volunteer canola (</w:t>
      </w:r>
      <w:r>
        <w:rPr>
          <w:i/>
          <w:iCs/>
        </w:rPr>
        <w:t>Brassica napus</w:t>
      </w:r>
      <w:r>
        <w:t>) under semi-arid climate. Int J Plant Prod 12:53–60</w:t>
      </w:r>
    </w:p>
    <w:p w14:paraId="12FB9990" w14:textId="77777777" w:rsidR="000908A9" w:rsidRDefault="000908A9" w:rsidP="000908A9">
      <w:pPr>
        <w:pStyle w:val="Bibliography"/>
      </w:pPr>
      <w:r>
        <w:t xml:space="preserve">Sousa-Ortega C, Chamber E, Urbano JM, Izquierdo J, Loureiro I, Marí AI, Cordero F, Vargas M, Saavedra M, Lezaun JA, Paramio JA, Fernández JL, Torra J, Royo-Esnal A (2020a) Should emergence models for </w:t>
      </w:r>
      <w:r>
        <w:rPr>
          <w:i/>
          <w:iCs/>
        </w:rPr>
        <w:t>Lolium rigidum</w:t>
      </w:r>
      <w:r>
        <w:t xml:space="preserve"> be changed throughout climatic conditions? The case of Spain. Crop Prot 128:105012</w:t>
      </w:r>
    </w:p>
    <w:p w14:paraId="593EF5D0" w14:textId="77777777" w:rsidR="000908A9" w:rsidRDefault="000908A9" w:rsidP="000908A9">
      <w:pPr>
        <w:pStyle w:val="Bibliography"/>
      </w:pPr>
      <w:r>
        <w:t>Sousa-Ortega C, Royo-Esnal A, DiTommaso A, Izquierdo J, Loureiro I, Marí AI, Cordero F, Vargas M, Saavedra M, Paramio JA, Fernández JL, Torra J, Urbano JM (2020b) Modeling the emergence of North African knapweed (</w:t>
      </w:r>
      <w:r>
        <w:rPr>
          <w:i/>
          <w:iCs/>
        </w:rPr>
        <w:t>Centaurea diluta</w:t>
      </w:r>
      <w:r>
        <w:t>), an increasingly troublesome weed in Spain. Weed Sci 68:268–277</w:t>
      </w:r>
    </w:p>
    <w:p w14:paraId="5F6917DC" w14:textId="77777777" w:rsidR="000908A9" w:rsidRDefault="000908A9" w:rsidP="000908A9">
      <w:pPr>
        <w:pStyle w:val="Bibliography"/>
      </w:pPr>
      <w:r>
        <w:t>Sousa-Ortega C, Royo-Esnal A, Loureiro I, Marí AI, Lezáun JA, Cordero F, Saavedra M, Paramio JA, Fernández JL, Torra J, Urbano JM (2021a) Modeling emergence of sterile oat (</w:t>
      </w:r>
      <w:r>
        <w:rPr>
          <w:i/>
          <w:iCs/>
        </w:rPr>
        <w:t>Avena sterilis</w:t>
      </w:r>
      <w:r>
        <w:t xml:space="preserve"> ssp. </w:t>
      </w:r>
      <w:r>
        <w:rPr>
          <w:i/>
          <w:iCs/>
        </w:rPr>
        <w:t>ludoviciana</w:t>
      </w:r>
      <w:r>
        <w:t>) under semiarid conditions. Weed Sci 69:341–352</w:t>
      </w:r>
    </w:p>
    <w:p w14:paraId="5DC530F5" w14:textId="77777777" w:rsidR="000908A9" w:rsidRDefault="000908A9" w:rsidP="000908A9">
      <w:pPr>
        <w:pStyle w:val="Bibliography"/>
      </w:pPr>
      <w:r>
        <w:t>Sousa-Ortega C, Royo-Esnal A, Urbano JM (2021b) Predicting seedling emergence of three canarygrass (</w:t>
      </w:r>
      <w:r>
        <w:rPr>
          <w:i/>
          <w:iCs/>
        </w:rPr>
        <w:t>Phalaris</w:t>
      </w:r>
      <w:r>
        <w:t>) species under semi-arid conditions using parametric and non-parametric models. Agronomy 11:893</w:t>
      </w:r>
    </w:p>
    <w:p w14:paraId="70F3FF44" w14:textId="77777777" w:rsidR="000908A9" w:rsidRDefault="000908A9" w:rsidP="000908A9">
      <w:pPr>
        <w:pStyle w:val="Bibliography"/>
      </w:pPr>
      <w:r>
        <w:t>Tiwari R, Reinhardt Piskackova TA, Devkota P, Mulvaney MJ, Ferrell JA, Leon RG (2021) Emergence patterns of winter and summer annual weeds in Ethiopian mustard (</w:t>
      </w:r>
      <w:r>
        <w:rPr>
          <w:i/>
          <w:iCs/>
        </w:rPr>
        <w:t>Brassica carinata</w:t>
      </w:r>
      <w:r>
        <w:t>) cropping system. Weed Sci 69:446–453</w:t>
      </w:r>
    </w:p>
    <w:p w14:paraId="5B94D2DB" w14:textId="77777777" w:rsidR="000908A9" w:rsidRDefault="000908A9" w:rsidP="000908A9">
      <w:pPr>
        <w:pStyle w:val="Bibliography"/>
      </w:pPr>
      <w:r>
        <w:t>Turner FA, Van Acker RC (2013) In situ emergence timing of large and small crabgrass in residential turfgrass of southern Ontario. Can J Plant Sci 93:503–509</w:t>
      </w:r>
    </w:p>
    <w:p w14:paraId="7769FED6" w14:textId="77777777" w:rsidR="000908A9" w:rsidRDefault="000908A9" w:rsidP="000908A9">
      <w:pPr>
        <w:pStyle w:val="Bibliography"/>
      </w:pPr>
      <w:r>
        <w:t xml:space="preserve">Ustarroz D, Kruk BC, Satorre EH, Ghersa CM (2016) Dormancy, germination and emergence of </w:t>
      </w:r>
      <w:r>
        <w:rPr>
          <w:i/>
          <w:iCs/>
        </w:rPr>
        <w:t>Urochloa panicoides</w:t>
      </w:r>
      <w:r>
        <w:t xml:space="preserve"> regulated by temperature. Weed Res 56:59–68</w:t>
      </w:r>
    </w:p>
    <w:p w14:paraId="38624B6F" w14:textId="77777777" w:rsidR="000908A9" w:rsidRDefault="000908A9" w:rsidP="000908A9">
      <w:pPr>
        <w:pStyle w:val="Bibliography"/>
      </w:pPr>
      <w:r>
        <w:t>Vleeshouwers LM, Kropff MJ (2000) Modelling field emergence patterns in arable weeds. New Phytol 148:445–457</w:t>
      </w:r>
    </w:p>
    <w:p w14:paraId="2DF4A62F" w14:textId="77777777" w:rsidR="000908A9" w:rsidRDefault="000908A9" w:rsidP="000908A9">
      <w:pPr>
        <w:pStyle w:val="Bibliography"/>
      </w:pPr>
      <w:r>
        <w:t xml:space="preserve">Webster TM, Cardina J (1999) </w:t>
      </w:r>
      <w:r>
        <w:rPr>
          <w:i/>
          <w:iCs/>
        </w:rPr>
        <w:t>Apocynum cannabinum</w:t>
      </w:r>
      <w:r>
        <w:t xml:space="preserve"> seed germination and vegetative shoot emergence. Weed Sci 47:524–528</w:t>
      </w:r>
    </w:p>
    <w:p w14:paraId="1D983025" w14:textId="77777777" w:rsidR="000908A9" w:rsidRDefault="000908A9" w:rsidP="000908A9">
      <w:pPr>
        <w:pStyle w:val="Bibliography"/>
      </w:pPr>
      <w:r>
        <w:t>Webster TM, Cardina J, Norquay HM (1998) Tillage and seed depth effects on velvetleaf (</w:t>
      </w:r>
      <w:r>
        <w:rPr>
          <w:i/>
          <w:iCs/>
        </w:rPr>
        <w:t>Abutilon theophrasti</w:t>
      </w:r>
      <w:r>
        <w:t>) emergence. Weed Sci 46:76–82</w:t>
      </w:r>
    </w:p>
    <w:p w14:paraId="727BB176" w14:textId="77777777" w:rsidR="000908A9" w:rsidRDefault="000908A9" w:rsidP="000908A9">
      <w:pPr>
        <w:pStyle w:val="Bibliography"/>
      </w:pPr>
      <w:r>
        <w:t>Werle R, Bernards ML, Arkebauer TJ, Lindquist JL (2014a) Environmental triggers of winter annual weed emergence in the midwestern United States. Weed Sci 62:83–96</w:t>
      </w:r>
    </w:p>
    <w:p w14:paraId="0E53FAA6" w14:textId="77777777" w:rsidR="000908A9" w:rsidRDefault="000908A9" w:rsidP="000908A9">
      <w:pPr>
        <w:pStyle w:val="Bibliography"/>
      </w:pPr>
      <w:r>
        <w:t>Werle R, Sandell LD, Buhler DD, Hartzler RG, Lindquist JL (2014b) Predicting emergence of 23 summer annual weed species. Weed Sci 62:267–279</w:t>
      </w:r>
    </w:p>
    <w:p w14:paraId="46C372AB" w14:textId="77777777" w:rsidR="000908A9" w:rsidRDefault="000908A9" w:rsidP="000908A9">
      <w:pPr>
        <w:pStyle w:val="Bibliography"/>
      </w:pPr>
      <w:r>
        <w:t>White SN, Boyd NS, Acker RCV (2015) Temperature thresholds and growing-degree-day models for red sorrel (</w:t>
      </w:r>
      <w:r>
        <w:rPr>
          <w:i/>
          <w:iCs/>
        </w:rPr>
        <w:t>Rumex acetosella</w:t>
      </w:r>
      <w:r>
        <w:t>) ramet sprouting, emergence, and flowering in wild blueberry. Weed Sci 63:254–263</w:t>
      </w:r>
    </w:p>
    <w:p w14:paraId="5312E515" w14:textId="77777777" w:rsidR="000908A9" w:rsidRDefault="000908A9" w:rsidP="000908A9">
      <w:pPr>
        <w:pStyle w:val="Bibliography"/>
      </w:pPr>
      <w:r>
        <w:t>Yousefi AR, Oveisi M, González‐Andújar JL (2014) Prediction of annual weed seed emergence in garlic (</w:t>
      </w:r>
      <w:r>
        <w:rPr>
          <w:i/>
          <w:iCs/>
        </w:rPr>
        <w:t>Allium sativum</w:t>
      </w:r>
      <w:r>
        <w:t xml:space="preserve"> L.) using soil thermal time. Sci Hortic 168:189–192</w:t>
      </w:r>
    </w:p>
    <w:p w14:paraId="16EB441A" w14:textId="77777777" w:rsidR="000908A9" w:rsidRDefault="000908A9" w:rsidP="000908A9">
      <w:pPr>
        <w:pStyle w:val="Bibliography"/>
      </w:pPr>
      <w:r>
        <w:t xml:space="preserve">Zambrano-Navea C, Bastida F, González-Andújar JL (2013) A hydrothermal seedling emergence model for </w:t>
      </w:r>
      <w:r>
        <w:rPr>
          <w:i/>
          <w:iCs/>
        </w:rPr>
        <w:t>Conyza bonariensis</w:t>
      </w:r>
      <w:r>
        <w:t>. Weed Res 53:213–220</w:t>
      </w:r>
    </w:p>
    <w:p w14:paraId="194D2C5F" w14:textId="54DE9272" w:rsidR="002951D1" w:rsidRPr="002951D1" w:rsidRDefault="00AB11AE" w:rsidP="002951D1">
      <w:pPr>
        <w:spacing w:line="480" w:lineRule="auto"/>
      </w:pPr>
      <w:r>
        <w:fldChar w:fldCharType="end"/>
      </w:r>
    </w:p>
    <w:sectPr w:rsidR="002951D1" w:rsidRPr="002951D1" w:rsidSect="00A2010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E82DAB" w14:textId="77777777" w:rsidR="00A20108" w:rsidRDefault="00A20108" w:rsidP="00895866">
      <w:r>
        <w:separator/>
      </w:r>
    </w:p>
  </w:endnote>
  <w:endnote w:type="continuationSeparator" w:id="0">
    <w:p w14:paraId="498428A1" w14:textId="77777777" w:rsidR="00A20108" w:rsidRDefault="00A20108" w:rsidP="008958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D4771F" w14:textId="77777777" w:rsidR="00A20108" w:rsidRDefault="00A20108" w:rsidP="00895866">
      <w:r>
        <w:separator/>
      </w:r>
    </w:p>
  </w:footnote>
  <w:footnote w:type="continuationSeparator" w:id="0">
    <w:p w14:paraId="284B7093" w14:textId="77777777" w:rsidR="00A20108" w:rsidRDefault="00A20108" w:rsidP="0089586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8D"/>
    <w:rsid w:val="000233C0"/>
    <w:rsid w:val="00023972"/>
    <w:rsid w:val="00075674"/>
    <w:rsid w:val="00083E8C"/>
    <w:rsid w:val="000908A9"/>
    <w:rsid w:val="000C177F"/>
    <w:rsid w:val="000D1BAE"/>
    <w:rsid w:val="000E00A1"/>
    <w:rsid w:val="00131C5F"/>
    <w:rsid w:val="00132360"/>
    <w:rsid w:val="00137B39"/>
    <w:rsid w:val="001D44D8"/>
    <w:rsid w:val="001D5C7D"/>
    <w:rsid w:val="001D5C80"/>
    <w:rsid w:val="00214A02"/>
    <w:rsid w:val="00222CE9"/>
    <w:rsid w:val="002321CE"/>
    <w:rsid w:val="00255F8E"/>
    <w:rsid w:val="00292BBA"/>
    <w:rsid w:val="002951D1"/>
    <w:rsid w:val="002D2B10"/>
    <w:rsid w:val="0036537F"/>
    <w:rsid w:val="003824CC"/>
    <w:rsid w:val="003B69BB"/>
    <w:rsid w:val="00443BEE"/>
    <w:rsid w:val="00451F66"/>
    <w:rsid w:val="00481D8A"/>
    <w:rsid w:val="0048459B"/>
    <w:rsid w:val="004B3B45"/>
    <w:rsid w:val="004C7E62"/>
    <w:rsid w:val="004F3897"/>
    <w:rsid w:val="005177BD"/>
    <w:rsid w:val="00521315"/>
    <w:rsid w:val="0053396A"/>
    <w:rsid w:val="00540DC7"/>
    <w:rsid w:val="00573FA4"/>
    <w:rsid w:val="00590D86"/>
    <w:rsid w:val="005950E6"/>
    <w:rsid w:val="0061629F"/>
    <w:rsid w:val="0062698C"/>
    <w:rsid w:val="0066599E"/>
    <w:rsid w:val="00666337"/>
    <w:rsid w:val="00685734"/>
    <w:rsid w:val="00712DDD"/>
    <w:rsid w:val="00730409"/>
    <w:rsid w:val="00765995"/>
    <w:rsid w:val="007709E2"/>
    <w:rsid w:val="007B685F"/>
    <w:rsid w:val="007C24B8"/>
    <w:rsid w:val="007E531A"/>
    <w:rsid w:val="00806152"/>
    <w:rsid w:val="00817B55"/>
    <w:rsid w:val="008471C8"/>
    <w:rsid w:val="008502EF"/>
    <w:rsid w:val="00860F61"/>
    <w:rsid w:val="00870B39"/>
    <w:rsid w:val="008713C1"/>
    <w:rsid w:val="00895866"/>
    <w:rsid w:val="008A0DB9"/>
    <w:rsid w:val="008D447C"/>
    <w:rsid w:val="008F02BD"/>
    <w:rsid w:val="00922818"/>
    <w:rsid w:val="009269A9"/>
    <w:rsid w:val="00973E8D"/>
    <w:rsid w:val="009D25C1"/>
    <w:rsid w:val="009E3065"/>
    <w:rsid w:val="009F1529"/>
    <w:rsid w:val="009F4A0D"/>
    <w:rsid w:val="00A00579"/>
    <w:rsid w:val="00A20108"/>
    <w:rsid w:val="00A43185"/>
    <w:rsid w:val="00A50E8E"/>
    <w:rsid w:val="00A746E4"/>
    <w:rsid w:val="00A77DE0"/>
    <w:rsid w:val="00A8181D"/>
    <w:rsid w:val="00A93F87"/>
    <w:rsid w:val="00AB11AE"/>
    <w:rsid w:val="00AB4FE2"/>
    <w:rsid w:val="00AE090C"/>
    <w:rsid w:val="00B908D3"/>
    <w:rsid w:val="00BB302D"/>
    <w:rsid w:val="00BD0684"/>
    <w:rsid w:val="00C10534"/>
    <w:rsid w:val="00C3156D"/>
    <w:rsid w:val="00C45464"/>
    <w:rsid w:val="00D13CB0"/>
    <w:rsid w:val="00D13EB5"/>
    <w:rsid w:val="00D700D1"/>
    <w:rsid w:val="00DB0EB3"/>
    <w:rsid w:val="00DC6289"/>
    <w:rsid w:val="00DE4577"/>
    <w:rsid w:val="00E125C6"/>
    <w:rsid w:val="00E4044F"/>
    <w:rsid w:val="00EB3244"/>
    <w:rsid w:val="00F04988"/>
    <w:rsid w:val="00F77C2A"/>
    <w:rsid w:val="00F94144"/>
    <w:rsid w:val="00FA1AAB"/>
    <w:rsid w:val="00FB1059"/>
    <w:rsid w:val="00FC0D6D"/>
    <w:rsid w:val="00FC65A4"/>
    <w:rsid w:val="00FE44DD"/>
    <w:rsid w:val="00FF45F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13EAD"/>
  <w15:chartTrackingRefBased/>
  <w15:docId w15:val="{796B0FD1-4E95-49D0-ABB6-01CE6BA738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F04988"/>
    <w:rPr>
      <w:rFonts w:ascii="Times New Roman" w:hAnsi="Times New Roman"/>
      <w:sz w:val="24"/>
    </w:rPr>
  </w:style>
  <w:style w:type="table" w:styleId="TableGrid">
    <w:name w:val="Table Grid"/>
    <w:basedOn w:val="TableNormal"/>
    <w:uiPriority w:val="39"/>
    <w:rsid w:val="00973E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95866"/>
    <w:pPr>
      <w:tabs>
        <w:tab w:val="center" w:pos="4513"/>
        <w:tab w:val="right" w:pos="9026"/>
      </w:tabs>
    </w:pPr>
  </w:style>
  <w:style w:type="character" w:customStyle="1" w:styleId="HeaderChar">
    <w:name w:val="Header Char"/>
    <w:basedOn w:val="DefaultParagraphFont"/>
    <w:link w:val="Header"/>
    <w:uiPriority w:val="99"/>
    <w:rsid w:val="00895866"/>
    <w:rPr>
      <w:lang w:val="en-US"/>
    </w:rPr>
  </w:style>
  <w:style w:type="paragraph" w:styleId="Footer">
    <w:name w:val="footer"/>
    <w:basedOn w:val="Normal"/>
    <w:link w:val="FooterChar"/>
    <w:uiPriority w:val="99"/>
    <w:unhideWhenUsed/>
    <w:rsid w:val="00895866"/>
    <w:pPr>
      <w:tabs>
        <w:tab w:val="center" w:pos="4513"/>
        <w:tab w:val="right" w:pos="9026"/>
      </w:tabs>
    </w:pPr>
  </w:style>
  <w:style w:type="character" w:customStyle="1" w:styleId="FooterChar">
    <w:name w:val="Footer Char"/>
    <w:basedOn w:val="DefaultParagraphFont"/>
    <w:link w:val="Footer"/>
    <w:uiPriority w:val="99"/>
    <w:rsid w:val="00895866"/>
    <w:rPr>
      <w:lang w:val="en-US"/>
    </w:rPr>
  </w:style>
  <w:style w:type="paragraph" w:styleId="Bibliography">
    <w:name w:val="Bibliography"/>
    <w:basedOn w:val="Normal"/>
    <w:next w:val="Normal"/>
    <w:uiPriority w:val="37"/>
    <w:unhideWhenUsed/>
    <w:rsid w:val="00AB11A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8132126">
      <w:bodyDiv w:val="1"/>
      <w:marLeft w:val="0"/>
      <w:marRight w:val="0"/>
      <w:marTop w:val="0"/>
      <w:marBottom w:val="0"/>
      <w:divBdr>
        <w:top w:val="none" w:sz="0" w:space="0" w:color="auto"/>
        <w:left w:val="none" w:sz="0" w:space="0" w:color="auto"/>
        <w:bottom w:val="none" w:sz="0" w:space="0" w:color="auto"/>
        <w:right w:val="none" w:sz="0" w:space="0" w:color="auto"/>
      </w:divBdr>
    </w:div>
    <w:div w:id="1243873423">
      <w:bodyDiv w:val="1"/>
      <w:marLeft w:val="0"/>
      <w:marRight w:val="0"/>
      <w:marTop w:val="0"/>
      <w:marBottom w:val="0"/>
      <w:divBdr>
        <w:top w:val="none" w:sz="0" w:space="0" w:color="auto"/>
        <w:left w:val="none" w:sz="0" w:space="0" w:color="auto"/>
        <w:bottom w:val="none" w:sz="0" w:space="0" w:color="auto"/>
        <w:right w:val="none" w:sz="0" w:space="0" w:color="auto"/>
      </w:divBdr>
    </w:div>
    <w:div w:id="1280603446">
      <w:bodyDiv w:val="1"/>
      <w:marLeft w:val="0"/>
      <w:marRight w:val="0"/>
      <w:marTop w:val="0"/>
      <w:marBottom w:val="0"/>
      <w:divBdr>
        <w:top w:val="none" w:sz="0" w:space="0" w:color="auto"/>
        <w:left w:val="none" w:sz="0" w:space="0" w:color="auto"/>
        <w:bottom w:val="none" w:sz="0" w:space="0" w:color="auto"/>
        <w:right w:val="none" w:sz="0" w:space="0" w:color="auto"/>
      </w:divBdr>
    </w:div>
    <w:div w:id="1348217608">
      <w:bodyDiv w:val="1"/>
      <w:marLeft w:val="0"/>
      <w:marRight w:val="0"/>
      <w:marTop w:val="0"/>
      <w:marBottom w:val="0"/>
      <w:divBdr>
        <w:top w:val="none" w:sz="0" w:space="0" w:color="auto"/>
        <w:left w:val="none" w:sz="0" w:space="0" w:color="auto"/>
        <w:bottom w:val="none" w:sz="0" w:space="0" w:color="auto"/>
        <w:right w:val="none" w:sz="0" w:space="0" w:color="auto"/>
      </w:divBdr>
    </w:div>
    <w:div w:id="1589844335">
      <w:bodyDiv w:val="1"/>
      <w:marLeft w:val="0"/>
      <w:marRight w:val="0"/>
      <w:marTop w:val="0"/>
      <w:marBottom w:val="0"/>
      <w:divBdr>
        <w:top w:val="none" w:sz="0" w:space="0" w:color="auto"/>
        <w:left w:val="none" w:sz="0" w:space="0" w:color="auto"/>
        <w:bottom w:val="none" w:sz="0" w:space="0" w:color="auto"/>
        <w:right w:val="none" w:sz="0" w:space="0" w:color="auto"/>
      </w:divBdr>
    </w:div>
    <w:div w:id="1699700797">
      <w:bodyDiv w:val="1"/>
      <w:marLeft w:val="0"/>
      <w:marRight w:val="0"/>
      <w:marTop w:val="0"/>
      <w:marBottom w:val="0"/>
      <w:divBdr>
        <w:top w:val="none" w:sz="0" w:space="0" w:color="auto"/>
        <w:left w:val="none" w:sz="0" w:space="0" w:color="auto"/>
        <w:bottom w:val="none" w:sz="0" w:space="0" w:color="auto"/>
        <w:right w:val="none" w:sz="0" w:space="0" w:color="auto"/>
      </w:divBdr>
    </w:div>
    <w:div w:id="1798988535">
      <w:bodyDiv w:val="1"/>
      <w:marLeft w:val="0"/>
      <w:marRight w:val="0"/>
      <w:marTop w:val="0"/>
      <w:marBottom w:val="0"/>
      <w:divBdr>
        <w:top w:val="none" w:sz="0" w:space="0" w:color="auto"/>
        <w:left w:val="none" w:sz="0" w:space="0" w:color="auto"/>
        <w:bottom w:val="none" w:sz="0" w:space="0" w:color="auto"/>
        <w:right w:val="none" w:sz="0" w:space="0" w:color="auto"/>
      </w:divBdr>
    </w:div>
    <w:div w:id="2037656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070314-AE9A-42BD-A8E1-B3DCB4D2D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70356</Words>
  <Characters>401034</Characters>
  <Application>Microsoft Office Word</Application>
  <DocSecurity>0</DocSecurity>
  <Lines>3341</Lines>
  <Paragraphs>9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Westbrook</dc:creator>
  <cp:keywords/>
  <dc:description/>
  <cp:lastModifiedBy>Antonio DiTommaso</cp:lastModifiedBy>
  <cp:revision>2</cp:revision>
  <dcterms:created xsi:type="dcterms:W3CDTF">2024-02-22T19:39:00Z</dcterms:created>
  <dcterms:modified xsi:type="dcterms:W3CDTF">2024-02-22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jFoMithp"/&gt;&lt;style id="http://www.zotero.org/styles/weed-science-society-of-america"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ies>
</file>